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712F2CF" w14:textId="73693BBD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Name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Journal: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World</w:t>
      </w:r>
      <w:r w:rsidR="00254C5D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Journal</w:t>
      </w:r>
      <w:r w:rsidR="00254C5D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of</w:t>
      </w:r>
      <w:r w:rsidR="00254C5D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Gastroenterology</w:t>
      </w:r>
    </w:p>
    <w:p w14:paraId="3CF9D374" w14:textId="548B11E7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NO: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0217</w:t>
      </w:r>
    </w:p>
    <w:p w14:paraId="5731E454" w14:textId="106160F6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</w:p>
    <w:p w14:paraId="30114687" w14:textId="77777777" w:rsidR="00A77B3E" w:rsidRDefault="00A77B3E">
      <w:pPr>
        <w:spacing w:line="360" w:lineRule="auto"/>
        <w:jc w:val="both"/>
      </w:pPr>
    </w:p>
    <w:p w14:paraId="21CB84FB" w14:textId="51ACCB49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Bile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cids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nd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microbes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metabolic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disease</w:t>
      </w:r>
    </w:p>
    <w:p w14:paraId="17B96628" w14:textId="77777777" w:rsidR="00A77B3E" w:rsidRDefault="00A77B3E">
      <w:pPr>
        <w:spacing w:line="360" w:lineRule="auto"/>
        <w:jc w:val="both"/>
      </w:pPr>
    </w:p>
    <w:p w14:paraId="3E90BF42" w14:textId="124741DA" w:rsidR="00A77B3E" w:rsidRDefault="00987F0D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Sa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K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Pr="00987F0D">
        <w:rPr>
          <w:rFonts w:ascii="Book Antiqua" w:eastAsia="Book Antiqua" w:hAnsi="Book Antiqua" w:cs="Book Antiqua"/>
          <w:i/>
          <w:iCs/>
          <w:color w:val="000000"/>
        </w:rPr>
        <w:t>et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987F0D"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FD384B">
        <w:rPr>
          <w:rFonts w:ascii="Book Antiqua" w:eastAsia="Book Antiqua" w:hAnsi="Book Antiqua" w:cs="Book Antiqua"/>
          <w:color w:val="000000"/>
        </w:rPr>
        <w:t>Bil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FD384B"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FD384B">
        <w:rPr>
          <w:rFonts w:ascii="Book Antiqua" w:eastAsia="Book Antiqua" w:hAnsi="Book Antiqua" w:cs="Book Antiqua"/>
          <w:color w:val="000000"/>
        </w:rPr>
        <w:t>microb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FD384B"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FD384B"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FD384B">
        <w:rPr>
          <w:rFonts w:ascii="Book Antiqua" w:eastAsia="Book Antiqua" w:hAnsi="Book Antiqua" w:cs="Book Antiqua"/>
          <w:color w:val="000000"/>
        </w:rPr>
        <w:t>disease</w:t>
      </w:r>
    </w:p>
    <w:p w14:paraId="52061FB1" w14:textId="77777777" w:rsidR="00A77B3E" w:rsidRDefault="00A77B3E">
      <w:pPr>
        <w:spacing w:line="360" w:lineRule="auto"/>
        <w:jc w:val="both"/>
      </w:pPr>
    </w:p>
    <w:p w14:paraId="4FFAA589" w14:textId="6C1A60F1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Dhiraj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uma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h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chan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rjunan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ou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k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ou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ng</w:t>
      </w:r>
    </w:p>
    <w:p w14:paraId="5DAD699C" w14:textId="77777777" w:rsidR="00A77B3E" w:rsidRDefault="00A77B3E">
      <w:pPr>
        <w:spacing w:line="360" w:lineRule="auto"/>
        <w:jc w:val="both"/>
      </w:pPr>
    </w:p>
    <w:p w14:paraId="323F5D60" w14:textId="51E25F1F" w:rsidR="00987F0D" w:rsidRDefault="00FD384B" w:rsidP="00987F0D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Dhiraj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umar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ah,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7F0D">
        <w:rPr>
          <w:rFonts w:ascii="Book Antiqua" w:eastAsia="Book Antiqua" w:hAnsi="Book Antiqua" w:cs="Book Antiqua"/>
          <w:b/>
          <w:bCs/>
          <w:color w:val="000000"/>
        </w:rPr>
        <w:t>Archana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="00987F0D">
        <w:rPr>
          <w:rFonts w:ascii="Book Antiqua" w:eastAsia="Book Antiqua" w:hAnsi="Book Antiqua" w:cs="Book Antiqua"/>
          <w:b/>
          <w:bCs/>
          <w:color w:val="000000"/>
        </w:rPr>
        <w:t>Arjunan</w:t>
      </w:r>
      <w:proofErr w:type="spellEnd"/>
      <w:r w:rsidR="00987F0D">
        <w:rPr>
          <w:rFonts w:ascii="Book Antiqua" w:eastAsia="Book Antiqua" w:hAnsi="Book Antiqua" w:cs="Book Antiqua"/>
          <w:b/>
          <w:bCs/>
          <w:color w:val="000000"/>
        </w:rPr>
        <w:t>,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7F0D">
        <w:rPr>
          <w:rFonts w:ascii="Book Antiqua" w:eastAsia="Book Antiqua" w:hAnsi="Book Antiqua" w:cs="Book Antiqua"/>
          <w:b/>
          <w:bCs/>
          <w:color w:val="000000"/>
        </w:rPr>
        <w:t>Young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7F0D">
        <w:rPr>
          <w:rFonts w:ascii="Book Antiqua" w:eastAsia="Book Antiqua" w:hAnsi="Book Antiqua" w:cs="Book Antiqua"/>
          <w:b/>
          <w:bCs/>
          <w:color w:val="000000"/>
        </w:rPr>
        <w:t>Do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7F0D">
        <w:rPr>
          <w:rFonts w:ascii="Book Antiqua" w:eastAsia="Book Antiqua" w:hAnsi="Book Antiqua" w:cs="Book Antiqua"/>
          <w:b/>
          <w:bCs/>
          <w:color w:val="000000"/>
        </w:rPr>
        <w:t>Jung,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7F0D">
        <w:rPr>
          <w:rFonts w:ascii="Book Antiqua" w:eastAsia="Book Antiqua" w:hAnsi="Book Antiqua" w:cs="Book Antiqua"/>
          <w:color w:val="000000"/>
        </w:rPr>
        <w:t>Departm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987F0D"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987F0D">
        <w:rPr>
          <w:rFonts w:ascii="Book Antiqua" w:eastAsia="Book Antiqua" w:hAnsi="Book Antiqua" w:cs="Book Antiqua"/>
          <w:color w:val="000000"/>
        </w:rPr>
        <w:t>Biochemistr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987F0D">
        <w:rPr>
          <w:rFonts w:ascii="Book Antiqua" w:eastAsia="Book Antiqua" w:hAnsi="Book Antiqua" w:cs="Book Antiqua"/>
          <w:color w:val="000000"/>
        </w:rPr>
        <w:t>Chonna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987F0D">
        <w:rPr>
          <w:rFonts w:ascii="Book Antiqua" w:eastAsia="Book Antiqua" w:hAnsi="Book Antiqua" w:cs="Book Antiqua"/>
          <w:color w:val="000000"/>
        </w:rPr>
        <w:t>Natio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987F0D">
        <w:rPr>
          <w:rFonts w:ascii="Book Antiqua" w:eastAsia="Book Antiqua" w:hAnsi="Book Antiqua" w:cs="Book Antiqua"/>
          <w:color w:val="000000"/>
        </w:rPr>
        <w:t>Universit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987F0D">
        <w:rPr>
          <w:rFonts w:ascii="Book Antiqua" w:eastAsia="Book Antiqua" w:hAnsi="Book Antiqua" w:cs="Book Antiqua"/>
          <w:color w:val="000000"/>
        </w:rPr>
        <w:t>Gwangju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987F0D">
        <w:rPr>
          <w:rFonts w:ascii="Book Antiqua" w:eastAsia="Book Antiqua" w:hAnsi="Book Antiqua" w:cs="Book Antiqua"/>
          <w:color w:val="000000"/>
        </w:rPr>
        <w:t>501190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987F0D">
        <w:rPr>
          <w:rFonts w:ascii="Book Antiqua" w:eastAsia="Book Antiqua" w:hAnsi="Book Antiqua" w:cs="Book Antiqua"/>
          <w:color w:val="000000"/>
        </w:rPr>
        <w:t>Sou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987F0D">
        <w:rPr>
          <w:rFonts w:ascii="Book Antiqua" w:eastAsia="Book Antiqua" w:hAnsi="Book Antiqua" w:cs="Book Antiqua"/>
          <w:color w:val="000000"/>
        </w:rPr>
        <w:t>Korea</w:t>
      </w:r>
    </w:p>
    <w:p w14:paraId="0B73CA58" w14:textId="77777777" w:rsidR="00A77B3E" w:rsidRDefault="00A77B3E">
      <w:pPr>
        <w:spacing w:line="360" w:lineRule="auto"/>
        <w:jc w:val="both"/>
      </w:pPr>
    </w:p>
    <w:p w14:paraId="79CD48E5" w14:textId="6FCD074C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Sun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Young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ark,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7F0D" w:rsidRPr="00987F0D">
        <w:rPr>
          <w:rFonts w:ascii="Book Antiqua" w:eastAsia="Book Antiqua" w:hAnsi="Book Antiqua" w:cs="Book Antiqua"/>
          <w:color w:val="000000"/>
        </w:rPr>
        <w:t>Departm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987F0D" w:rsidRPr="00987F0D"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in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987F0D">
        <w:rPr>
          <w:rFonts w:ascii="Book Antiqua" w:eastAsia="Book Antiqua" w:hAnsi="Book Antiqua" w:cs="Book Antiqua"/>
          <w:color w:val="000000"/>
        </w:rPr>
        <w:t>Chonna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987F0D">
        <w:rPr>
          <w:rFonts w:ascii="Book Antiqua" w:eastAsia="Book Antiqua" w:hAnsi="Book Antiqua" w:cs="Book Antiqua"/>
          <w:color w:val="000000"/>
        </w:rPr>
        <w:t>Natio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987F0D">
        <w:rPr>
          <w:rFonts w:ascii="Book Antiqua" w:eastAsia="Book Antiqua" w:hAnsi="Book Antiqua" w:cs="Book Antiqua"/>
          <w:color w:val="000000"/>
        </w:rPr>
        <w:t>University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987F0D">
        <w:rPr>
          <w:rFonts w:ascii="Book Antiqua" w:eastAsia="Book Antiqua" w:hAnsi="Book Antiqua" w:cs="Book Antiqua"/>
          <w:color w:val="000000"/>
        </w:rPr>
        <w:t>Gwangju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01190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u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orea</w:t>
      </w:r>
    </w:p>
    <w:p w14:paraId="6962EC8A" w14:textId="77777777" w:rsidR="00A77B3E" w:rsidRDefault="00A77B3E">
      <w:pPr>
        <w:spacing w:line="360" w:lineRule="auto"/>
        <w:jc w:val="both"/>
      </w:pPr>
    </w:p>
    <w:p w14:paraId="131960AC" w14:textId="6136EBA3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720B5">
        <w:rPr>
          <w:rFonts w:ascii="Book Antiqua" w:eastAsia="Book Antiqua" w:hAnsi="Book Antiqua" w:cs="Book Antiqua"/>
          <w:color w:val="000000"/>
        </w:rPr>
        <w:t>DK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720B5">
        <w:rPr>
          <w:rFonts w:ascii="Book Antiqua" w:eastAsia="Book Antiqua" w:hAnsi="Book Antiqua" w:cs="Book Antiqua"/>
          <w:color w:val="000000"/>
        </w:rPr>
        <w:t>Y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38212D">
        <w:rPr>
          <w:rFonts w:ascii="Book Antiqua" w:eastAsia="Book Antiqua" w:hAnsi="Book Antiqua" w:cs="Book Antiqua"/>
          <w:color w:val="000000"/>
        </w:rPr>
        <w:t>contribu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38212D"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38212D"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38212D">
        <w:rPr>
          <w:rFonts w:ascii="Book Antiqua" w:eastAsia="Book Antiqua" w:hAnsi="Book Antiqua" w:cs="Book Antiqua"/>
          <w:color w:val="000000"/>
        </w:rPr>
        <w:t>conceptualization</w:t>
      </w:r>
      <w:r>
        <w:rPr>
          <w:rFonts w:ascii="Book Antiqua" w:eastAsia="Book Antiqua" w:hAnsi="Book Antiqua" w:cs="Book Antiqua"/>
          <w:color w:val="000000"/>
        </w:rPr>
        <w:t>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720B5">
        <w:rPr>
          <w:rFonts w:ascii="Book Antiqua" w:eastAsia="Book Antiqua" w:hAnsi="Book Antiqua" w:cs="Book Antiqua"/>
          <w:color w:val="000000"/>
        </w:rPr>
        <w:t>DK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rjunan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720B5"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k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720B5">
        <w:rPr>
          <w:rFonts w:ascii="Book Antiqua" w:eastAsia="Book Antiqua" w:hAnsi="Book Antiqua" w:cs="Book Antiqua"/>
          <w:color w:val="000000"/>
        </w:rPr>
        <w:t>S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38212D">
        <w:rPr>
          <w:rFonts w:ascii="Book Antiqua" w:eastAsia="Book Antiqua" w:hAnsi="Book Antiqua" w:cs="Book Antiqua"/>
          <w:color w:val="000000"/>
        </w:rPr>
        <w:t>contribu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38212D"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38212D"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2355AD">
        <w:rPr>
          <w:rFonts w:ascii="Book Antiqua" w:eastAsia="Book Antiqua" w:hAnsi="Book Antiqua" w:cs="Book Antiqua"/>
          <w:color w:val="000000"/>
        </w:rPr>
        <w:t>da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2355AD">
        <w:rPr>
          <w:rFonts w:ascii="Book Antiqua" w:eastAsia="Book Antiqua" w:hAnsi="Book Antiqua" w:cs="Book Antiqua"/>
          <w:color w:val="000000"/>
        </w:rPr>
        <w:t>curation</w:t>
      </w:r>
      <w:r>
        <w:rPr>
          <w:rFonts w:ascii="Book Antiqua" w:eastAsia="Book Antiqua" w:hAnsi="Book Antiqua" w:cs="Book Antiqua"/>
          <w:color w:val="000000"/>
        </w:rPr>
        <w:t>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720B5">
        <w:rPr>
          <w:rFonts w:ascii="Book Antiqua" w:eastAsia="Book Antiqua" w:hAnsi="Book Antiqua" w:cs="Book Antiqua"/>
          <w:color w:val="000000"/>
        </w:rPr>
        <w:t>DK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rjunan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720B5"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720B5">
        <w:rPr>
          <w:rFonts w:ascii="Book Antiqua" w:eastAsia="Book Antiqua" w:hAnsi="Book Antiqua" w:cs="Book Antiqua"/>
          <w:color w:val="000000"/>
        </w:rPr>
        <w:t>Y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38212D">
        <w:rPr>
          <w:rFonts w:ascii="Book Antiqua" w:eastAsia="Book Antiqua" w:hAnsi="Book Antiqua" w:cs="Book Antiqua"/>
          <w:color w:val="000000"/>
        </w:rPr>
        <w:t>contribu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38212D"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38212D"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EF7E26">
        <w:rPr>
          <w:rFonts w:ascii="Book Antiqua" w:eastAsia="Book Antiqua" w:hAnsi="Book Antiqua" w:cs="Book Antiqua"/>
          <w:color w:val="000000"/>
        </w:rPr>
        <w:t>investig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EF7E26"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EF7E26">
        <w:rPr>
          <w:rFonts w:ascii="Book Antiqua" w:eastAsia="Book Antiqua" w:hAnsi="Book Antiqua" w:cs="Book Antiqua"/>
          <w:color w:val="000000"/>
        </w:rPr>
        <w:t>software</w:t>
      </w:r>
      <w:r>
        <w:rPr>
          <w:rFonts w:ascii="Book Antiqua" w:eastAsia="Book Antiqua" w:hAnsi="Book Antiqua" w:cs="Book Antiqua"/>
          <w:color w:val="000000"/>
        </w:rPr>
        <w:t>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720B5">
        <w:rPr>
          <w:rFonts w:ascii="Book Antiqua" w:eastAsia="Book Antiqua" w:hAnsi="Book Antiqua" w:cs="Book Antiqua"/>
          <w:color w:val="000000"/>
        </w:rPr>
        <w:t>Y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38212D">
        <w:rPr>
          <w:rFonts w:ascii="Book Antiqua" w:eastAsia="Book Antiqua" w:hAnsi="Book Antiqua" w:cs="Book Antiqua"/>
          <w:color w:val="000000"/>
        </w:rPr>
        <w:t>contribu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38212D"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38212D"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2355AD">
        <w:rPr>
          <w:rFonts w:ascii="Book Antiqua" w:eastAsia="Book Antiqua" w:hAnsi="Book Antiqua" w:cs="Book Antiqua"/>
          <w:color w:val="000000"/>
        </w:rPr>
        <w:t>projec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2355AD">
        <w:rPr>
          <w:rFonts w:ascii="Book Antiqua" w:eastAsia="Book Antiqua" w:hAnsi="Book Antiqua" w:cs="Book Antiqua"/>
          <w:color w:val="000000"/>
        </w:rPr>
        <w:t>administration</w:t>
      </w:r>
      <w:r w:rsidR="008F397B">
        <w:rPr>
          <w:rFonts w:ascii="Book Antiqua" w:eastAsia="Book Antiqua" w:hAnsi="Book Antiqua" w:cs="Book Antiqua"/>
          <w:color w:val="000000"/>
        </w:rPr>
        <w:t xml:space="preserve"> 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ervision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720B5">
        <w:rPr>
          <w:rFonts w:ascii="Book Antiqua" w:eastAsia="Book Antiqua" w:hAnsi="Book Antiqua" w:cs="Book Antiqua"/>
          <w:color w:val="000000"/>
        </w:rPr>
        <w:t>DK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k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720B5">
        <w:rPr>
          <w:rFonts w:ascii="Book Antiqua" w:eastAsia="Book Antiqua" w:hAnsi="Book Antiqua" w:cs="Book Antiqua"/>
          <w:color w:val="000000"/>
        </w:rPr>
        <w:t>S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720B5">
        <w:rPr>
          <w:rFonts w:ascii="Book Antiqua" w:eastAsia="Book Antiqua" w:hAnsi="Book Antiqua" w:cs="Book Antiqua"/>
          <w:color w:val="000000"/>
        </w:rPr>
        <w:t>Y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38212D">
        <w:rPr>
          <w:rFonts w:ascii="Book Antiqua" w:eastAsia="Book Antiqua" w:hAnsi="Book Antiqua" w:cs="Book Antiqua"/>
          <w:color w:val="000000"/>
        </w:rPr>
        <w:t>contribu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38212D"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38212D"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2355AD">
        <w:rPr>
          <w:rFonts w:ascii="Book Antiqua" w:eastAsia="Book Antiqua" w:hAnsi="Book Antiqua" w:cs="Book Antiqua"/>
          <w:color w:val="000000"/>
        </w:rPr>
        <w:t>writing</w:t>
      </w:r>
      <w:r w:rsidR="008F397B">
        <w:rPr>
          <w:rFonts w:ascii="Book Antiqua" w:eastAsia="Book Antiqua" w:hAnsi="Book Antiqua" w:cs="Book Antiqua"/>
          <w:color w:val="000000"/>
        </w:rPr>
        <w:t xml:space="preserve"> of the </w:t>
      </w:r>
      <w:r w:rsidR="002355AD">
        <w:rPr>
          <w:rFonts w:ascii="Book Antiqua" w:eastAsia="Book Antiqua" w:hAnsi="Book Antiqua" w:cs="Book Antiqua"/>
          <w:color w:val="000000"/>
        </w:rPr>
        <w:t>orig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2355AD">
        <w:rPr>
          <w:rFonts w:ascii="Book Antiqua" w:eastAsia="Book Antiqua" w:hAnsi="Book Antiqua" w:cs="Book Antiqua"/>
          <w:color w:val="000000"/>
        </w:rPr>
        <w:t>draft</w:t>
      </w:r>
      <w:r>
        <w:rPr>
          <w:rFonts w:ascii="Book Antiqua" w:eastAsia="Book Antiqua" w:hAnsi="Book Antiqua" w:cs="Book Antiqua"/>
          <w:color w:val="000000"/>
        </w:rPr>
        <w:t>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rjunan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720B5">
        <w:rPr>
          <w:rFonts w:ascii="Book Antiqua" w:eastAsia="Book Antiqua" w:hAnsi="Book Antiqua" w:cs="Book Antiqua"/>
          <w:color w:val="000000"/>
        </w:rPr>
        <w:t>A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k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720B5">
        <w:rPr>
          <w:rFonts w:ascii="Book Antiqua" w:eastAsia="Book Antiqua" w:hAnsi="Book Antiqua" w:cs="Book Antiqua"/>
          <w:color w:val="000000"/>
        </w:rPr>
        <w:t>S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720B5">
        <w:rPr>
          <w:rFonts w:ascii="Book Antiqua" w:eastAsia="Book Antiqua" w:hAnsi="Book Antiqua" w:cs="Book Antiqua"/>
          <w:color w:val="000000"/>
        </w:rPr>
        <w:t>Y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38212D">
        <w:rPr>
          <w:rFonts w:ascii="Book Antiqua" w:eastAsia="Book Antiqua" w:hAnsi="Book Antiqua" w:cs="Book Antiqua"/>
          <w:color w:val="000000"/>
        </w:rPr>
        <w:t>contribu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38212D"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38212D"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2355AD">
        <w:rPr>
          <w:rFonts w:ascii="Book Antiqua" w:eastAsia="Book Antiqua" w:hAnsi="Book Antiqua" w:cs="Book Antiqua"/>
          <w:color w:val="000000"/>
        </w:rPr>
        <w:t>writing</w:t>
      </w:r>
      <w:r w:rsidR="008F397B">
        <w:rPr>
          <w:rFonts w:ascii="Book Antiqua" w:eastAsia="Book Antiqua" w:hAnsi="Book Antiqua" w:cs="Book Antiqua"/>
          <w:color w:val="000000"/>
        </w:rPr>
        <w:t xml:space="preserve">, </w:t>
      </w:r>
      <w:r w:rsidR="002355AD">
        <w:rPr>
          <w:rFonts w:ascii="Book Antiqua" w:eastAsia="Book Antiqua" w:hAnsi="Book Antiqua" w:cs="Book Antiqua"/>
          <w:color w:val="000000"/>
        </w:rPr>
        <w:t>review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2355AD"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2355AD">
        <w:rPr>
          <w:rFonts w:ascii="Book Antiqua" w:eastAsia="Book Antiqua" w:hAnsi="Book Antiqua" w:cs="Book Antiqua"/>
          <w:color w:val="000000"/>
        </w:rPr>
        <w:t>editing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4F9E6799" w14:textId="77777777" w:rsidR="00A77B3E" w:rsidRDefault="00A77B3E">
      <w:pPr>
        <w:spacing w:line="360" w:lineRule="auto"/>
        <w:jc w:val="both"/>
      </w:pPr>
    </w:p>
    <w:p w14:paraId="0AF92C81" w14:textId="12FAA48F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Young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o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ung,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D,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artm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chemistr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nna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tio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akdong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wangju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01190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u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orea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djung@jnu.ac.kr</w:t>
      </w:r>
    </w:p>
    <w:p w14:paraId="142D1520" w14:textId="77777777" w:rsidR="00A77B3E" w:rsidRDefault="00A77B3E">
      <w:pPr>
        <w:spacing w:line="360" w:lineRule="auto"/>
        <w:jc w:val="both"/>
      </w:pPr>
    </w:p>
    <w:p w14:paraId="20903250" w14:textId="71527945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ptemb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</w:t>
      </w:r>
    </w:p>
    <w:p w14:paraId="56E6D7B1" w14:textId="57CEDA5B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vemb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</w:t>
      </w:r>
    </w:p>
    <w:p w14:paraId="70ED76B7" w14:textId="68371DE0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ins w:id="0" w:author="Author">
        <w:r w:rsidR="00311934" w:rsidRPr="006167CE">
          <w:rPr>
            <w:rFonts w:ascii="Book Antiqua" w:eastAsia="Book Antiqua" w:hAnsi="Book Antiqua" w:cs="Book Antiqua"/>
            <w:color w:val="000000"/>
            <w:rPrChange w:id="1" w:author="Author">
              <w:rPr>
                <w:rFonts w:ascii="Book Antiqua" w:eastAsia="Book Antiqua" w:hAnsi="Book Antiqua" w:cs="Book Antiqua"/>
                <w:b/>
                <w:bCs/>
                <w:color w:val="000000"/>
              </w:rPr>
            </w:rPrChange>
          </w:rPr>
          <w:t>December 5, 2022</w:t>
        </w:r>
      </w:ins>
    </w:p>
    <w:p w14:paraId="60F04D61" w14:textId="1D8DB311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lastRenderedPageBreak/>
        <w:t>Published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7DD568A9" w14:textId="77777777" w:rsidR="00A77B3E" w:rsidRDefault="00A77B3E">
      <w:pPr>
        <w:spacing w:line="360" w:lineRule="auto"/>
        <w:jc w:val="both"/>
        <w:sectPr w:rsidR="00A77B3E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F1D2735" w14:textId="77777777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1C761A36" w14:textId="0BF4AEC0" w:rsidR="00A77B3E" w:rsidRDefault="00FD384B" w:rsidP="002355AD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Bi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BAs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olog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g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ab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sorp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trient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tamin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i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taboliz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uc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bit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-activ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a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ohep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erg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sent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transform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re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/syndrom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llitu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/hypercholesterolemi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diovascula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lor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d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atio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mmariz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is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racellula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tin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all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cu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</w:p>
    <w:p w14:paraId="79D84A21" w14:textId="77777777" w:rsidR="00A77B3E" w:rsidRDefault="00A77B3E">
      <w:pPr>
        <w:spacing w:line="360" w:lineRule="auto"/>
        <w:ind w:firstLine="720"/>
        <w:jc w:val="both"/>
      </w:pPr>
    </w:p>
    <w:p w14:paraId="79A0BCE2" w14:textId="65E1AC9D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Key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4F5784">
        <w:rPr>
          <w:rFonts w:ascii="Book Antiqua" w:eastAsia="Book Antiqua" w:hAnsi="Book Antiqua" w:cs="Book Antiqua"/>
          <w:color w:val="000000"/>
        </w:rPr>
        <w:t>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4F5784">
        <w:rPr>
          <w:rFonts w:ascii="Book Antiqua" w:eastAsia="Book Antiqua" w:hAnsi="Book Antiqua" w:cs="Book Antiqua"/>
          <w:color w:val="000000"/>
        </w:rPr>
        <w:t>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</w:t>
      </w:r>
      <w:r w:rsidR="004F5784">
        <w:rPr>
          <w:rFonts w:ascii="Book Antiqua" w:eastAsia="Book Antiqua" w:hAnsi="Book Antiqua" w:cs="Book Antiqua"/>
          <w:color w:val="000000"/>
        </w:rPr>
        <w:t>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F5784">
        <w:rPr>
          <w:rFonts w:ascii="Book Antiqua" w:eastAsia="Book Antiqua" w:hAnsi="Book Antiqua" w:cs="Book Antiqua"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ellitus</w:t>
      </w:r>
      <w:r w:rsidR="004F5784">
        <w:rPr>
          <w:rFonts w:ascii="Book Antiqua" w:eastAsia="Book Antiqua" w:hAnsi="Book Antiqua" w:cs="Book Antiqua"/>
          <w:color w:val="000000"/>
        </w:rPr>
        <w:t>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</w:t>
      </w:r>
      <w:r w:rsidR="004F5784">
        <w:rPr>
          <w:rFonts w:ascii="Book Antiqua" w:eastAsia="Book Antiqua" w:hAnsi="Book Antiqua" w:cs="Book Antiqua"/>
          <w:color w:val="000000"/>
        </w:rPr>
        <w:t>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cholesterolemia</w:t>
      </w:r>
    </w:p>
    <w:p w14:paraId="267B35B2" w14:textId="77777777" w:rsidR="00A77B3E" w:rsidRDefault="00A77B3E">
      <w:pPr>
        <w:spacing w:line="360" w:lineRule="auto"/>
        <w:jc w:val="both"/>
      </w:pPr>
    </w:p>
    <w:p w14:paraId="5FC7B06C" w14:textId="67D71FC0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Sa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K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rjunan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k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D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s</w:t>
      </w:r>
    </w:p>
    <w:p w14:paraId="0AC8195F" w14:textId="77777777" w:rsidR="00A77B3E" w:rsidRDefault="00A77B3E">
      <w:pPr>
        <w:spacing w:line="360" w:lineRule="auto"/>
        <w:jc w:val="both"/>
      </w:pPr>
    </w:p>
    <w:p w14:paraId="4C736AAB" w14:textId="21C4C931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4F5784">
        <w:rPr>
          <w:rFonts w:ascii="Book Antiqua" w:eastAsia="Book Antiqua" w:hAnsi="Book Antiqua" w:cs="Book Antiqua"/>
          <w:color w:val="000000"/>
        </w:rPr>
        <w:t>Bi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F5784">
        <w:rPr>
          <w:rFonts w:ascii="Book Antiqua" w:eastAsia="Book Antiqua" w:hAnsi="Book Antiqua" w:cs="Book Antiqua"/>
          <w:color w:val="000000"/>
        </w:rPr>
        <w:t>acid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F5784">
        <w:rPr>
          <w:rFonts w:ascii="Book Antiqua" w:eastAsia="Book Antiqua" w:hAnsi="Book Antiqua" w:cs="Book Antiqua"/>
          <w:color w:val="000000"/>
        </w:rPr>
        <w:t>(BAs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ohep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org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unic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rup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4F5784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re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F5784">
        <w:rPr>
          <w:rFonts w:ascii="Book Antiqua" w:eastAsia="Book Antiqua" w:hAnsi="Book Antiqua" w:cs="Book Antiqua"/>
          <w:color w:val="000000"/>
        </w:rPr>
        <w:t>t</w:t>
      </w:r>
      <w:r>
        <w:rPr>
          <w:rFonts w:ascii="Book Antiqua" w:eastAsia="Book Antiqua" w:hAnsi="Book Antiqua" w:cs="Book Antiqua"/>
          <w:color w:val="000000"/>
        </w:rPr>
        <w:t>yp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llitu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lipidemia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B21E91">
        <w:rPr>
          <w:rFonts w:ascii="Book Antiqua" w:eastAsia="Book Antiqua" w:hAnsi="Book Antiqua" w:cs="Book Antiqua"/>
          <w:color w:val="000000"/>
        </w:rPr>
        <w:t>.</w:t>
      </w:r>
    </w:p>
    <w:p w14:paraId="02CFF85E" w14:textId="2FA4B35A" w:rsidR="00A77B3E" w:rsidRDefault="004F578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 w:rsidR="00FD384B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7F77E43E" w14:textId="4545DEFD" w:rsidR="00A77B3E" w:rsidRDefault="00FD384B" w:rsidP="004F5784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Bi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BAs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qu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phipath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i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olog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g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w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trient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tamin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absorption</w:t>
      </w:r>
      <w:r w:rsidRPr="004F578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" \o "Chiang, 2009 #66" </w:instrText>
      </w:r>
      <w:r w:rsidR="00A312AD">
        <w:fldChar w:fldCharType="separate"/>
      </w:r>
      <w:r w:rsidRPr="004F5784">
        <w:rPr>
          <w:rFonts w:ascii="Book Antiqua" w:eastAsia="Book Antiqua" w:hAnsi="Book Antiqua" w:cs="Book Antiqua"/>
          <w:color w:val="000000"/>
          <w:u w:color="0000EE"/>
          <w:vertAlign w:val="superscript"/>
        </w:rPr>
        <w:t>1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4F5784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u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r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t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urnov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humans</w:t>
      </w:r>
      <w:r w:rsidRPr="004F578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2" \o "Li, 2014 #415" </w:instrText>
      </w:r>
      <w:r w:rsidR="00A312AD">
        <w:fldChar w:fldCharType="separate"/>
      </w:r>
      <w:r w:rsidRPr="004F5784">
        <w:rPr>
          <w:rFonts w:ascii="Book Antiqua" w:eastAsia="Book Antiqua" w:hAnsi="Book Antiqua" w:cs="Book Antiqua"/>
          <w:color w:val="000000"/>
          <w:u w:color="0000EE"/>
          <w:vertAlign w:val="superscript"/>
        </w:rPr>
        <w:t>2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4F5784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ncip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titu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irubi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ospholipid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ssifi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BAs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A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nodeoxych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DCA)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spond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oxych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DCA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hoch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LCA)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zym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onjug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α-</w:t>
      </w:r>
      <w:proofErr w:type="spellStart"/>
      <w:r>
        <w:rPr>
          <w:rFonts w:ascii="Book Antiqua" w:eastAsia="Book Antiqua" w:hAnsi="Book Antiqua" w:cs="Book Antiqua"/>
          <w:color w:val="000000"/>
        </w:rPr>
        <w:t>dehydroxylation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biquito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humans</w:t>
      </w:r>
      <w:r w:rsidRPr="004F578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3" \o "Thomas, 2008 #2" </w:instrText>
      </w:r>
      <w:r w:rsidR="00A312AD">
        <w:fldChar w:fldCharType="separate"/>
      </w:r>
      <w:r w:rsidRPr="004F5784">
        <w:rPr>
          <w:rFonts w:ascii="Book Antiqua" w:eastAsia="Book Antiqua" w:hAnsi="Book Antiqua" w:cs="Book Antiqua"/>
          <w:color w:val="000000"/>
          <w:u w:color="0000EE"/>
          <w:vertAlign w:val="superscript"/>
        </w:rPr>
        <w:t>3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4F5784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centr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ocy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g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cess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talyz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zym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ular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chro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450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enzymes</w:t>
      </w:r>
      <w:r w:rsidRPr="004F578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4" \o "Chen, 2019 #416" </w:instrText>
      </w:r>
      <w:r w:rsidR="00A312AD">
        <w:fldChar w:fldCharType="separate"/>
      </w:r>
      <w:r w:rsidRPr="004F5784">
        <w:rPr>
          <w:rFonts w:ascii="Book Antiqua" w:eastAsia="Book Antiqua" w:hAnsi="Book Antiqua" w:cs="Book Antiqua"/>
          <w:color w:val="000000"/>
          <w:u w:color="0000EE"/>
          <w:vertAlign w:val="superscript"/>
        </w:rPr>
        <w:t>4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4F5784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</w:p>
    <w:p w14:paraId="357C2446" w14:textId="16113880" w:rsidR="00A77B3E" w:rsidRDefault="00FD384B" w:rsidP="004F5784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dominant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ss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na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ss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e-limi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zy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P7A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plasm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ticulu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ver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α-hydroxycholes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HOC)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medi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α-hydroxy-4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in-3-o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4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ver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′α-hydroxyl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YP8B1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′α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′α-dihydroxy-4-cholesterin-3-on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o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α-hydroxyl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P8B1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4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ltimate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form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CA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tochondr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zy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P27A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talyz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ero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d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in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na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form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P27A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-HOC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ur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form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CA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-dehydroxyl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imina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xy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up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-7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rg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ver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CA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yocholic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urideoxycholic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α-murich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ω-MCA)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yodeoxycholic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HDCA)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ursodeoxycholic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UDCA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P3A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meras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CA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jor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ω-M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imin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feces</w:t>
      </w:r>
      <w:r w:rsidRPr="004F578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5" \o "Li, 2015 #417" </w:instrText>
      </w:r>
      <w:r w:rsidR="00A312AD">
        <w:fldChar w:fldCharType="separate"/>
      </w:r>
      <w:r w:rsidRPr="004F5784">
        <w:rPr>
          <w:rFonts w:ascii="Book Antiqua" w:eastAsia="Book Antiqua" w:hAnsi="Book Antiqua" w:cs="Book Antiqua"/>
          <w:color w:val="000000"/>
          <w:u w:color="0000EE"/>
          <w:vertAlign w:val="superscript"/>
        </w:rPr>
        <w:t>5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4F5784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</w:p>
    <w:p w14:paraId="768864AC" w14:textId="533FD274" w:rsidR="00A77B3E" w:rsidRDefault="00FD384B" w:rsidP="004F5784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m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sorp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eta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rsati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d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ng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involv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erg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etabolism</w:t>
      </w:r>
      <w:r w:rsidRPr="00A9556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6" \o "Staels, 2009 #418" </w:instrText>
      </w:r>
      <w:r w:rsidR="00A312AD">
        <w:fldChar w:fldCharType="separate"/>
      </w:r>
      <w:r w:rsidRPr="00A95563">
        <w:rPr>
          <w:rFonts w:ascii="Book Antiqua" w:eastAsia="Book Antiqua" w:hAnsi="Book Antiqua" w:cs="Book Antiqua"/>
          <w:color w:val="000000"/>
          <w:u w:color="0000EE"/>
          <w:vertAlign w:val="superscript"/>
        </w:rPr>
        <w:t>6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A95563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ver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z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organism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abi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k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cosystem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ad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cu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onjug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l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l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l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BSH)-ac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tena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onjug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conversion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a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arnesoid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XRs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-protein-coupl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bra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PCRs)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rect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equentl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BARs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ific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composition</w:t>
      </w:r>
      <w:r w:rsidRPr="00A9556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7" \o "Ramírez-Pérez, 2018 #419" </w:instrText>
      </w:r>
      <w:r w:rsidR="00A312AD">
        <w:fldChar w:fldCharType="separate"/>
      </w:r>
      <w:r w:rsidRPr="00A95563">
        <w:rPr>
          <w:rFonts w:ascii="Book Antiqua" w:eastAsia="Book Antiqua" w:hAnsi="Book Antiqua" w:cs="Book Antiqua"/>
          <w:color w:val="000000"/>
          <w:u w:color="0000EE"/>
          <w:vertAlign w:val="superscript"/>
        </w:rPr>
        <w:t>7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A95563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tain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llit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DM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obesity</w:t>
      </w:r>
      <w:r w:rsidRPr="00A9556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8" \o "Sze, 2016 #420" </w:instrText>
      </w:r>
      <w:r w:rsidR="00A312AD">
        <w:fldChar w:fldCharType="separate"/>
      </w:r>
      <w:r w:rsidRPr="00A95563">
        <w:rPr>
          <w:rFonts w:ascii="Book Antiqua" w:eastAsia="Book Antiqua" w:hAnsi="Book Antiqua" w:cs="Book Antiqua"/>
          <w:color w:val="000000"/>
          <w:u w:color="0000EE"/>
          <w:vertAlign w:val="superscript"/>
        </w:rPr>
        <w:t>8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A95563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cus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onship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phasiz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-medi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rs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616367">
        <w:rPr>
          <w:rFonts w:ascii="Book Antiqua" w:eastAsia="Book Antiqua" w:hAnsi="Book Antiqua" w:cs="Book Antiqua"/>
          <w:color w:val="000000"/>
        </w:rPr>
        <w:t xml:space="preserve"> (Figure 1)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698B131E" w14:textId="77777777" w:rsidR="00A77B3E" w:rsidRDefault="00A77B3E">
      <w:pPr>
        <w:spacing w:line="360" w:lineRule="auto"/>
        <w:ind w:firstLine="720"/>
        <w:jc w:val="both"/>
      </w:pPr>
    </w:p>
    <w:p w14:paraId="176950AD" w14:textId="15E93D49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ROLE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F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BILE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CIDS</w:t>
      </w:r>
      <w:r w:rsidR="00A9556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-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GUT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ICROBIOME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TERACTION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ETABOLIC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REGULATION</w:t>
      </w:r>
    </w:p>
    <w:p w14:paraId="3E48AA1B" w14:textId="698899C1" w:rsidR="00A77B3E" w:rsidRDefault="00FD384B" w:rsidP="00A95563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r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fe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i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o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de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gnitud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rg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a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ome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eri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g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he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rth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entuall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tualis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onship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developed</w:t>
      </w:r>
      <w:r w:rsidRPr="00E4081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9" \o "Ley, 2006 #581" </w:instrText>
      </w:r>
      <w:r w:rsidR="00A312AD">
        <w:fldChar w:fldCharType="separate"/>
      </w:r>
      <w:r w:rsidRPr="00E40814">
        <w:rPr>
          <w:rFonts w:ascii="Book Antiqua" w:eastAsia="Book Antiqua" w:hAnsi="Book Antiqua" w:cs="Book Antiqua"/>
          <w:color w:val="000000"/>
          <w:u w:color="0000EE"/>
          <w:vertAlign w:val="superscript"/>
        </w:rPr>
        <w:t>9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E40814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niz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ero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organism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lective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w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rus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chae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gi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ozoa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ai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0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ll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icroorganisms</w:t>
      </w:r>
      <w:r w:rsidRPr="00E4081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0" \o "Qin, 2010 #421" </w:instrText>
      </w:r>
      <w:r w:rsidR="00A312AD">
        <w:fldChar w:fldCharType="separate"/>
      </w:r>
      <w:r w:rsidRPr="00E40814">
        <w:rPr>
          <w:rFonts w:ascii="Book Antiqua" w:eastAsia="Book Antiqua" w:hAnsi="Book Antiqua" w:cs="Book Antiqua"/>
          <w:color w:val="000000"/>
          <w:u w:color="0000EE"/>
          <w:vertAlign w:val="superscript"/>
        </w:rPr>
        <w:t>10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E40814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gr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tain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lp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tr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o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ild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etabolism</w:t>
      </w:r>
      <w:r w:rsidRPr="00E4081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1" \o "Davis, 2016 #422" </w:instrText>
      </w:r>
      <w:r w:rsidR="00A312AD">
        <w:fldChar w:fldCharType="separate"/>
      </w:r>
      <w:r w:rsidRPr="00E40814">
        <w:rPr>
          <w:rFonts w:ascii="Book Antiqua" w:eastAsia="Book Antiqua" w:hAnsi="Book Antiqua" w:cs="Book Antiqua"/>
          <w:color w:val="000000"/>
          <w:u w:color="0000EE"/>
          <w:vertAlign w:val="superscript"/>
        </w:rPr>
        <w:t>11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E40814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al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z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BAs</w:t>
      </w:r>
      <w:r w:rsidRPr="00E4081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2" \o "Shiffka, 2017 #423" </w:instrText>
      </w:r>
      <w:r w:rsidR="00A312AD">
        <w:fldChar w:fldCharType="separate"/>
      </w:r>
      <w:r w:rsidRPr="00E40814">
        <w:rPr>
          <w:rFonts w:ascii="Book Antiqua" w:eastAsia="Book Antiqua" w:hAnsi="Book Antiqua" w:cs="Book Antiqua"/>
          <w:color w:val="000000"/>
          <w:u w:color="0000EE"/>
          <w:vertAlign w:val="superscript"/>
        </w:rPr>
        <w:t>12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E40814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olog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ific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icrobiota</w:t>
      </w:r>
      <w:r w:rsidRPr="00E4081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3" \o "Fiorucci, 2015 #424" </w:instrText>
      </w:r>
      <w:r w:rsidR="00A312AD">
        <w:fldChar w:fldCharType="separate"/>
      </w:r>
      <w:r w:rsidRPr="00E40814">
        <w:rPr>
          <w:rFonts w:ascii="Book Antiqua" w:eastAsia="Book Antiqua" w:hAnsi="Book Antiqua" w:cs="Book Antiqua"/>
          <w:color w:val="000000"/>
          <w:u w:color="0000EE"/>
          <w:vertAlign w:val="superscript"/>
        </w:rPr>
        <w:t>13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E40814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nched-cha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rt-cha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SCFAs)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ol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cinat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idazo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erob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rmentation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n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E40814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athways</w:t>
      </w:r>
      <w:r w:rsidRPr="00E4081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4" \o "Roy, 2006 #568" </w:instrText>
      </w:r>
      <w:r w:rsidR="00A312AD">
        <w:fldChar w:fldCharType="separate"/>
      </w:r>
      <w:r w:rsidRPr="00E40814">
        <w:rPr>
          <w:rFonts w:ascii="Book Antiqua" w:eastAsia="Book Antiqua" w:hAnsi="Book Antiqua" w:cs="Book Antiqua"/>
          <w:color w:val="000000"/>
          <w:u w:color="0000EE"/>
          <w:vertAlign w:val="superscript"/>
        </w:rPr>
        <w:t>14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E40814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kkermansia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acteroides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um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oprococcus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ubacterium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Faecalibacterium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usobacterium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bacillus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revotella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ropionibacterium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Ruminococcus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Roseburia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Pr="00E4081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5" \o "Cunningham, 2021 #564" </w:instrText>
      </w:r>
      <w:r w:rsidR="00A312AD">
        <w:fldChar w:fldCharType="separate"/>
      </w:r>
      <w:r w:rsidRPr="00E40814">
        <w:rPr>
          <w:rFonts w:ascii="Book Antiqua" w:eastAsia="Book Antiqua" w:hAnsi="Book Antiqua" w:cs="Book Antiqua"/>
          <w:color w:val="000000"/>
          <w:u w:color="0000EE"/>
          <w:vertAlign w:val="superscript"/>
        </w:rPr>
        <w:t>15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E40814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ap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hibi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ta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zym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i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.g.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S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-dehydroxyl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-inducib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zym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ction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er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w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mi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ris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a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tam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regnane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PC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includ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PBAR</w:t>
      </w:r>
      <w:proofErr w:type="gramStart"/>
      <w:r>
        <w:rPr>
          <w:rFonts w:ascii="Book Antiqua" w:eastAsia="Book Antiqua" w:hAnsi="Book Antiqua" w:cs="Book Antiqua"/>
          <w:color w:val="000000"/>
        </w:rPr>
        <w:t>1)</w:t>
      </w:r>
      <w:r w:rsidRPr="00A9330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3" \o "Fiorucci, 2015 #424" </w:instrText>
      </w:r>
      <w:r w:rsidR="00A312AD">
        <w:fldChar w:fldCharType="separate"/>
      </w:r>
      <w:r w:rsidRPr="00A9330B">
        <w:rPr>
          <w:rFonts w:ascii="Book Antiqua" w:eastAsia="Book Antiqua" w:hAnsi="Book Antiqua" w:cs="Book Antiqua"/>
          <w:color w:val="000000"/>
          <w:vertAlign w:val="superscript"/>
        </w:rPr>
        <w:t>13</w:t>
      </w:r>
      <w:r w:rsidR="00A312AD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A9330B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bla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w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GF15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-depend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echanism</w:t>
      </w:r>
      <w:r w:rsidRPr="00A9330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6" \o "Sayin, 2013 #425" </w:instrText>
      </w:r>
      <w:r w:rsidR="00A312AD">
        <w:fldChar w:fldCharType="separate"/>
      </w:r>
      <w:r w:rsidRPr="00A9330B">
        <w:rPr>
          <w:rFonts w:ascii="Book Antiqua" w:eastAsia="Book Antiqua" w:hAnsi="Book Antiqua" w:cs="Book Antiqua"/>
          <w:color w:val="000000"/>
          <w:u w:color="0000EE"/>
          <w:vertAlign w:val="superscript"/>
        </w:rPr>
        <w:t>16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A9330B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z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ol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</w:p>
    <w:p w14:paraId="04B29C90" w14:textId="44E0BDD6" w:rsidR="00A77B3E" w:rsidRDefault="00FD384B" w:rsidP="00A9330B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rm-fre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F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ventional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i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l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</w:t>
      </w:r>
      <w:r w:rsidR="0041383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res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ileum</w:t>
      </w:r>
      <w:r w:rsidRPr="00A9330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6" \o "Sayin, 2013 #425" </w:instrText>
      </w:r>
      <w:r w:rsidR="00A312AD">
        <w:fldChar w:fldCharType="separate"/>
      </w:r>
      <w:r w:rsidRPr="00A9330B">
        <w:rPr>
          <w:rFonts w:ascii="Book Antiqua" w:eastAsia="Book Antiqua" w:hAnsi="Book Antiqua" w:cs="Book Antiqua"/>
          <w:color w:val="000000"/>
          <w:u w:color="0000EE"/>
          <w:vertAlign w:val="superscript"/>
        </w:rPr>
        <w:t>16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A9330B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rect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l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intestine</w:t>
      </w:r>
      <w:r w:rsidRPr="00A9330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7" \o "Ramírez-Pérez, 2018 #419" </w:instrText>
      </w:r>
      <w:r w:rsidR="00A312AD">
        <w:fldChar w:fldCharType="separate"/>
      </w:r>
      <w:r w:rsidRPr="00A9330B">
        <w:rPr>
          <w:rFonts w:ascii="Book Antiqua" w:eastAsia="Book Antiqua" w:hAnsi="Book Antiqua" w:cs="Book Antiqua"/>
          <w:color w:val="000000"/>
          <w:u w:color="0000EE"/>
          <w:vertAlign w:val="superscript"/>
        </w:rPr>
        <w:t>7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A9330B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-in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y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ruptio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olog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/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ralum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o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eque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s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i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known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lipidemi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sta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IR)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regul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cus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616367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</w:p>
    <w:p w14:paraId="532CF01E" w14:textId="77777777" w:rsidR="00A77B3E" w:rsidRDefault="00A77B3E">
      <w:pPr>
        <w:spacing w:line="360" w:lineRule="auto"/>
        <w:ind w:firstLine="720"/>
        <w:jc w:val="both"/>
      </w:pPr>
    </w:p>
    <w:p w14:paraId="7E048463" w14:textId="3F578576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ETABOLIC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DISEASES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AUSED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BY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DISRUPTION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F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BILE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CIDS</w:t>
      </w:r>
      <w:r w:rsidR="00C919B2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-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GUT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ICROBIOME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TERACTIONS</w:t>
      </w:r>
    </w:p>
    <w:p w14:paraId="0E57D3D6" w14:textId="1E5FF9F7" w:rsidR="00A77B3E" w:rsidRDefault="00FD384B" w:rsidP="00C919B2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Resear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rich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and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dro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ade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uc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erg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2DM)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alcoh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NAFLD)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rup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homeostasis</w:t>
      </w:r>
      <w:r w:rsidRPr="001016C6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7" \o "McGlone, 2019 #426" </w:instrText>
      </w:r>
      <w:r w:rsidR="00A312AD">
        <w:fldChar w:fldCharType="separate"/>
      </w:r>
      <w:r w:rsidRPr="001016C6">
        <w:rPr>
          <w:rFonts w:ascii="Book Antiqua" w:eastAsia="Book Antiqua" w:hAnsi="Book Antiqua" w:cs="Book Antiqua"/>
          <w:color w:val="000000"/>
          <w:u w:color="0000EE"/>
          <w:vertAlign w:val="superscript"/>
        </w:rPr>
        <w:t>17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1016C6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“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gan”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etabolism</w:t>
      </w:r>
      <w:r w:rsidRPr="001016C6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8" \o "Wei, 2020 #427" </w:instrText>
      </w:r>
      <w:r w:rsidR="00A312AD">
        <w:fldChar w:fldCharType="separate"/>
      </w:r>
      <w:r w:rsidRPr="001016C6">
        <w:rPr>
          <w:rFonts w:ascii="Book Antiqua" w:eastAsia="Book Antiqua" w:hAnsi="Book Antiqua" w:cs="Book Antiqua"/>
          <w:color w:val="000000"/>
          <w:u w:color="0000EE"/>
          <w:vertAlign w:val="superscript"/>
        </w:rPr>
        <w:t>18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1016C6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acteroides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fidobacterium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um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bacter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bacillus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ificatio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BAs</w:t>
      </w:r>
      <w:r w:rsidRPr="001016C6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5" \o "Cunningham, 2021 #564" </w:instrText>
      </w:r>
      <w:r w:rsidR="00A312AD">
        <w:fldChar w:fldCharType="separate"/>
      </w:r>
      <w:r w:rsidRPr="001016C6">
        <w:rPr>
          <w:rFonts w:ascii="Book Antiqua" w:eastAsia="Book Antiqua" w:hAnsi="Book Antiqua" w:cs="Book Antiqua"/>
          <w:color w:val="000000"/>
          <w:u w:color="0000EE"/>
          <w:vertAlign w:val="superscript"/>
        </w:rPr>
        <w:t>15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1016C6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de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knowledg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j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lor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ak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erg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nditure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drom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CADs</w:t>
      </w:r>
      <w:r w:rsidRPr="001016C6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9" \o "Surono, 2020 #428" </w:instrText>
      </w:r>
      <w:r w:rsidR="00A312AD">
        <w:fldChar w:fldCharType="separate"/>
      </w:r>
      <w:r w:rsidRPr="001016C6">
        <w:rPr>
          <w:rFonts w:ascii="Book Antiqua" w:eastAsia="Book Antiqua" w:hAnsi="Book Antiqua" w:cs="Book Antiqua"/>
          <w:color w:val="000000"/>
          <w:u w:color="0000EE"/>
          <w:vertAlign w:val="superscript"/>
        </w:rPr>
        <w:t>19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1016C6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o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rup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1016C6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ab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gu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616367">
        <w:rPr>
          <w:rFonts w:ascii="Book Antiqua" w:eastAsia="Book Antiqua" w:hAnsi="Book Antiqua" w:cs="Book Antiqua"/>
          <w:color w:val="000000"/>
        </w:rPr>
        <w:t>2</w:t>
      </w:r>
      <w:r>
        <w:rPr>
          <w:rFonts w:ascii="Book Antiqua" w:eastAsia="Book Antiqua" w:hAnsi="Book Antiqua" w:cs="Book Antiqua"/>
          <w:color w:val="000000"/>
        </w:rPr>
        <w:t>).</w:t>
      </w:r>
    </w:p>
    <w:p w14:paraId="5A66749C" w14:textId="77777777" w:rsidR="00A77B3E" w:rsidRDefault="00A77B3E">
      <w:pPr>
        <w:spacing w:line="360" w:lineRule="auto"/>
        <w:ind w:firstLine="720"/>
        <w:jc w:val="both"/>
      </w:pPr>
    </w:p>
    <w:p w14:paraId="27946388" w14:textId="2C43054E" w:rsidR="00A77B3E" w:rsidRPr="001016C6" w:rsidRDefault="00FD384B">
      <w:pPr>
        <w:spacing w:line="360" w:lineRule="auto"/>
        <w:jc w:val="both"/>
        <w:rPr>
          <w:u w:val="single"/>
        </w:rPr>
      </w:pPr>
      <w:r w:rsidRPr="001016C6">
        <w:rPr>
          <w:rFonts w:ascii="Book Antiqua" w:eastAsia="Book Antiqua" w:hAnsi="Book Antiqua" w:cs="Book Antiqua"/>
          <w:b/>
          <w:bCs/>
          <w:color w:val="000000"/>
          <w:u w:val="single"/>
        </w:rPr>
        <w:t>OBESITY</w:t>
      </w:r>
      <w:r w:rsidR="00254C5D">
        <w:rPr>
          <w:rFonts w:ascii="Book Antiqua" w:eastAsia="Book Antiqua" w:hAnsi="Book Antiqua" w:cs="Book Antiqua"/>
          <w:b/>
          <w:bCs/>
          <w:color w:val="000000"/>
          <w:u w:val="single"/>
        </w:rPr>
        <w:t xml:space="preserve"> </w:t>
      </w:r>
    </w:p>
    <w:p w14:paraId="02BB309A" w14:textId="22B3DC49" w:rsidR="00A77B3E" w:rsidRDefault="00FD384B" w:rsidP="001016C6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ob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ron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io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r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decades</w:t>
      </w:r>
      <w:r w:rsidRPr="002F1567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20" \o "Gentile, 2018 #429" </w:instrText>
      </w:r>
      <w:r w:rsidR="00A312AD">
        <w:fldChar w:fldCharType="separate"/>
      </w:r>
      <w:r w:rsidRPr="002F1567">
        <w:rPr>
          <w:rFonts w:ascii="Book Antiqua" w:eastAsia="Book Antiqua" w:hAnsi="Book Antiqua" w:cs="Book Antiqua"/>
          <w:color w:val="000000"/>
          <w:u w:color="0000EE"/>
          <w:vertAlign w:val="superscript"/>
        </w:rPr>
        <w:t>20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2F156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FLD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tensio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D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cancer</w:t>
      </w:r>
      <w:r w:rsidRPr="002F1567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21" \o "Castillo, 2017 #430" </w:instrText>
      </w:r>
      <w:r w:rsidR="00A312AD">
        <w:fldChar w:fldCharType="separate"/>
      </w:r>
      <w:r w:rsidRPr="002F1567">
        <w:rPr>
          <w:rFonts w:ascii="Book Antiqua" w:eastAsia="Book Antiqua" w:hAnsi="Book Antiqua" w:cs="Book Antiqua"/>
          <w:color w:val="000000"/>
          <w:u w:color="0000EE"/>
          <w:vertAlign w:val="superscript"/>
        </w:rPr>
        <w:t>21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2F156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et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ltur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cioeconom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status</w:t>
      </w:r>
      <w:r w:rsidRPr="002F1567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22" \o "Santacruz, 2010 #526" </w:instrText>
      </w:r>
      <w:r w:rsidR="00A312AD">
        <w:fldChar w:fldCharType="separate"/>
      </w:r>
      <w:r w:rsidRPr="002F1567">
        <w:rPr>
          <w:rFonts w:ascii="Book Antiqua" w:eastAsia="Book Antiqua" w:hAnsi="Book Antiqua" w:cs="Book Antiqua"/>
          <w:color w:val="000000"/>
          <w:u w:color="0000EE"/>
          <w:vertAlign w:val="superscript"/>
        </w:rPr>
        <w:t>22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2F156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un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extricab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-rel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in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qu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icrobiome</w:t>
      </w:r>
      <w:r w:rsidRPr="002F1567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23" \o "Ley, 2006 #529" </w:instrText>
      </w:r>
      <w:r w:rsidR="00A312AD">
        <w:fldChar w:fldCharType="separate"/>
      </w:r>
      <w:r w:rsidRPr="002F1567">
        <w:rPr>
          <w:rFonts w:ascii="Book Antiqua" w:eastAsia="Book Antiqua" w:hAnsi="Book Antiqua" w:cs="Book Antiqua"/>
          <w:color w:val="000000"/>
          <w:u w:color="0000EE"/>
          <w:vertAlign w:val="superscript"/>
        </w:rPr>
        <w:t>23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2F156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llio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eak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wi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gestib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foods</w:t>
      </w:r>
      <w:r w:rsidRPr="002F1567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24" \o "Gill, 2006 #530" </w:instrText>
      </w:r>
      <w:r w:rsidR="00A312AD">
        <w:fldChar w:fldCharType="separate"/>
      </w:r>
      <w:r w:rsidRPr="002F1567">
        <w:rPr>
          <w:rFonts w:ascii="Book Antiqua" w:eastAsia="Book Antiqua" w:hAnsi="Book Antiqua" w:cs="Book Antiqua"/>
          <w:color w:val="000000"/>
          <w:u w:color="0000EE"/>
          <w:vertAlign w:val="superscript"/>
        </w:rPr>
        <w:t>24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2F156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ferr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ip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l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d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o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o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ump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compos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unit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l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erg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food</w:t>
      </w:r>
      <w:r w:rsidRPr="002F1567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25" \o "Backhed, 2004 #531" </w:instrText>
      </w:r>
      <w:r w:rsidR="00A312AD">
        <w:fldChar w:fldCharType="separate"/>
      </w:r>
      <w:r w:rsidRPr="002F1567">
        <w:rPr>
          <w:rFonts w:ascii="Book Antiqua" w:eastAsia="Book Antiqua" w:hAnsi="Book Antiqua" w:cs="Book Antiqua"/>
          <w:color w:val="000000"/>
          <w:u w:color="0000EE"/>
          <w:vertAlign w:val="superscript"/>
        </w:rPr>
        <w:t>25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2F156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ula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–bra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x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rect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ens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ganism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ilit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if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ptid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ular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agon-lik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ptid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LP-1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ptid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YY)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a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lumen</w:t>
      </w:r>
      <w:r w:rsidRPr="002F1567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26" \o "Rhee, 2009 #431" </w:instrText>
      </w:r>
      <w:r w:rsidR="00A312AD">
        <w:fldChar w:fldCharType="separate"/>
      </w:r>
      <w:r w:rsidRPr="002F1567">
        <w:rPr>
          <w:rFonts w:ascii="Book Antiqua" w:eastAsia="Book Antiqua" w:hAnsi="Book Antiqua" w:cs="Book Antiqua"/>
          <w:color w:val="000000"/>
          <w:u w:color="0000EE"/>
          <w:vertAlign w:val="superscript"/>
        </w:rPr>
        <w:t>26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2F156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</w:p>
    <w:p w14:paraId="62442F67" w14:textId="7A8259D1" w:rsidR="00A77B3E" w:rsidRDefault="00FD384B" w:rsidP="002F1567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d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igh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igh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low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festy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m-nega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portunis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obesity</w:t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27" \o "Zhang, 2010 #562" </w:instrText>
      </w:r>
      <w:r w:rsidR="00A312AD">
        <w:fldChar w:fldCharType="separate"/>
      </w:r>
      <w:r w:rsidRPr="00B81022">
        <w:rPr>
          <w:rFonts w:ascii="Book Antiqua" w:eastAsia="Book Antiqua" w:hAnsi="Book Antiqua" w:cs="Book Antiqua"/>
          <w:color w:val="000000"/>
          <w:u w:color="0000EE"/>
          <w:vertAlign w:val="superscript"/>
        </w:rPr>
        <w:t>27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ctomorph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Pr="0078214E">
        <w:rPr>
          <w:rFonts w:ascii="Book Antiqua" w:eastAsia="Book Antiqua" w:hAnsi="Book Antiqua" w:cs="Book Antiqua"/>
          <w:i/>
          <w:iCs/>
          <w:color w:val="000000"/>
        </w:rPr>
        <w:t>Bacteroide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Pr="00B81022">
        <w:rPr>
          <w:rFonts w:ascii="Book Antiqua" w:eastAsia="Book Antiqua" w:hAnsi="Book Antiqua" w:cs="Book Antiqua"/>
          <w:i/>
          <w:iCs/>
          <w:color w:val="000000"/>
        </w:rPr>
        <w:t>Firmicu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ular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u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clusters</w:t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23" \o "Ley, 2006 #529" </w:instrText>
      </w:r>
      <w:r w:rsidR="00A312AD">
        <w:fldChar w:fldCharType="separate"/>
      </w:r>
      <w:r w:rsidRPr="00B81022">
        <w:rPr>
          <w:rFonts w:ascii="Book Antiqua" w:eastAsia="Book Antiqua" w:hAnsi="Book Antiqua" w:cs="Book Antiqua"/>
          <w:color w:val="000000"/>
          <w:u w:color="0000EE"/>
          <w:vertAlign w:val="superscript"/>
        </w:rPr>
        <w:t>23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l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pac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sorb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erg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e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ta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tissues</w:t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28" \o "Turnbaugh, 2006 #532" </w:instrText>
      </w:r>
      <w:r w:rsidR="00A312AD">
        <w:fldChar w:fldCharType="separate"/>
      </w:r>
      <w:r w:rsidRPr="00B81022">
        <w:rPr>
          <w:rFonts w:ascii="Book Antiqua" w:eastAsia="Book Antiqua" w:hAnsi="Book Antiqua" w:cs="Book Antiqua"/>
          <w:color w:val="000000"/>
          <w:u w:color="0000EE"/>
          <w:vertAlign w:val="superscript"/>
        </w:rPr>
        <w:t>28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gna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ject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acteroides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aphylococcus</w:t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29" w:tooltip="Collado, 2008 #533" w:history="1">
        <w:r w:rsidRPr="00B81022">
          <w:rPr>
            <w:rFonts w:ascii="Book Antiqua" w:eastAsia="Book Antiqua" w:hAnsi="Book Antiqua" w:cs="Book Antiqua"/>
            <w:color w:val="000000"/>
            <w:u w:color="0000EE"/>
            <w:vertAlign w:val="superscript"/>
          </w:rPr>
          <w:t>29</w:t>
        </w:r>
      </w:hyperlink>
      <w:r w:rsidRPr="00B81022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fidobacteriu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-dens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prote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HDL-C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lycerid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G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22" w:tooltip="Santacruz, 2010 #526" w:history="1">
        <w:r w:rsidRPr="00B81022">
          <w:rPr>
            <w:rFonts w:ascii="Book Antiqua" w:eastAsia="Book Antiqua" w:hAnsi="Book Antiqua" w:cs="Book Antiqua"/>
            <w:color w:val="000000"/>
            <w:u w:val="single" w:color="0000EE"/>
            <w:vertAlign w:val="superscript"/>
          </w:rPr>
          <w:t>22</w:t>
        </w:r>
      </w:hyperlink>
      <w:r w:rsidRPr="00B81022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nd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kkermansia</w:t>
      </w:r>
      <w:proofErr w:type="spellEnd"/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muciniphila</w:t>
      </w:r>
      <w:proofErr w:type="spellEnd"/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B96EDF">
        <w:rPr>
          <w:rFonts w:ascii="Book Antiqua" w:eastAsia="Book Antiqua" w:hAnsi="Book Antiqua" w:cs="Book Antiqua"/>
          <w:color w:val="000000"/>
        </w:rPr>
        <w:t>(</w:t>
      </w:r>
      <w:r w:rsidR="00B96EDF">
        <w:rPr>
          <w:rFonts w:ascii="Book Antiqua" w:eastAsia="Book Antiqua" w:hAnsi="Book Antiqua" w:cs="Book Antiqua"/>
          <w:i/>
          <w:iCs/>
          <w:color w:val="000000"/>
        </w:rPr>
        <w:t>A.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B96EDF">
        <w:rPr>
          <w:rFonts w:ascii="Book Antiqua" w:eastAsia="Book Antiqua" w:hAnsi="Book Antiqua" w:cs="Book Antiqua"/>
          <w:i/>
          <w:iCs/>
          <w:color w:val="000000"/>
        </w:rPr>
        <w:t>muciniphila</w:t>
      </w:r>
      <w:proofErr w:type="spellEnd"/>
      <w:r w:rsidR="00B96EDF">
        <w:rPr>
          <w:rFonts w:ascii="Book Antiqua" w:eastAsia="Book Antiqua" w:hAnsi="Book Antiqua" w:cs="Book Antiqua"/>
          <w:color w:val="000000"/>
        </w:rPr>
        <w:t>)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protein-degrad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u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yer</w:t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30" w:tooltip="Derrien, 2004 #525" w:history="1">
        <w:r w:rsidRPr="00B81022">
          <w:rPr>
            <w:rFonts w:ascii="Book Antiqua" w:eastAsia="Book Antiqua" w:hAnsi="Book Antiqua" w:cs="Book Antiqua"/>
            <w:color w:val="000000"/>
            <w:u w:color="0000EE"/>
            <w:vertAlign w:val="superscript"/>
          </w:rPr>
          <w:t>30</w:t>
        </w:r>
      </w:hyperlink>
      <w:r w:rsidRPr="00B81022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gative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l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d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ight</w:t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22" w:tooltip="Santacruz, 2010 #526" w:history="1">
        <w:r w:rsidRPr="00B81022">
          <w:rPr>
            <w:rFonts w:ascii="Book Antiqua" w:eastAsia="Book Antiqua" w:hAnsi="Book Antiqua" w:cs="Book Antiqua"/>
            <w:color w:val="000000"/>
            <w:u w:color="0000EE"/>
            <w:vertAlign w:val="superscript"/>
          </w:rPr>
          <w:t>22</w:t>
        </w:r>
      </w:hyperlink>
      <w:r w:rsidRPr="00B81022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.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muciniphila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ice</w:t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31" \o "Karlsson, 2012 #527" </w:instrText>
      </w:r>
      <w:r w:rsidR="00A312AD">
        <w:fldChar w:fldCharType="separate"/>
      </w:r>
      <w:r w:rsidRPr="00B81022">
        <w:rPr>
          <w:rFonts w:ascii="Book Antiqua" w:eastAsia="Book Antiqua" w:hAnsi="Book Antiqua" w:cs="Book Antiqua"/>
          <w:color w:val="000000"/>
          <w:u w:color="0000EE"/>
          <w:vertAlign w:val="superscript"/>
        </w:rPr>
        <w:t>31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ed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-f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e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ab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.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muciniphila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nd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-grad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endotoxemia</w:t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32" \o "Everard, 2013 #528" </w:instrText>
      </w:r>
      <w:r w:rsidR="00A312AD">
        <w:fldChar w:fldCharType="separate"/>
      </w:r>
      <w:r w:rsidRPr="00B81022">
        <w:rPr>
          <w:rFonts w:ascii="Book Antiqua" w:eastAsia="Book Antiqua" w:hAnsi="Book Antiqua" w:cs="Book Antiqua"/>
          <w:color w:val="000000"/>
          <w:u w:color="0000EE"/>
          <w:vertAlign w:val="superscript"/>
        </w:rPr>
        <w:t>32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etatranscriptomic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iv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i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oxific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es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balam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synthesi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nt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osph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athway</w:t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3" \o "Fiorucci, 2015 #424" </w:instrText>
      </w:r>
      <w:r w:rsidR="00A312AD">
        <w:fldChar w:fldCharType="separate"/>
      </w:r>
      <w:r w:rsidRPr="00B81022">
        <w:rPr>
          <w:rFonts w:ascii="Book Antiqua" w:eastAsia="Book Antiqua" w:hAnsi="Book Antiqua" w:cs="Book Antiqua"/>
          <w:color w:val="000000"/>
          <w:u w:color="0000EE"/>
          <w:vertAlign w:val="superscript"/>
        </w:rPr>
        <w:t>13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6CDB69BE" w14:textId="3CB50FF8" w:rsidR="00A77B3E" w:rsidRDefault="00FD384B" w:rsidP="00B81022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individuals</w:t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33" \o "Tomkin, 2016 #433" </w:instrText>
      </w:r>
      <w:r w:rsidR="00A312AD">
        <w:fldChar w:fldCharType="separate"/>
      </w:r>
      <w:r w:rsidRPr="00B81022">
        <w:rPr>
          <w:rFonts w:ascii="Book Antiqua" w:eastAsia="Book Antiqua" w:hAnsi="Book Antiqua" w:cs="Book Antiqua"/>
          <w:color w:val="000000"/>
          <w:u w:color="0000EE"/>
          <w:vertAlign w:val="superscript"/>
        </w:rPr>
        <w:t>33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B81022" w:rsidRPr="00B81022">
        <w:rPr>
          <w:rFonts w:ascii="Book Antiqua" w:eastAsia="Book Antiqua" w:hAnsi="Book Antiqua" w:cs="Book Antiqua"/>
          <w:color w:val="000000"/>
        </w:rPr>
        <w:t>Patti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B81022" w:rsidRPr="00B8102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34" \o "Patti, 2009 #434" </w:instrText>
      </w:r>
      <w:r w:rsidR="00A312AD">
        <w:fldChar w:fldCharType="separate"/>
      </w:r>
      <w:r w:rsidR="00B81022" w:rsidRPr="00B81022">
        <w:rPr>
          <w:rFonts w:ascii="Book Antiqua" w:eastAsia="Book Antiqua" w:hAnsi="Book Antiqua" w:cs="Book Antiqua"/>
          <w:color w:val="000000"/>
          <w:u w:color="0000EE"/>
          <w:vertAlign w:val="superscript"/>
        </w:rPr>
        <w:t>34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="00B81022" w:rsidRPr="00B81022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w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ux-en-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pa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RYGB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d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ibu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PC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equ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A9330B">
        <w:rPr>
          <w:rFonts w:ascii="Book Antiqua" w:eastAsia="Book Antiqua" w:hAnsi="Book Antiqua" w:cs="Book Antiqua"/>
          <w:color w:val="000000"/>
        </w:rPr>
        <w:t>GPBAR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GR5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brane-bou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iodin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I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yro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rmone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houg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ci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a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known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ula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inc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-rel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enotyp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i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known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labora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a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ation-focu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ca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e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etabolism</w:t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35" \o "Sonnenburg, 2016 #3" </w:instrText>
      </w:r>
      <w:r w:rsidR="00A312AD">
        <w:fldChar w:fldCharType="separate"/>
      </w:r>
      <w:r w:rsidRPr="00B81022">
        <w:rPr>
          <w:rFonts w:ascii="Book Antiqua" w:eastAsia="Book Antiqua" w:hAnsi="Book Antiqua" w:cs="Book Antiqua"/>
          <w:color w:val="000000"/>
          <w:u w:color="0000EE"/>
          <w:vertAlign w:val="superscript"/>
        </w:rPr>
        <w:t>35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R5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agonists</w:t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36" \o "Kawamata, 2003 #435" </w:instrText>
      </w:r>
      <w:r w:rsidR="00A312AD">
        <w:fldChar w:fldCharType="separate"/>
      </w:r>
      <w:r w:rsidRPr="00B81022">
        <w:rPr>
          <w:rFonts w:ascii="Book Antiqua" w:eastAsia="Book Antiqua" w:hAnsi="Book Antiqua" w:cs="Book Antiqua"/>
          <w:color w:val="000000"/>
          <w:u w:color="0000EE"/>
          <w:vertAlign w:val="superscript"/>
        </w:rPr>
        <w:t>36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z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agonists</w:t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3" w:tooltip="Thomas, 2008 #2" w:history="1">
        <w:r w:rsidRPr="00B81022">
          <w:rPr>
            <w:rFonts w:ascii="Book Antiqua" w:eastAsia="Book Antiqua" w:hAnsi="Book Antiqua" w:cs="Book Antiqua"/>
            <w:color w:val="000000"/>
            <w:u w:color="0000EE"/>
            <w:vertAlign w:val="superscript"/>
          </w:rPr>
          <w:t>3</w:t>
        </w:r>
      </w:hyperlink>
      <w:r w:rsidRPr="00B81022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R5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c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olog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ify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mit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il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z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auroMCA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tural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r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agonist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quir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eatosi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erance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ib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effects</w:t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37" \o "Parséus, 2017 #1" </w:instrText>
      </w:r>
      <w:r w:rsidR="00A312AD">
        <w:fldChar w:fldCharType="separate"/>
      </w:r>
      <w:r w:rsidRPr="00B81022">
        <w:rPr>
          <w:rFonts w:ascii="Book Antiqua" w:eastAsia="Book Antiqua" w:hAnsi="Book Antiqua" w:cs="Book Antiqua"/>
          <w:color w:val="000000"/>
          <w:u w:color="0000EE"/>
          <w:vertAlign w:val="superscript"/>
        </w:rPr>
        <w:t>37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B81022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k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geth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c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-pro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a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o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erg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f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ant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portun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.</w:t>
      </w:r>
    </w:p>
    <w:p w14:paraId="3874A160" w14:textId="77777777" w:rsidR="00A77B3E" w:rsidRDefault="00A77B3E">
      <w:pPr>
        <w:spacing w:line="360" w:lineRule="auto"/>
        <w:ind w:firstLine="720"/>
        <w:jc w:val="both"/>
      </w:pPr>
    </w:p>
    <w:p w14:paraId="6D5FA362" w14:textId="6FB06481" w:rsidR="00A77B3E" w:rsidRPr="00B81022" w:rsidRDefault="00B81022">
      <w:pPr>
        <w:spacing w:line="360" w:lineRule="auto"/>
        <w:jc w:val="both"/>
        <w:rPr>
          <w:u w:val="single"/>
        </w:rPr>
      </w:pPr>
      <w:r w:rsidRPr="00B81022">
        <w:rPr>
          <w:rFonts w:ascii="Book Antiqua" w:eastAsia="Book Antiqua" w:hAnsi="Book Antiqua" w:cs="Book Antiqua"/>
          <w:b/>
          <w:bCs/>
          <w:color w:val="000000"/>
          <w:u w:val="single"/>
        </w:rPr>
        <w:t>DM</w:t>
      </w:r>
      <w:r w:rsidR="00254C5D">
        <w:rPr>
          <w:rFonts w:ascii="Book Antiqua" w:eastAsia="Book Antiqua" w:hAnsi="Book Antiqua" w:cs="Book Antiqua"/>
          <w:b/>
          <w:bCs/>
          <w:color w:val="000000"/>
          <w:u w:val="single"/>
        </w:rPr>
        <w:t xml:space="preserve"> </w:t>
      </w:r>
    </w:p>
    <w:p w14:paraId="090BD9B2" w14:textId="7CDF9C85" w:rsidR="00A77B3E" w:rsidRDefault="00FD384B" w:rsidP="00B81022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ldwide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30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ide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c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60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ll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ldwid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tim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.5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billion</w:t>
      </w:r>
      <w:r w:rsidRPr="0025683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38" \o "Wild, 2004 #436" </w:instrText>
      </w:r>
      <w:r w:rsidR="00A312AD">
        <w:fldChar w:fldCharType="separate"/>
      </w:r>
      <w:r w:rsidRPr="00256834">
        <w:rPr>
          <w:rFonts w:ascii="Book Antiqua" w:eastAsia="Book Antiqua" w:hAnsi="Book Antiqua" w:cs="Book Antiqua"/>
          <w:color w:val="000000"/>
          <w:u w:color="0000EE"/>
          <w:vertAlign w:val="superscript"/>
        </w:rPr>
        <w:t>38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256834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P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l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we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bohydr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hibi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-sensitiz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effect</w:t>
      </w:r>
      <w:r w:rsidRPr="0025683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33" \o "Tomkin, 2016 #433" </w:instrText>
      </w:r>
      <w:r w:rsidR="00A312AD">
        <w:fldChar w:fldCharType="separate"/>
      </w:r>
      <w:r w:rsidRPr="00256834">
        <w:rPr>
          <w:rFonts w:ascii="Book Antiqua" w:eastAsia="Book Antiqua" w:hAnsi="Book Antiqua" w:cs="Book Antiqua"/>
          <w:color w:val="000000"/>
          <w:u w:color="0000EE"/>
          <w:vertAlign w:val="superscript"/>
        </w:rPr>
        <w:t>33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256834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R5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cre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rect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-depend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GF15/19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roduction</w:t>
      </w:r>
      <w:r w:rsidRPr="0070033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39" \o "Chávez-Talavera, 2017 #437" </w:instrText>
      </w:r>
      <w:r w:rsidR="00A312AD">
        <w:fldChar w:fldCharType="separate"/>
      </w:r>
      <w:r w:rsidRPr="00700335">
        <w:rPr>
          <w:rFonts w:ascii="Book Antiqua" w:eastAsia="Book Antiqua" w:hAnsi="Book Antiqua" w:cs="Book Antiqua"/>
          <w:color w:val="000000"/>
          <w:u w:color="0000EE"/>
          <w:vertAlign w:val="superscript"/>
        </w:rPr>
        <w:t>39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70033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R5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cre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vorab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-in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R5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cre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α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convertase-1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if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ag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P-1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β-cel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s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acri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ner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eum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DF5D8D" w:rsidRPr="00DF5D8D">
        <w:rPr>
          <w:rFonts w:ascii="Book Antiqua" w:eastAsia="Book Antiqua" w:hAnsi="Book Antiqua" w:cs="Book Antiqua"/>
          <w:color w:val="000000"/>
        </w:rPr>
        <w:t>Cipriani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DF5D8D" w:rsidRPr="00DF5D8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40" \o "Cipriani, 2010 #438" </w:instrText>
      </w:r>
      <w:r w:rsidR="00A312AD">
        <w:fldChar w:fldCharType="separate"/>
      </w:r>
      <w:r w:rsidR="00DF5D8D" w:rsidRPr="00DF5D8D">
        <w:rPr>
          <w:rFonts w:ascii="Book Antiqua" w:eastAsia="Book Antiqua" w:hAnsi="Book Antiqua" w:cs="Book Antiqua"/>
          <w:color w:val="000000"/>
          <w:u w:color="0000EE"/>
          <w:vertAlign w:val="superscript"/>
        </w:rPr>
        <w:t>40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="00DF5D8D" w:rsidRPr="00DF5D8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E-C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r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tor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Moreo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l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regul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ximu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ienc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ver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BAs</w:t>
      </w:r>
      <w:r w:rsidRPr="00DF5D8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6" \o "Sayin, 2013 #425" </w:instrText>
      </w:r>
      <w:r w:rsidR="00A312AD">
        <w:fldChar w:fldCharType="separate"/>
      </w:r>
      <w:r w:rsidRPr="00DF5D8D">
        <w:rPr>
          <w:rFonts w:ascii="Book Antiqua" w:eastAsia="Book Antiqua" w:hAnsi="Book Antiqua" w:cs="Book Antiqua"/>
          <w:color w:val="000000"/>
          <w:u w:color="0000EE"/>
          <w:vertAlign w:val="superscript"/>
        </w:rPr>
        <w:t>16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DF5D8D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26AB3524" w14:textId="517536AD" w:rsidR="00A77B3E" w:rsidRDefault="00FD384B" w:rsidP="00DF5D8D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Exter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et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regul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o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ger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sib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sensitivity</w:t>
      </w:r>
      <w:r w:rsidRPr="00DF5D8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41" \o "Grigorescu, 2016 #563" </w:instrText>
      </w:r>
      <w:r w:rsidR="00A312AD">
        <w:fldChar w:fldCharType="separate"/>
      </w:r>
      <w:r w:rsidRPr="00DF5D8D">
        <w:rPr>
          <w:rFonts w:ascii="Book Antiqua" w:eastAsia="Book Antiqua" w:hAnsi="Book Antiqua" w:cs="Book Antiqua"/>
          <w:color w:val="000000"/>
          <w:u w:color="0000EE"/>
          <w:vertAlign w:val="superscript"/>
        </w:rPr>
        <w:t>41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DF5D8D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genome-wid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45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ipa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portunis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rate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yrate-produc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lf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e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resistance</w:t>
      </w:r>
      <w:r w:rsidRPr="00DF5D8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42" \o "Qin, 2012 #565" </w:instrText>
      </w:r>
      <w:r w:rsidR="00A312AD">
        <w:fldChar w:fldCharType="separate"/>
      </w:r>
      <w:r w:rsidRPr="00DF5D8D">
        <w:rPr>
          <w:rFonts w:ascii="Book Antiqua" w:eastAsia="Book Antiqua" w:hAnsi="Book Antiqua" w:cs="Book Antiqua"/>
          <w:color w:val="000000"/>
          <w:u w:color="0000EE"/>
          <w:vertAlign w:val="superscript"/>
        </w:rPr>
        <w:t>42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DF5D8D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garw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DF5D8D" w:rsidRPr="00DF5D8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43" \o "Aggarwal, 2021 #484" </w:instrText>
      </w:r>
      <w:r w:rsidR="00A312AD">
        <w:fldChar w:fldCharType="separate"/>
      </w:r>
      <w:r w:rsidR="00DF5D8D" w:rsidRPr="00DF5D8D">
        <w:rPr>
          <w:rFonts w:ascii="Book Antiqua" w:eastAsia="Book Antiqua" w:hAnsi="Book Antiqua" w:cs="Book Antiqua"/>
          <w:color w:val="000000"/>
          <w:u w:color="0000EE"/>
          <w:vertAlign w:val="superscript"/>
        </w:rPr>
        <w:t>43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="00DF5D8D" w:rsidRPr="00DF5D8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bin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diabe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io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r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glycemi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lipidem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iz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tiliz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iNOS</w:t>
      </w:r>
      <w:proofErr w:type="spellEnd"/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−/−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odenal</w:t>
      </w:r>
      <w:r w:rsidR="00EC3ECA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jeju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pa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DJBL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lacem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conjug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study</w:t>
      </w:r>
      <w:r w:rsidRPr="00EC3EC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44" \o "van Nierop, 2019 #487" </w:instrText>
      </w:r>
      <w:r w:rsidR="00A312AD">
        <w:fldChar w:fldCharType="separate"/>
      </w:r>
      <w:r w:rsidRPr="00EC3ECA">
        <w:rPr>
          <w:rFonts w:ascii="Book Antiqua" w:eastAsia="Book Antiqua" w:hAnsi="Book Antiqua" w:cs="Book Antiqua"/>
          <w:color w:val="000000"/>
          <w:u w:color="0000EE"/>
          <w:vertAlign w:val="superscript"/>
        </w:rPr>
        <w:t>44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EC3ECA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i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EC3ECA" w:rsidRPr="00EC3EC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45" \o "Fei, 2013 #561" </w:instrText>
      </w:r>
      <w:r w:rsidR="00A312AD">
        <w:fldChar w:fldCharType="separate"/>
      </w:r>
      <w:r w:rsidR="00EC3ECA" w:rsidRPr="00EC3ECA">
        <w:rPr>
          <w:rFonts w:ascii="Book Antiqua" w:eastAsia="Book Antiqua" w:hAnsi="Book Antiqua" w:cs="Book Antiqua"/>
          <w:color w:val="000000"/>
          <w:u w:color="0000EE"/>
          <w:vertAlign w:val="superscript"/>
        </w:rPr>
        <w:t>45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="00EC3ECA" w:rsidRPr="00EC3ECA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centag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bacter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35%)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ipa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tensio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ication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ular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ici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yrate-produc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lostridiales</w:t>
      </w:r>
      <w:proofErr w:type="spellEnd"/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Ruminococcus</w:t>
      </w:r>
      <w:proofErr w:type="spellEnd"/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ubdoligranulum</w:t>
      </w:r>
      <w:proofErr w:type="spellEnd"/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reerium</w:t>
      </w:r>
      <w:proofErr w:type="spellEnd"/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ctangle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Faecalibacterium</w:t>
      </w:r>
      <w:proofErr w:type="spellEnd"/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rausnitzii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Roseburia</w:t>
      </w:r>
      <w:proofErr w:type="spellEnd"/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testinalis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.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inulinivorans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hibi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biotrophia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Blautia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oprococcus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ollinsella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arasutterella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eptostreptococcus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Sporobacte</w:t>
      </w:r>
      <w:r>
        <w:rPr>
          <w:rFonts w:ascii="Book Antiqua" w:eastAsia="Book Antiqua" w:hAnsi="Book Antiqua" w:cs="Book Antiqua"/>
          <w:color w:val="000000"/>
        </w:rPr>
        <w:t>r</w:t>
      </w:r>
      <w:proofErr w:type="spellEnd"/>
      <w:r w:rsidRPr="00EC3EC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5" \o "Cunningham, 2021 #564" </w:instrText>
      </w:r>
      <w:r w:rsidR="00A312AD">
        <w:fldChar w:fldCharType="separate"/>
      </w:r>
      <w:r w:rsidRPr="00EC3ECA">
        <w:rPr>
          <w:rFonts w:ascii="Book Antiqua" w:eastAsia="Book Antiqua" w:hAnsi="Book Antiqua" w:cs="Book Antiqua"/>
          <w:color w:val="000000"/>
          <w:u w:color="0000EE"/>
          <w:vertAlign w:val="superscript"/>
        </w:rPr>
        <w:t>15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EC3ECA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</w:p>
    <w:p w14:paraId="112277C1" w14:textId="31CD14E0" w:rsidR="00A77B3E" w:rsidRDefault="00FD384B" w:rsidP="00EC3ECA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Moreo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mbe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EC3ECA" w:rsidRPr="00EC3EC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46" \o "Lambeth, 2015 #566" </w:instrText>
      </w:r>
      <w:r w:rsidR="00A312AD">
        <w:fldChar w:fldCharType="separate"/>
      </w:r>
      <w:r w:rsidR="00EC3ECA" w:rsidRPr="00EC3ECA">
        <w:rPr>
          <w:rFonts w:ascii="Book Antiqua" w:eastAsia="Book Antiqua" w:hAnsi="Book Antiqua" w:cs="Book Antiqua"/>
          <w:color w:val="000000"/>
          <w:u w:color="0000EE"/>
          <w:vertAlign w:val="superscript"/>
        </w:rPr>
        <w:t>46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="00EC3ECA" w:rsidRPr="00EC3ECA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Pr="00EC3ECA">
        <w:rPr>
          <w:rFonts w:ascii="Book Antiqua" w:eastAsia="Book Antiqua" w:hAnsi="Book Antiqua" w:cs="Book Antiqua"/>
          <w:i/>
          <w:iCs/>
          <w:color w:val="000000"/>
        </w:rPr>
        <w:t>Actinobacteria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C3ECA">
        <w:rPr>
          <w:rFonts w:ascii="Book Antiqua" w:eastAsia="Book Antiqua" w:hAnsi="Book Antiqua" w:cs="Book Antiqua"/>
          <w:i/>
          <w:iCs/>
          <w:color w:val="000000"/>
        </w:rPr>
        <w:t>Bacteroidetes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C3ECA">
        <w:rPr>
          <w:rFonts w:ascii="Book Antiqua" w:eastAsia="Book Antiqua" w:hAnsi="Book Antiqua" w:cs="Book Antiqua"/>
          <w:i/>
          <w:iCs/>
          <w:color w:val="000000"/>
        </w:rPr>
        <w:t>Firmicutes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C3ECA">
        <w:rPr>
          <w:rFonts w:ascii="Book Antiqua" w:eastAsia="Book Antiqua" w:hAnsi="Book Antiqua" w:cs="Book Antiqua"/>
          <w:i/>
          <w:iCs/>
          <w:color w:val="000000"/>
        </w:rPr>
        <w:t>Proteobacteria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EC3ECA">
        <w:rPr>
          <w:rFonts w:ascii="Book Antiqua" w:eastAsia="Book Antiqua" w:hAnsi="Book Antiqua" w:cs="Book Antiqua"/>
          <w:i/>
          <w:iCs/>
          <w:color w:val="000000"/>
        </w:rPr>
        <w:t>Pseudonocardiaceae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EC3ECA">
        <w:rPr>
          <w:rFonts w:ascii="Book Antiqua" w:eastAsia="Book Antiqua" w:hAnsi="Book Antiqua" w:cs="Book Antiqua"/>
          <w:i/>
          <w:iCs/>
          <w:color w:val="000000"/>
        </w:rPr>
        <w:t>Verrucomicrobia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olorad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-D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g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Pr="00EC3ECA">
        <w:rPr>
          <w:rFonts w:ascii="Book Antiqua" w:eastAsia="Book Antiqua" w:hAnsi="Book Antiqua" w:cs="Book Antiqua"/>
          <w:i/>
          <w:iCs/>
          <w:color w:val="000000"/>
        </w:rPr>
        <w:t>Enterobacteriacea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ollinsella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l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rs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EC3ECA" w:rsidRPr="00EC3EC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47" \o "Larsen, 2010 #567" </w:instrText>
      </w:r>
      <w:r w:rsidR="00A312AD">
        <w:fldChar w:fldCharType="separate"/>
      </w:r>
      <w:r w:rsidR="00EC3ECA" w:rsidRPr="00EC3ECA">
        <w:rPr>
          <w:rFonts w:ascii="Book Antiqua" w:eastAsia="Book Antiqua" w:hAnsi="Book Antiqua" w:cs="Book Antiqua"/>
          <w:color w:val="000000"/>
          <w:u w:color="0000EE"/>
          <w:vertAlign w:val="superscript"/>
        </w:rPr>
        <w:t>47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="00EC3ECA" w:rsidRPr="00EC3ECA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lu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Pr="0078214E">
        <w:rPr>
          <w:rFonts w:ascii="Book Antiqua" w:eastAsia="Book Antiqua" w:hAnsi="Book Antiqua" w:cs="Book Antiqua"/>
          <w:i/>
          <w:iCs/>
          <w:color w:val="000000"/>
        </w:rPr>
        <w:t>Firmicutes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aproteobacteri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um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Pr="00EC3ECA">
        <w:rPr>
          <w:rFonts w:ascii="Book Antiqua" w:eastAsia="Book Antiqua" w:hAnsi="Book Antiqua" w:cs="Book Antiqua"/>
          <w:i/>
          <w:iCs/>
          <w:color w:val="000000"/>
        </w:rPr>
        <w:t>Bacteroidetes</w:t>
      </w:r>
      <w:r>
        <w:rPr>
          <w:rFonts w:ascii="Book Antiqua" w:eastAsia="Book Antiqua" w:hAnsi="Book Antiqua" w:cs="Book Antiqua"/>
          <w:color w:val="000000"/>
        </w:rPr>
        <w:t>: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Pr="00EC3ECA">
        <w:rPr>
          <w:rFonts w:ascii="Book Antiqua" w:eastAsia="Book Antiqua" w:hAnsi="Book Antiqua" w:cs="Book Antiqua"/>
          <w:i/>
          <w:iCs/>
          <w:color w:val="000000"/>
        </w:rPr>
        <w:t>Firmicu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i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acteroides</w:t>
      </w:r>
      <w:r w:rsidR="00EC3ECA">
        <w:rPr>
          <w:rFonts w:ascii="Book Antiqua" w:eastAsia="Book Antiqua" w:hAnsi="Book Antiqua" w:cs="Book Antiqua"/>
          <w:color w:val="000000"/>
        </w:rPr>
        <w:t>-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revotella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up: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.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occoides</w:t>
      </w:r>
      <w:proofErr w:type="spellEnd"/>
      <w:r w:rsidR="00EC3ECA">
        <w:rPr>
          <w:rFonts w:ascii="Book Antiqua" w:eastAsia="Book Antiqua" w:hAnsi="Book Antiqua" w:cs="Book Antiqua"/>
          <w:i/>
          <w:iCs/>
          <w:color w:val="000000"/>
        </w:rPr>
        <w:t>-</w:t>
      </w:r>
      <w:r>
        <w:rPr>
          <w:rFonts w:ascii="Book Antiqua" w:eastAsia="Book Antiqua" w:hAnsi="Book Antiqua" w:cs="Book Antiqua"/>
          <w:i/>
          <w:iCs/>
          <w:color w:val="000000"/>
        </w:rPr>
        <w:t>E.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rectale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up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i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i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l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gnanc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c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.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testinal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.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rausnitzii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decreas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obacter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nobacteria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l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increases</w:t>
      </w:r>
      <w:r w:rsidRPr="009B478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48" \o "Koren, 2012 #544" </w:instrText>
      </w:r>
      <w:r w:rsidR="00A312AD">
        <w:fldChar w:fldCharType="separate"/>
      </w:r>
      <w:r w:rsidRPr="009B4785">
        <w:rPr>
          <w:rFonts w:ascii="Book Antiqua" w:eastAsia="Book Antiqua" w:hAnsi="Book Antiqua" w:cs="Book Antiqua"/>
          <w:color w:val="000000"/>
          <w:u w:color="0000EE"/>
          <w:vertAlign w:val="superscript"/>
        </w:rPr>
        <w:t>48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9B478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gna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m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e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s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a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statio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DM</w:t>
      </w:r>
      <w:proofErr w:type="gramStart"/>
      <w:r>
        <w:rPr>
          <w:rFonts w:ascii="Book Antiqua" w:eastAsia="Book Antiqua" w:hAnsi="Book Antiqua" w:cs="Book Antiqua"/>
          <w:color w:val="000000"/>
        </w:rPr>
        <w:t>)</w:t>
      </w:r>
      <w:r w:rsidRPr="009B478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49" \o "Gohir, 2015 #546" </w:instrText>
      </w:r>
      <w:r w:rsidR="00A312AD">
        <w:fldChar w:fldCharType="separate"/>
      </w:r>
      <w:r w:rsidRPr="009B4785">
        <w:rPr>
          <w:rFonts w:ascii="Book Antiqua" w:eastAsia="Book Antiqua" w:hAnsi="Book Antiqua" w:cs="Book Antiqua"/>
          <w:color w:val="000000"/>
          <w:u w:color="0000EE"/>
          <w:vertAlign w:val="superscript"/>
        </w:rPr>
        <w:t>49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9B478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D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FA-produc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long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Faecalibacterium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Rubinococcus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Roseburia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oprococcus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kkermansia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hascolarctobacterium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ubacteriu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decrease</w:t>
      </w:r>
      <w:r w:rsidRPr="009B478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50" \o "Obuchowska, 2022 #539" </w:instrText>
      </w:r>
      <w:r w:rsidR="00A312AD">
        <w:fldChar w:fldCharType="separate"/>
      </w:r>
      <w:r w:rsidRPr="009B4785">
        <w:rPr>
          <w:rFonts w:ascii="Book Antiqua" w:eastAsia="Book Antiqua" w:hAnsi="Book Antiqua" w:cs="Book Antiqua"/>
          <w:color w:val="000000"/>
          <w:u w:color="0000EE"/>
          <w:vertAlign w:val="superscript"/>
        </w:rPr>
        <w:t>50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9B478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</w:t>
      </w:r>
      <w:r w:rsidR="006527A1">
        <w:rPr>
          <w:rFonts w:ascii="Book Antiqua" w:eastAsia="Book Antiqua" w:hAnsi="Book Antiqua" w:cs="Book Antiqua"/>
          <w:color w:val="000000"/>
        </w:rPr>
        <w:t>iu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6527A1" w:rsidRPr="009B478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51" \o "Liu, 2019 #540" </w:instrText>
      </w:r>
      <w:r w:rsidR="00A312AD">
        <w:fldChar w:fldCharType="separate"/>
      </w:r>
      <w:r w:rsidR="006527A1" w:rsidRPr="009B4785">
        <w:rPr>
          <w:rFonts w:ascii="Book Antiqua" w:eastAsia="Book Antiqua" w:hAnsi="Book Antiqua" w:cs="Book Antiqua"/>
          <w:color w:val="000000"/>
          <w:u w:color="0000EE"/>
          <w:vertAlign w:val="superscript"/>
        </w:rPr>
        <w:t>51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="006527A1" w:rsidRPr="009B4785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lipidem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s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BG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us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Faecalibacterium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Veillonella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revotella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Haemophilus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ctinomyc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DM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</w:p>
    <w:p w14:paraId="7258DA23" w14:textId="77777777" w:rsidR="00A77B3E" w:rsidRDefault="00A77B3E">
      <w:pPr>
        <w:spacing w:line="360" w:lineRule="auto"/>
        <w:ind w:firstLine="720"/>
        <w:jc w:val="both"/>
      </w:pPr>
    </w:p>
    <w:p w14:paraId="55B5654D" w14:textId="02EA9EBA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HERAPEUTIC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TERVENTIONS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ARGETING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BILE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CIDS</w:t>
      </w:r>
      <w:r w:rsidR="009B47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-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GUT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ICROBIOME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TERACTIONS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O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LLEVIATE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ETABOLIC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DISEASES</w:t>
      </w:r>
    </w:p>
    <w:p w14:paraId="2AFC2D17" w14:textId="5B71BCE9" w:rsidR="00A77B3E" w:rsidRDefault="00FD384B" w:rsidP="009B47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igni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e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l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diabe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tio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abl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t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ycem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k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tio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sorp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l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mi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ohep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on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nc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cu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licatio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l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ve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enue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b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gu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616367">
        <w:rPr>
          <w:rFonts w:ascii="Book Antiqua" w:eastAsia="Book Antiqua" w:hAnsi="Book Antiqua" w:cs="Book Antiqua"/>
          <w:color w:val="000000"/>
        </w:rPr>
        <w:t>3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ic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</w:p>
    <w:p w14:paraId="275A9756" w14:textId="77777777" w:rsidR="00A77B3E" w:rsidRDefault="00A77B3E">
      <w:pPr>
        <w:spacing w:line="360" w:lineRule="auto"/>
        <w:ind w:firstLine="720"/>
        <w:jc w:val="both"/>
      </w:pPr>
    </w:p>
    <w:p w14:paraId="596C78C3" w14:textId="22B55499" w:rsidR="00A77B3E" w:rsidRPr="00071FBD" w:rsidRDefault="00071FBD">
      <w:pPr>
        <w:spacing w:line="360" w:lineRule="auto"/>
        <w:jc w:val="both"/>
        <w:rPr>
          <w:u w:val="single"/>
        </w:rPr>
      </w:pPr>
      <w:r w:rsidRPr="00071FBD">
        <w:rPr>
          <w:rFonts w:ascii="Book Antiqua" w:eastAsia="Book Antiqua" w:hAnsi="Book Antiqua" w:cs="Book Antiqua"/>
          <w:b/>
          <w:bCs/>
          <w:color w:val="000000"/>
          <w:u w:val="single"/>
        </w:rPr>
        <w:t>BAS</w:t>
      </w:r>
      <w:r w:rsidR="00254C5D">
        <w:rPr>
          <w:rFonts w:ascii="Book Antiqua" w:eastAsia="Book Antiqua" w:hAnsi="Book Antiqua" w:cs="Book Antiqua"/>
          <w:b/>
          <w:bCs/>
          <w:color w:val="000000"/>
          <w:u w:val="single"/>
        </w:rPr>
        <w:t xml:space="preserve"> </w:t>
      </w:r>
      <w:r w:rsidRPr="00071FBD">
        <w:rPr>
          <w:rFonts w:ascii="Book Antiqua" w:eastAsia="Book Antiqua" w:hAnsi="Book Antiqua" w:cs="Book Antiqua"/>
          <w:b/>
          <w:bCs/>
          <w:color w:val="000000"/>
          <w:u w:val="single"/>
        </w:rPr>
        <w:t>METABOLITES</w:t>
      </w:r>
      <w:r w:rsidR="00254C5D">
        <w:rPr>
          <w:rFonts w:ascii="Book Antiqua" w:eastAsia="Book Antiqua" w:hAnsi="Book Antiqua" w:cs="Book Antiqua"/>
          <w:b/>
          <w:bCs/>
          <w:color w:val="000000"/>
          <w:u w:val="single"/>
        </w:rPr>
        <w:t xml:space="preserve"> </w:t>
      </w:r>
      <w:r w:rsidRPr="00071FBD">
        <w:rPr>
          <w:rFonts w:ascii="Book Antiqua" w:eastAsia="Book Antiqua" w:hAnsi="Book Antiqua" w:cs="Book Antiqua"/>
          <w:b/>
          <w:bCs/>
          <w:color w:val="000000"/>
          <w:u w:val="single"/>
        </w:rPr>
        <w:t>ALLEVIATE</w:t>
      </w:r>
      <w:r w:rsidR="00254C5D">
        <w:rPr>
          <w:rFonts w:ascii="Book Antiqua" w:eastAsia="Book Antiqua" w:hAnsi="Book Antiqua" w:cs="Book Antiqua"/>
          <w:b/>
          <w:bCs/>
          <w:color w:val="000000"/>
          <w:u w:val="single"/>
        </w:rPr>
        <w:t xml:space="preserve"> </w:t>
      </w:r>
      <w:r w:rsidRPr="00071FBD">
        <w:rPr>
          <w:rFonts w:ascii="Book Antiqua" w:eastAsia="Book Antiqua" w:hAnsi="Book Antiqua" w:cs="Book Antiqua"/>
          <w:b/>
          <w:bCs/>
          <w:color w:val="000000"/>
          <w:u w:val="single"/>
        </w:rPr>
        <w:t>METABOLIC</w:t>
      </w:r>
      <w:r w:rsidR="00254C5D">
        <w:rPr>
          <w:rFonts w:ascii="Book Antiqua" w:eastAsia="Book Antiqua" w:hAnsi="Book Antiqua" w:cs="Book Antiqua"/>
          <w:b/>
          <w:bCs/>
          <w:color w:val="000000"/>
          <w:u w:val="single"/>
        </w:rPr>
        <w:t xml:space="preserve"> </w:t>
      </w:r>
      <w:r w:rsidRPr="00071FBD">
        <w:rPr>
          <w:rFonts w:ascii="Book Antiqua" w:eastAsia="Book Antiqua" w:hAnsi="Book Antiqua" w:cs="Book Antiqua"/>
          <w:b/>
          <w:bCs/>
          <w:color w:val="000000"/>
          <w:u w:val="single"/>
        </w:rPr>
        <w:t>DISEASES</w:t>
      </w:r>
      <w:r w:rsidR="00254C5D">
        <w:rPr>
          <w:rFonts w:ascii="Book Antiqua" w:eastAsia="Book Antiqua" w:hAnsi="Book Antiqua" w:cs="Book Antiqua"/>
          <w:b/>
          <w:bCs/>
          <w:color w:val="000000"/>
          <w:u w:val="single"/>
        </w:rPr>
        <w:t xml:space="preserve"> </w:t>
      </w:r>
    </w:p>
    <w:p w14:paraId="3161A55C" w14:textId="0CF8DA3C" w:rsidR="00A77B3E" w:rsidRPr="00071FBD" w:rsidRDefault="00FD384B">
      <w:pPr>
        <w:spacing w:line="360" w:lineRule="auto"/>
        <w:jc w:val="both"/>
        <w:rPr>
          <w:i/>
          <w:iCs/>
        </w:rPr>
      </w:pPr>
      <w:bookmarkStart w:id="2" w:name="_Hlk119501567"/>
      <w:r w:rsidRPr="00071FBD">
        <w:rPr>
          <w:rFonts w:ascii="Book Antiqua" w:eastAsia="Book Antiqua" w:hAnsi="Book Antiqua" w:cs="Book Antiqua"/>
          <w:b/>
          <w:bCs/>
          <w:i/>
          <w:iCs/>
          <w:color w:val="000000"/>
        </w:rPr>
        <w:t>BA</w:t>
      </w:r>
      <w:r w:rsidR="00254C5D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071FBD">
        <w:rPr>
          <w:rFonts w:ascii="Book Antiqua" w:eastAsia="Book Antiqua" w:hAnsi="Book Antiqua" w:cs="Book Antiqua"/>
          <w:b/>
          <w:bCs/>
          <w:i/>
          <w:iCs/>
          <w:color w:val="000000"/>
        </w:rPr>
        <w:t>sequestrants</w:t>
      </w:r>
    </w:p>
    <w:bookmarkEnd w:id="2"/>
    <w:p w14:paraId="0A119012" w14:textId="04B6CB92" w:rsidR="00A77B3E" w:rsidRDefault="00FD384B" w:rsidP="00071FBD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ar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071FBD" w:rsidRPr="00071FBD"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071FBD" w:rsidRPr="00071FBD">
        <w:rPr>
          <w:rFonts w:ascii="Book Antiqua" w:eastAsia="Book Antiqua" w:hAnsi="Book Antiqua" w:cs="Book Antiqua"/>
          <w:color w:val="000000"/>
        </w:rPr>
        <w:t>sequestra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071FBD" w:rsidRPr="00071FBD">
        <w:rPr>
          <w:rFonts w:ascii="Book Antiqua" w:eastAsia="Book Antiqua" w:hAnsi="Book Antiqua" w:cs="Book Antiqua"/>
          <w:color w:val="000000"/>
        </w:rPr>
        <w:t>(BASs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tiliz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lipidem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</w:t>
      </w:r>
      <w:proofErr w:type="gramStart"/>
      <w:r>
        <w:rPr>
          <w:rFonts w:ascii="Book Antiqua" w:eastAsia="Book Antiqua" w:hAnsi="Book Antiqua" w:cs="Book Antiqua"/>
          <w:color w:val="000000"/>
        </w:rPr>
        <w:t>DM</w:t>
      </w:r>
      <w:r w:rsidRPr="007F00F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52" \o "Nishida, 2020 #439" </w:instrText>
      </w:r>
      <w:r w:rsidR="00A312AD">
        <w:fldChar w:fldCharType="separate"/>
      </w:r>
      <w:r w:rsidRPr="007F00F5">
        <w:rPr>
          <w:rFonts w:ascii="Book Antiqua" w:eastAsia="Book Antiqua" w:hAnsi="Book Antiqua" w:cs="Book Antiqua"/>
          <w:color w:val="000000"/>
          <w:u w:color="0563C1"/>
          <w:vertAlign w:val="superscript"/>
        </w:rPr>
        <w:t>52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7F00F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-bind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ert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oun</w:t>
      </w:r>
      <w:r w:rsidR="008B5A9C">
        <w:rPr>
          <w:rFonts w:ascii="Book Antiqua" w:eastAsia="Book Antiqua" w:hAnsi="Book Antiqua" w:cs="Book Antiqua"/>
          <w:color w:val="000000"/>
        </w:rPr>
        <w:t>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ohep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o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eler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vers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BAs</w:t>
      </w:r>
      <w:r w:rsidRPr="007F00F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53" \o "Sugimoto-Kawabata, 2013 #440" </w:instrText>
      </w:r>
      <w:r w:rsidR="00A312AD">
        <w:fldChar w:fldCharType="separate"/>
      </w:r>
      <w:r w:rsidRPr="007F00F5">
        <w:rPr>
          <w:rFonts w:ascii="Book Antiqua" w:eastAsia="Book Antiqua" w:hAnsi="Book Antiqua" w:cs="Book Antiqua"/>
          <w:color w:val="000000"/>
          <w:u w:color="0563C1"/>
          <w:vertAlign w:val="superscript"/>
        </w:rPr>
        <w:t>53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7F00F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glycem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</w:t>
      </w:r>
      <w:proofErr w:type="gramStart"/>
      <w:r>
        <w:rPr>
          <w:rFonts w:ascii="Book Antiqua" w:eastAsia="Book Antiqua" w:hAnsi="Book Antiqua" w:cs="Book Antiqua"/>
          <w:color w:val="000000"/>
        </w:rPr>
        <w:t>DM</w:t>
      </w:r>
      <w:r w:rsidRPr="007F00F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54" \o "Bays, 2008 #441" </w:instrText>
      </w:r>
      <w:r w:rsidR="00A312AD">
        <w:fldChar w:fldCharType="separate"/>
      </w:r>
      <w:r w:rsidRPr="007F00F5">
        <w:rPr>
          <w:rFonts w:ascii="Book Antiqua" w:eastAsia="Book Antiqua" w:hAnsi="Book Antiqua" w:cs="Book Antiqua"/>
          <w:color w:val="000000"/>
          <w:u w:color="0563C1"/>
          <w:vertAlign w:val="superscript"/>
        </w:rPr>
        <w:t>54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7F00F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erg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nditure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w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rg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absorbab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ymer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gative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g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l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lining</w:t>
      </w:r>
      <w:r w:rsidRPr="007F00F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55" \o "Staels, 2007 #442" </w:instrText>
      </w:r>
      <w:r w:rsidR="00A312AD">
        <w:fldChar w:fldCharType="separate"/>
      </w:r>
      <w:r w:rsidRPr="007F00F5">
        <w:rPr>
          <w:rFonts w:ascii="Book Antiqua" w:eastAsia="Book Antiqua" w:hAnsi="Book Antiqua" w:cs="Book Antiqua"/>
          <w:color w:val="000000"/>
          <w:u w:color="0563C1"/>
          <w:vertAlign w:val="superscript"/>
        </w:rPr>
        <w:t>55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7F00F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re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ohep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cle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equentl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-dens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prote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LDLR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regulated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c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</w:t>
      </w:r>
      <w:proofErr w:type="gramStart"/>
      <w:r>
        <w:rPr>
          <w:rFonts w:ascii="Book Antiqua" w:eastAsia="Book Antiqua" w:hAnsi="Book Antiqua" w:cs="Book Antiqua"/>
          <w:color w:val="000000"/>
        </w:rPr>
        <w:t>DM</w:t>
      </w:r>
      <w:r w:rsidRPr="007F00F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54" \o "Bays, 2008 #441" </w:instrText>
      </w:r>
      <w:r w:rsidR="00A312AD">
        <w:fldChar w:fldCharType="separate"/>
      </w:r>
      <w:r w:rsidRPr="007F00F5">
        <w:rPr>
          <w:rFonts w:ascii="Book Antiqua" w:eastAsia="Book Antiqua" w:hAnsi="Book Antiqua" w:cs="Book Antiqua"/>
          <w:color w:val="000000"/>
          <w:u w:color="0563C1"/>
          <w:vertAlign w:val="superscript"/>
        </w:rPr>
        <w:t>54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7F00F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</w:p>
    <w:p w14:paraId="5ED0A741" w14:textId="632F6DAE" w:rsidR="00A77B3E" w:rsidRDefault="00FD384B" w:rsidP="007F00F5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BA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er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yo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-lower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P-1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-smal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terodim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ner</w:t>
      </w:r>
      <w:r w:rsidR="00654C03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liv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R5</w:t>
      </w:r>
      <w:r w:rsidRPr="00654C03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56" w:tooltip="Beysen, 2012 #445" w:history="1">
        <w:r w:rsidRPr="00654C03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56</w:t>
        </w:r>
      </w:hyperlink>
      <w:r w:rsidRPr="00654C03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pp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me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e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hp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gf15</w:t>
      </w:r>
      <w:r w:rsidRPr="00654C03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57" w:tooltip="Newman, 2020 #446" w:history="1">
        <w:r w:rsidRPr="00654C03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57</w:t>
        </w:r>
      </w:hyperlink>
      <w:r w:rsidRPr="00654C03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essibil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GF15/19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654C03">
        <w:rPr>
          <w:rFonts w:ascii="Book Antiqua" w:eastAsia="Book Antiqua" w:hAnsi="Book Antiqua" w:cs="Book Antiqua"/>
          <w:color w:val="000000"/>
        </w:rPr>
        <w:t>l</w:t>
      </w:r>
      <w:r>
        <w:rPr>
          <w:rFonts w:ascii="Book Antiqua" w:eastAsia="Book Antiqua" w:hAnsi="Book Antiqua" w:cs="Book Antiqua"/>
          <w:color w:val="000000"/>
        </w:rPr>
        <w:t>ead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activ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P7A1-medi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vers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D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LDL-C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equentl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genes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enu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is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umula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DL-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levels</w:t>
      </w:r>
      <w:r w:rsidRPr="00654C0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58" \o "Nilsson, 2007 #447" </w:instrText>
      </w:r>
      <w:r w:rsidR="00A312AD">
        <w:fldChar w:fldCharType="separate"/>
      </w:r>
      <w:r w:rsidRPr="00654C03">
        <w:rPr>
          <w:rFonts w:ascii="Book Antiqua" w:eastAsia="Book Antiqua" w:hAnsi="Book Antiqua" w:cs="Book Antiqua"/>
          <w:color w:val="000000"/>
          <w:u w:color="0563C1"/>
          <w:vertAlign w:val="superscript"/>
        </w:rPr>
        <w:t>58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654C03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c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er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yo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-lower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i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known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t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uroch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CA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P-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Y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ipa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</w:t>
      </w:r>
      <w:proofErr w:type="gramStart"/>
      <w:r>
        <w:rPr>
          <w:rFonts w:ascii="Book Antiqua" w:eastAsia="Book Antiqua" w:hAnsi="Book Antiqua" w:cs="Book Antiqua"/>
          <w:color w:val="000000"/>
        </w:rPr>
        <w:t>DM</w:t>
      </w:r>
      <w:r w:rsidRPr="00654C0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59" \o "Wu, 2013 #448" </w:instrText>
      </w:r>
      <w:r w:rsidR="00A312AD">
        <w:fldChar w:fldCharType="separate"/>
      </w:r>
      <w:r w:rsidRPr="00654C03">
        <w:rPr>
          <w:rFonts w:ascii="Book Antiqua" w:eastAsia="Book Antiqua" w:hAnsi="Book Antiqua" w:cs="Book Antiqua"/>
          <w:color w:val="000000"/>
          <w:u w:color="0563C1"/>
          <w:vertAlign w:val="superscript"/>
        </w:rPr>
        <w:t>59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654C03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l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lesevelam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ycog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P-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654C03">
        <w:rPr>
          <w:rFonts w:ascii="Book Antiqua" w:eastAsia="Book Antiqua" w:hAnsi="Book Antiqua" w:cs="Book Antiqua"/>
          <w:color w:val="000000"/>
        </w:rPr>
        <w:t>l</w:t>
      </w:r>
      <w:r>
        <w:rPr>
          <w:rFonts w:ascii="Book Antiqua" w:eastAsia="Book Antiqua" w:hAnsi="Book Antiqua" w:cs="Book Antiqua"/>
          <w:color w:val="000000"/>
        </w:rPr>
        <w:t>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lay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oma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pty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</w:t>
      </w:r>
      <w:proofErr w:type="gramStart"/>
      <w:r>
        <w:rPr>
          <w:rFonts w:ascii="Book Antiqua" w:eastAsia="Book Antiqua" w:hAnsi="Book Antiqua" w:cs="Book Antiqua"/>
          <w:color w:val="000000"/>
        </w:rPr>
        <w:t>DM</w:t>
      </w:r>
      <w:r w:rsidRPr="00654C0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60" \o "Hansen, 2016 #450" </w:instrText>
      </w:r>
      <w:r w:rsidR="00A312AD">
        <w:fldChar w:fldCharType="separate"/>
      </w:r>
      <w:r w:rsidRPr="00654C03">
        <w:rPr>
          <w:rFonts w:ascii="Book Antiqua" w:eastAsia="Book Antiqua" w:hAnsi="Book Antiqua" w:cs="Book Antiqua"/>
          <w:color w:val="000000"/>
          <w:u w:color="0563C1"/>
          <w:vertAlign w:val="superscript"/>
        </w:rPr>
        <w:t>60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654C03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</w:p>
    <w:p w14:paraId="1DFCC7CA" w14:textId="77777777" w:rsidR="00A77404" w:rsidRDefault="00A77404" w:rsidP="00A77404">
      <w:pPr>
        <w:spacing w:line="360" w:lineRule="auto"/>
        <w:jc w:val="both"/>
      </w:pPr>
    </w:p>
    <w:p w14:paraId="62E0ED8D" w14:textId="303936EC" w:rsidR="00A77B3E" w:rsidRPr="00A77404" w:rsidRDefault="00FD384B" w:rsidP="00A77404">
      <w:pPr>
        <w:spacing w:line="360" w:lineRule="auto"/>
        <w:jc w:val="both"/>
        <w:rPr>
          <w:i/>
          <w:iCs/>
        </w:rPr>
      </w:pPr>
      <w:proofErr w:type="spellStart"/>
      <w:r w:rsidRPr="00A77404">
        <w:rPr>
          <w:rFonts w:ascii="Book Antiqua" w:eastAsia="Book Antiqua" w:hAnsi="Book Antiqua" w:cs="Book Antiqua"/>
          <w:b/>
          <w:bCs/>
          <w:i/>
          <w:iCs/>
          <w:color w:val="000000"/>
        </w:rPr>
        <w:t>Colestyramine</w:t>
      </w:r>
      <w:proofErr w:type="spellEnd"/>
    </w:p>
    <w:p w14:paraId="6A0631BB" w14:textId="79074E53" w:rsidR="00A77B3E" w:rsidRDefault="00FD384B" w:rsidP="00A77404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Cholestyrami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ystyrene-b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ym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osslink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inylbenze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aliz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uaterna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u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bu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hang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cre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ocri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rmo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cystokin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CK</w:t>
      </w:r>
      <w:proofErr w:type="gramStart"/>
      <w:r>
        <w:rPr>
          <w:rFonts w:ascii="Book Antiqua" w:eastAsia="Book Antiqua" w:hAnsi="Book Antiqua" w:cs="Book Antiqua"/>
          <w:color w:val="000000"/>
        </w:rPr>
        <w:t>)</w:t>
      </w:r>
      <w:r w:rsidRPr="00A7740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61" \o "Hilmer, 2017 #451" </w:instrText>
      </w:r>
      <w:r w:rsidR="00A312AD">
        <w:fldChar w:fldCharType="separate"/>
      </w:r>
      <w:r w:rsidRPr="00A77404">
        <w:rPr>
          <w:rFonts w:ascii="Book Antiqua" w:eastAsia="Book Antiqua" w:hAnsi="Book Antiqua" w:cs="Book Antiqua"/>
          <w:color w:val="000000"/>
          <w:u w:color="0563C1"/>
          <w:vertAlign w:val="superscript"/>
        </w:rPr>
        <w:t>61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A77404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yrami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cod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MGCoAR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DL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CSK9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REBP2</w:t>
      </w:r>
      <w:r w:rsidRPr="00A77404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62" w:tooltip="Horton, 2003 #453" w:history="1">
        <w:r w:rsidRPr="00A77404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62</w:t>
        </w:r>
      </w:hyperlink>
      <w:r w:rsidRPr="00A77404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yrami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REBP2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sorp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DL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REBP2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ed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regul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MGCoAR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compensa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DL-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REBP2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CSK9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regulated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grad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DLR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CSK9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yramine-in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DL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odulated</w:t>
      </w:r>
      <w:r w:rsidRPr="00A7740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58" \o "Nilsson, 2007 #447" </w:instrText>
      </w:r>
      <w:r w:rsidR="00A312AD">
        <w:fldChar w:fldCharType="separate"/>
      </w:r>
      <w:r w:rsidRPr="00A77404">
        <w:rPr>
          <w:rFonts w:ascii="Book Antiqua" w:eastAsia="Book Antiqua" w:hAnsi="Book Antiqua" w:cs="Book Antiqua"/>
          <w:color w:val="000000"/>
          <w:u w:color="0563C1"/>
          <w:vertAlign w:val="superscript"/>
        </w:rPr>
        <w:t>58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A77404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yrami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e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CSK9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ul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c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ohep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BAs</w:t>
      </w:r>
      <w:r w:rsidRPr="00A7740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63" \o "Lagace, 2006 #454" </w:instrText>
      </w:r>
      <w:r w:rsidR="00A312AD">
        <w:fldChar w:fldCharType="separate"/>
      </w:r>
      <w:r w:rsidRPr="00A77404">
        <w:rPr>
          <w:rFonts w:ascii="Book Antiqua" w:eastAsia="Book Antiqua" w:hAnsi="Book Antiqua" w:cs="Book Antiqua"/>
          <w:color w:val="000000"/>
          <w:u w:color="0563C1"/>
          <w:vertAlign w:val="superscript"/>
        </w:rPr>
        <w:t>63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A77404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</w:p>
    <w:p w14:paraId="0AAEC846" w14:textId="1EE388CE" w:rsidR="00A77B3E" w:rsidRDefault="00FD384B" w:rsidP="00A77404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Similarl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yrami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77404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ia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angit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BC)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FA-produc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B41D5">
        <w:rPr>
          <w:rFonts w:ascii="Book Antiqua" w:eastAsia="Book Antiqua" w:hAnsi="Book Antiqua" w:cs="Book Antiqua"/>
          <w:i/>
          <w:iCs/>
          <w:color w:val="000000"/>
        </w:rPr>
        <w:t>Lachnospiraceae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rich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eri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iss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up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yrami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F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eta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e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F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-inflammator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ntiobesity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diabe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roperties</w:t>
      </w:r>
      <w:r w:rsidRPr="004B41D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52" \o "Nishida, 2020 #439" </w:instrText>
      </w:r>
      <w:r w:rsidR="00A312AD">
        <w:fldChar w:fldCharType="separate"/>
      </w:r>
      <w:r w:rsidRPr="004B41D5">
        <w:rPr>
          <w:rFonts w:ascii="Book Antiqua" w:eastAsia="Book Antiqua" w:hAnsi="Book Antiqua" w:cs="Book Antiqua"/>
          <w:color w:val="000000"/>
          <w:u w:color="0563C1"/>
          <w:vertAlign w:val="superscript"/>
        </w:rPr>
        <w:t>52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4B41D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o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vorab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yrami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B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4B41D5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interactions</w:t>
      </w:r>
      <w:r w:rsidRPr="004B41D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64" \o "Li, 2021 #455" </w:instrText>
      </w:r>
      <w:r w:rsidR="00A312AD">
        <w:fldChar w:fldCharType="separate"/>
      </w:r>
      <w:r w:rsidRPr="004B41D5">
        <w:rPr>
          <w:rFonts w:ascii="Book Antiqua" w:eastAsia="Book Antiqua" w:hAnsi="Book Antiqua" w:cs="Book Antiqua"/>
          <w:color w:val="000000"/>
          <w:u w:color="0563C1"/>
          <w:vertAlign w:val="superscript"/>
        </w:rPr>
        <w:t>64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4B41D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B41D5" w:rsidRPr="004B41D5">
        <w:rPr>
          <w:rFonts w:ascii="Book Antiqua" w:eastAsia="Book Antiqua" w:hAnsi="Book Antiqua" w:cs="Book Antiqua"/>
          <w:color w:val="000000"/>
        </w:rPr>
        <w:t>Newm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4B41D5" w:rsidRPr="004B41D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57" \o "Newman, 2020 #446" </w:instrText>
      </w:r>
      <w:r w:rsidR="00A312AD">
        <w:fldChar w:fldCharType="separate"/>
      </w:r>
      <w:r w:rsidR="004B41D5" w:rsidRPr="004B41D5">
        <w:rPr>
          <w:rFonts w:ascii="Book Antiqua" w:eastAsia="Book Antiqua" w:hAnsi="Book Antiqua" w:cs="Book Antiqua"/>
          <w:color w:val="000000"/>
          <w:u w:color="0563C1"/>
          <w:vertAlign w:val="superscript"/>
        </w:rPr>
        <w:t>57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="004B41D5" w:rsidRPr="004B41D5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yrami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glycem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e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ag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cetatifactor</w:t>
      </w:r>
      <w:proofErr w:type="spellEnd"/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Muris</w:t>
      </w:r>
      <w:proofErr w:type="spellEnd"/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Muribaculum</w:t>
      </w:r>
      <w:proofErr w:type="spellEnd"/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testinal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oth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yramine-tre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D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ycosyl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moglob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1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HbA1c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Y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P-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release</w:t>
      </w:r>
      <w:r w:rsidRPr="004B41D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65" \o "Chen, 2010 #515" </w:instrText>
      </w:r>
      <w:r w:rsidR="00A312AD">
        <w:fldChar w:fldCharType="separate"/>
      </w:r>
      <w:r w:rsidRPr="004B41D5">
        <w:rPr>
          <w:rFonts w:ascii="Book Antiqua" w:eastAsia="Book Antiqua" w:hAnsi="Book Antiqua" w:cs="Book Antiqua"/>
          <w:color w:val="000000"/>
          <w:u w:color="0563C1"/>
          <w:vertAlign w:val="superscript"/>
        </w:rPr>
        <w:t>65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4B41D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</w:p>
    <w:p w14:paraId="6E45EA23" w14:textId="77777777" w:rsidR="00A77B3E" w:rsidRDefault="00A77B3E">
      <w:pPr>
        <w:spacing w:line="360" w:lineRule="auto"/>
        <w:ind w:firstLine="720"/>
        <w:jc w:val="both"/>
      </w:pPr>
    </w:p>
    <w:p w14:paraId="0B343036" w14:textId="77777777" w:rsidR="00A77B3E" w:rsidRPr="004B41D5" w:rsidRDefault="00FD384B" w:rsidP="004B41D5">
      <w:pPr>
        <w:spacing w:line="360" w:lineRule="auto"/>
        <w:jc w:val="both"/>
        <w:rPr>
          <w:i/>
          <w:iCs/>
        </w:rPr>
      </w:pPr>
      <w:proofErr w:type="spellStart"/>
      <w:r w:rsidRPr="004B41D5">
        <w:rPr>
          <w:rFonts w:ascii="Book Antiqua" w:eastAsia="Book Antiqua" w:hAnsi="Book Antiqua" w:cs="Book Antiqua"/>
          <w:b/>
          <w:bCs/>
          <w:i/>
          <w:iCs/>
          <w:color w:val="000000"/>
        </w:rPr>
        <w:t>Colesevelam</w:t>
      </w:r>
      <w:proofErr w:type="spellEnd"/>
    </w:p>
    <w:p w14:paraId="6C2A45E1" w14:textId="67D90E2F" w:rsidR="00A77B3E" w:rsidRDefault="00FD384B" w:rsidP="004B41D5">
      <w:pPr>
        <w:spacing w:line="360" w:lineRule="auto"/>
        <w:jc w:val="both"/>
      </w:pPr>
      <w:proofErr w:type="spellStart"/>
      <w:r>
        <w:rPr>
          <w:rFonts w:ascii="Book Antiqua" w:eastAsia="Book Antiqua" w:hAnsi="Book Antiqua" w:cs="Book Antiqua"/>
          <w:color w:val="000000"/>
        </w:rPr>
        <w:t>Colesevelam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chlorid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HCl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yallylami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osslink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chlorohydr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kyl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6-bromohexyl)-trimethylammoniu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omid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-</w:t>
      </w:r>
      <w:proofErr w:type="gramStart"/>
      <w:r>
        <w:rPr>
          <w:rFonts w:ascii="Book Antiqua" w:eastAsia="Book Antiqua" w:hAnsi="Book Antiqua" w:cs="Book Antiqua"/>
          <w:color w:val="000000"/>
        </w:rPr>
        <w:t>bromodecane</w:t>
      </w:r>
      <w:r w:rsidRPr="000235E7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66" \o "Bays, 2003 #456" </w:instrText>
      </w:r>
      <w:r w:rsidR="00A312AD">
        <w:fldChar w:fldCharType="separate"/>
      </w:r>
      <w:r w:rsidRPr="000235E7">
        <w:rPr>
          <w:rFonts w:ascii="Book Antiqua" w:eastAsia="Book Antiqua" w:hAnsi="Book Antiqua" w:cs="Book Antiqua"/>
          <w:color w:val="000000"/>
          <w:u w:color="0563C1"/>
          <w:vertAlign w:val="superscript"/>
        </w:rPr>
        <w:t>66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0235E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lipidemi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lesevelam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Pr="000235E7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67" w:tooltip="Henry, 2012 #502" w:history="1">
        <w:r w:rsidRPr="000235E7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67</w:t>
        </w:r>
      </w:hyperlink>
      <w:r w:rsidRPr="000235E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BG</w:t>
      </w:r>
      <w:r w:rsidRPr="000235E7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68" w:tooltip="Bays, 2011 #506" w:history="1">
        <w:r w:rsidRPr="000235E7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68</w:t>
        </w:r>
      </w:hyperlink>
      <w:r w:rsidRPr="000235E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uni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R-182</w:t>
      </w:r>
      <w:r w:rsidRPr="000235E7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69" w:tooltip="Sedgeman, 2018 #488" w:history="1">
        <w:r w:rsidRPr="000235E7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69</w:t>
        </w:r>
      </w:hyperlink>
      <w:r w:rsidRPr="000235E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bA1c</w:t>
      </w:r>
      <w:r w:rsidRPr="000235E7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70" w:tooltip="Pavlou, 2021 #482" w:history="1">
        <w:r w:rsidRPr="000235E7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70</w:t>
        </w:r>
      </w:hyperlink>
      <w:r w:rsidRPr="000235E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t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DL</w:t>
      </w:r>
      <w:r w:rsidRPr="000235E7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71" w:tooltip="Vega, 2011 #505" w:history="1">
        <w:r w:rsidRPr="000235E7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71</w:t>
        </w:r>
      </w:hyperlink>
      <w:r w:rsidRPr="000235E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ry-low-dens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prote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VLDL)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ylomicr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le</w:t>
      </w:r>
      <w:r w:rsidRPr="000235E7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72" w:tooltip="Rosenson, 2014 #492" w:history="1">
        <w:r w:rsidRPr="000235E7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72</w:t>
        </w:r>
      </w:hyperlink>
      <w:r w:rsidRPr="000235E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DL-C</w:t>
      </w:r>
      <w:r w:rsidRPr="000235E7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73" w:tooltip="Stein, 2010 #509" w:history="1">
        <w:r w:rsidRPr="000235E7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73</w:t>
        </w:r>
      </w:hyperlink>
      <w:r w:rsidRPr="000235E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HDL-C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235E7">
        <w:rPr>
          <w:rFonts w:ascii="Book Antiqua" w:eastAsia="Book Antiqua" w:hAnsi="Book Antiqua" w:cs="Book Antiqua"/>
          <w:color w:val="000000"/>
        </w:rPr>
        <w:t>ApoB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R5/GLP-1-depend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ycogenolysi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-depend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chro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450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p7a1</w:t>
      </w:r>
      <w:r w:rsidRPr="000235E7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74" w:tooltip="Cabré, 2021 #481" w:history="1">
        <w:r w:rsidRPr="000235E7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74</w:t>
        </w:r>
      </w:hyperlink>
      <w:r w:rsidRPr="000235E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GF-19</w:t>
      </w:r>
      <w:r w:rsidRPr="000235E7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75" w:tooltip="Brufau, 2010 #459" w:history="1">
        <w:r w:rsidRPr="000235E7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75</w:t>
        </w:r>
      </w:hyperlink>
      <w:r w:rsidRPr="000235E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bsorption</w:t>
      </w:r>
      <w:r w:rsidRPr="000235E7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76" w:tooltip="Herrema, 2010 #510" w:history="1">
        <w:r w:rsidRPr="000235E7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76</w:t>
        </w:r>
      </w:hyperlink>
      <w:r w:rsidRPr="000235E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-sensitiv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-reac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 w:rsidRPr="000235E7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77" w:tooltip="Jialal, 2009 #517" w:history="1">
        <w:r w:rsidRPr="000235E7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77</w:t>
        </w:r>
      </w:hyperlink>
      <w:r w:rsidRPr="000235E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ructosamine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Pr="000235E7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78" w:tooltip="Zieve, 2007 #522" w:history="1">
        <w:r w:rsidRPr="000235E7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78</w:t>
        </w:r>
        <w:r w:rsidR="000235E7" w:rsidRPr="000235E7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-</w:t>
        </w:r>
        <w:r w:rsidRPr="000235E7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80</w:t>
        </w:r>
      </w:hyperlink>
      <w:r w:rsidRPr="000235E7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ycolysi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ostmeal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eranc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Pr="000235E7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81" w:tooltip="Schwartz, 2010 #512" w:history="1">
        <w:r w:rsidRPr="000235E7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81</w:t>
        </w:r>
      </w:hyperlink>
      <w:r w:rsidRPr="000235E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lanchn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questr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l-deriv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glucose</w:t>
      </w:r>
      <w:r w:rsidRPr="000235E7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82" w:tooltip="Smushkin, 2013 #497" w:history="1">
        <w:r w:rsidRPr="000235E7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82</w:t>
        </w:r>
      </w:hyperlink>
      <w:r w:rsidRPr="000235E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P-1/GIP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Pr="000235E7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83" w:tooltip="Shang, 2012 #498" w:history="1">
        <w:r w:rsidRPr="000235E7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83</w:t>
        </w:r>
      </w:hyperlink>
      <w:r w:rsidRPr="000235E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t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D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R-96/182/183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β-cel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0235E7">
        <w:rPr>
          <w:rFonts w:ascii="Book Antiqua" w:eastAsia="SimSun" w:hAnsi="Book Antiqua" w:cs="SimSun"/>
          <w:color w:val="000000"/>
          <w:lang w:eastAsia="zh-CN"/>
        </w:rPr>
        <w:t>[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essm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0235E7">
        <w:rPr>
          <w:rFonts w:ascii="Book Antiqua" w:eastAsia="Book Antiqua" w:hAnsi="Book Antiqua" w:cs="Book Antiqua"/>
          <w:color w:val="000000"/>
        </w:rPr>
        <w:t>(</w:t>
      </w:r>
      <w:r>
        <w:rPr>
          <w:rFonts w:ascii="Book Antiqua" w:eastAsia="Book Antiqua" w:hAnsi="Book Antiqua" w:cs="Book Antiqua"/>
          <w:color w:val="000000"/>
        </w:rPr>
        <w:t>HOMA)</w:t>
      </w:r>
      <w:r w:rsidR="000235E7">
        <w:rPr>
          <w:rFonts w:ascii="Book Antiqua" w:eastAsia="Book Antiqua" w:hAnsi="Book Antiqua" w:cs="Book Antiqua"/>
          <w:color w:val="000000"/>
        </w:rPr>
        <w:t>]</w:t>
      </w:r>
      <w:r w:rsidRPr="000235E7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56" w:tooltip="Beysen, 2012 #445" w:history="1">
        <w:r w:rsidRPr="000235E7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56</w:t>
        </w:r>
      </w:hyperlink>
      <w:r w:rsidRPr="000235E7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oA-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0235E7">
        <w:rPr>
          <w:rFonts w:ascii="Book Antiqua" w:eastAsia="Book Antiqua" w:hAnsi="Book Antiqua" w:cs="Book Antiqua"/>
          <w:color w:val="000000"/>
        </w:rPr>
        <w:t>l</w:t>
      </w:r>
      <w:r>
        <w:rPr>
          <w:rFonts w:ascii="Book Antiqua" w:eastAsia="Book Antiqua" w:hAnsi="Book Antiqua" w:cs="Book Antiqua"/>
          <w:color w:val="000000"/>
        </w:rPr>
        <w:t>evels</w:t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54" w:tooltip="Bays, 2008 #441" w:history="1">
        <w:r w:rsidRPr="002A796B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54</w:t>
        </w:r>
      </w:hyperlink>
      <w:r w:rsidRPr="002A796B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CK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84" w:tooltip="Marina, 2012 #501" w:history="1">
        <w:r w:rsidRPr="002A796B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84</w:t>
        </w:r>
      </w:hyperlink>
      <w:r w:rsidRPr="002A796B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ar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gineered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-gener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questrant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lesevelam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mmend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DL-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cholesterolem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-</w:t>
      </w:r>
      <w:proofErr w:type="spellStart"/>
      <w:r>
        <w:rPr>
          <w:rFonts w:ascii="Book Antiqua" w:eastAsia="Book Antiqua" w:hAnsi="Book Antiqua" w:cs="Book Antiqua"/>
          <w:color w:val="000000"/>
        </w:rPr>
        <w:t>hydroxymethylglutaryl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enzy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reductase</w:t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85" \o "Zema, 2012 #457" </w:instrText>
      </w:r>
      <w:r w:rsidR="00A312AD">
        <w:fldChar w:fldCharType="separate"/>
      </w:r>
      <w:r w:rsidRPr="002A796B">
        <w:rPr>
          <w:rFonts w:ascii="Book Antiqua" w:eastAsia="Book Antiqua" w:hAnsi="Book Antiqua" w:cs="Book Antiqua"/>
          <w:color w:val="000000"/>
          <w:u w:color="0563C1"/>
          <w:vertAlign w:val="superscript"/>
        </w:rPr>
        <w:t>85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lesevelam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ycem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</w:t>
      </w:r>
      <w:proofErr w:type="gramStart"/>
      <w:r>
        <w:rPr>
          <w:rFonts w:ascii="Book Antiqua" w:eastAsia="Book Antiqua" w:hAnsi="Book Antiqua" w:cs="Book Antiqua"/>
          <w:color w:val="000000"/>
        </w:rPr>
        <w:t>DM</w:t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86" \o "Handelsman, 2009 #458" </w:instrText>
      </w:r>
      <w:r w:rsidR="00A312AD">
        <w:fldChar w:fldCharType="separate"/>
      </w:r>
      <w:r w:rsidRPr="002A796B">
        <w:rPr>
          <w:rFonts w:ascii="Book Antiqua" w:eastAsia="Book Antiqua" w:hAnsi="Book Antiqua" w:cs="Book Antiqua"/>
          <w:color w:val="000000"/>
          <w:u w:color="0563C1"/>
          <w:vertAlign w:val="superscript"/>
        </w:rPr>
        <w:t>86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formin-based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lfonylurea-b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i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te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lesevelam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ycem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indices</w:t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54" \o "Bays, 2008 #441" </w:instrText>
      </w:r>
      <w:r w:rsidR="00A312AD">
        <w:fldChar w:fldCharType="separate"/>
      </w:r>
      <w:r w:rsidRPr="002A796B">
        <w:rPr>
          <w:rFonts w:ascii="Book Antiqua" w:eastAsia="Book Antiqua" w:hAnsi="Book Antiqua" w:cs="Book Antiqua"/>
          <w:color w:val="000000"/>
          <w:u w:color="0563C1"/>
          <w:vertAlign w:val="superscript"/>
        </w:rPr>
        <w:t>54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lesevelam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absorbab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lesevelam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re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ov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ohep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on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lesevelam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t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size</w:t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75" \o "Brufau, 2010 #459" </w:instrText>
      </w:r>
      <w:r w:rsidR="00A312AD">
        <w:fldChar w:fldCharType="separate"/>
      </w:r>
      <w:r w:rsidRPr="002A796B">
        <w:rPr>
          <w:rFonts w:ascii="Book Antiqua" w:eastAsia="Book Antiqua" w:hAnsi="Book Antiqua" w:cs="Book Antiqua"/>
          <w:color w:val="000000"/>
          <w:u w:color="0563C1"/>
          <w:vertAlign w:val="superscript"/>
        </w:rPr>
        <w:t>75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lesevelam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x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C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gand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e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ocyte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GF19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activated</w:t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75" \o "Brufau, 2010 #459" </w:instrText>
      </w:r>
      <w:r w:rsidR="00A312AD">
        <w:fldChar w:fldCharType="separate"/>
      </w:r>
      <w:r w:rsidRPr="002A796B">
        <w:rPr>
          <w:rFonts w:ascii="Book Antiqua" w:eastAsia="Book Antiqua" w:hAnsi="Book Antiqua" w:cs="Book Antiqua"/>
          <w:color w:val="000000"/>
          <w:u w:color="0563C1"/>
          <w:vertAlign w:val="superscript"/>
        </w:rPr>
        <w:t>75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</w:p>
    <w:p w14:paraId="2CC7C6C5" w14:textId="77777777" w:rsidR="00A77B3E" w:rsidRDefault="00A77B3E">
      <w:pPr>
        <w:spacing w:line="360" w:lineRule="auto"/>
        <w:ind w:firstLine="720"/>
        <w:jc w:val="both"/>
      </w:pPr>
    </w:p>
    <w:p w14:paraId="07213AFA" w14:textId="77777777" w:rsidR="00A77B3E" w:rsidRPr="002A796B" w:rsidRDefault="00FD384B" w:rsidP="002A796B">
      <w:pPr>
        <w:spacing w:line="360" w:lineRule="auto"/>
        <w:jc w:val="both"/>
        <w:rPr>
          <w:i/>
          <w:iCs/>
        </w:rPr>
      </w:pPr>
      <w:proofErr w:type="spellStart"/>
      <w:r w:rsidRPr="002A796B">
        <w:rPr>
          <w:rFonts w:ascii="Book Antiqua" w:eastAsia="Book Antiqua" w:hAnsi="Book Antiqua" w:cs="Book Antiqua"/>
          <w:b/>
          <w:bCs/>
          <w:i/>
          <w:iCs/>
          <w:color w:val="000000"/>
        </w:rPr>
        <w:t>Colestimide</w:t>
      </w:r>
      <w:proofErr w:type="spellEnd"/>
    </w:p>
    <w:p w14:paraId="20E04045" w14:textId="5359A5C4" w:rsidR="00A77B3E" w:rsidRDefault="00FD384B" w:rsidP="002A796B">
      <w:pPr>
        <w:spacing w:line="360" w:lineRule="auto"/>
        <w:jc w:val="both"/>
      </w:pPr>
      <w:proofErr w:type="spellStart"/>
      <w:r>
        <w:rPr>
          <w:rFonts w:ascii="Book Antiqua" w:eastAsia="Book Antiqua" w:hAnsi="Book Antiqua" w:cs="Book Antiqua"/>
          <w:color w:val="000000"/>
        </w:rPr>
        <w:t>Colestimide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hang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tract</w:t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87" \o "Suzuki, 2007 #460" </w:instrText>
      </w:r>
      <w:r w:rsidR="00A312AD">
        <w:fldChar w:fldCharType="separate"/>
      </w:r>
      <w:r w:rsidRPr="002A796B">
        <w:rPr>
          <w:rFonts w:ascii="Book Antiqua" w:eastAsia="Book Antiqua" w:hAnsi="Book Antiqua" w:cs="Book Antiqua"/>
          <w:color w:val="000000"/>
          <w:u w:color="0563C1"/>
          <w:vertAlign w:val="superscript"/>
        </w:rPr>
        <w:t>87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houg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lestimide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lipidem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pan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i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or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understood</w:t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88" \o "Matsuzaki, 2002 #461" </w:instrText>
      </w:r>
      <w:r w:rsidR="00A312AD">
        <w:fldChar w:fldCharType="separate"/>
      </w:r>
      <w:r w:rsidRPr="002A796B">
        <w:rPr>
          <w:rFonts w:ascii="Book Antiqua" w:eastAsia="Book Antiqua" w:hAnsi="Book Antiqua" w:cs="Book Antiqua"/>
          <w:color w:val="000000"/>
          <w:u w:color="0563C1"/>
          <w:vertAlign w:val="superscript"/>
        </w:rPr>
        <w:t>88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erg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odothyroni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iodin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D2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zyme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lestimide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BG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tprand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bA1c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DL-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,5-A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tprand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P-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</w:t>
      </w:r>
      <w:proofErr w:type="gramStart"/>
      <w:r>
        <w:rPr>
          <w:rFonts w:ascii="Book Antiqua" w:eastAsia="Book Antiqua" w:hAnsi="Book Antiqua" w:cs="Book Antiqua"/>
          <w:color w:val="000000"/>
        </w:rPr>
        <w:t>DM</w:t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89" \o "Suzuki, 2013 #493" </w:instrText>
      </w:r>
      <w:r w:rsidR="00A312AD">
        <w:fldChar w:fldCharType="separate"/>
      </w:r>
      <w:r w:rsidRPr="002A796B">
        <w:rPr>
          <w:rFonts w:ascii="Book Antiqua" w:eastAsia="Book Antiqua" w:hAnsi="Book Antiqua" w:cs="Book Antiqua"/>
          <w:color w:val="000000"/>
          <w:u w:color="0563C1"/>
          <w:vertAlign w:val="superscript"/>
        </w:rPr>
        <w:t>89-91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oth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lestimide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io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R5</w:t>
      </w:r>
      <w:r w:rsidR="002A796B">
        <w:rPr>
          <w:rFonts w:ascii="Book Antiqua" w:eastAsia="Book Antiqua" w:hAnsi="Book Antiqua" w:cs="Book Antiqua"/>
          <w:color w:val="000000"/>
        </w:rPr>
        <w:t>-</w:t>
      </w:r>
      <w:r w:rsidR="00616367">
        <w:rPr>
          <w:rFonts w:ascii="Book Antiqua" w:eastAsia="Book Antiqua" w:hAnsi="Book Antiqua" w:cs="Book Antiqua"/>
          <w:color w:val="000000"/>
        </w:rPr>
        <w:t>Camp-</w:t>
      </w:r>
      <w:r>
        <w:rPr>
          <w:rFonts w:ascii="Book Antiqua" w:eastAsia="Book Antiqua" w:hAnsi="Book Antiqua" w:cs="Book Antiqua"/>
          <w:color w:val="000000"/>
        </w:rPr>
        <w:t>D2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athway</w:t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92" \o "Watanabe, 2006 #462" </w:instrText>
      </w:r>
      <w:r w:rsidR="00A312AD">
        <w:fldChar w:fldCharType="separate"/>
      </w:r>
      <w:r w:rsidRPr="002A796B">
        <w:rPr>
          <w:rFonts w:ascii="Book Antiqua" w:eastAsia="Book Antiqua" w:hAnsi="Book Antiqua" w:cs="Book Antiqua"/>
          <w:color w:val="000000"/>
          <w:u w:color="0563C1"/>
          <w:vertAlign w:val="superscript"/>
        </w:rPr>
        <w:t>92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l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obixib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n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il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e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ner</w:t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93" w:tooltip="Kumagai, 2018 #463" w:history="1">
        <w:r w:rsidRPr="002A796B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93</w:t>
        </w:r>
      </w:hyperlink>
      <w:r w:rsidRPr="002A796B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DL-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DL-C: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DL-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io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P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2A796B">
        <w:rPr>
          <w:rFonts w:ascii="Book Antiqua" w:eastAsia="Book Antiqua" w:hAnsi="Book Antiqua" w:cs="Book Antiqua"/>
          <w:color w:val="000000"/>
        </w:rPr>
        <w:t>l</w:t>
      </w:r>
      <w:r>
        <w:rPr>
          <w:rFonts w:ascii="Book Antiqua" w:eastAsia="Book Antiqua" w:hAnsi="Book Antiqua" w:cs="Book Antiqua"/>
          <w:color w:val="000000"/>
        </w:rPr>
        <w:t>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lipidemia</w:t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94" w:tooltip="Rudling, 2015 #491" w:history="1">
        <w:r w:rsidRPr="002A796B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94</w:t>
        </w:r>
      </w:hyperlink>
      <w:r w:rsidRPr="002A796B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lestilan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l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d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igh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bA1c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BG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DL-C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t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re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</w:t>
      </w:r>
      <w:proofErr w:type="gramStart"/>
      <w:r>
        <w:rPr>
          <w:rFonts w:ascii="Book Antiqua" w:eastAsia="Book Antiqua" w:hAnsi="Book Antiqua" w:cs="Book Antiqua"/>
          <w:color w:val="000000"/>
        </w:rPr>
        <w:t>DM</w:t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95" \o "Kondo, 2010 #516" </w:instrText>
      </w:r>
      <w:r w:rsidR="00A312AD">
        <w:fldChar w:fldCharType="separate"/>
      </w:r>
      <w:r w:rsidRPr="002A796B">
        <w:rPr>
          <w:rFonts w:ascii="Book Antiqua" w:eastAsia="Book Antiqua" w:hAnsi="Book Antiqua" w:cs="Book Antiqua"/>
          <w:color w:val="000000"/>
          <w:u w:color="0563C1"/>
          <w:vertAlign w:val="superscript"/>
        </w:rPr>
        <w:t>95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2A796B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560E5A6D" w14:textId="77777777" w:rsidR="00A77B3E" w:rsidRDefault="00A77B3E">
      <w:pPr>
        <w:spacing w:line="360" w:lineRule="auto"/>
        <w:ind w:firstLine="360"/>
        <w:jc w:val="both"/>
      </w:pPr>
    </w:p>
    <w:p w14:paraId="7FAFECBF" w14:textId="49B12347" w:rsidR="00A77B3E" w:rsidRPr="002A796B" w:rsidRDefault="00FD384B">
      <w:pPr>
        <w:spacing w:line="360" w:lineRule="auto"/>
        <w:jc w:val="both"/>
        <w:rPr>
          <w:i/>
          <w:iCs/>
        </w:rPr>
      </w:pPr>
      <w:r w:rsidRPr="002A796B">
        <w:rPr>
          <w:rFonts w:ascii="Book Antiqua" w:eastAsia="Book Antiqua" w:hAnsi="Book Antiqua" w:cs="Book Antiqua"/>
          <w:b/>
          <w:bCs/>
          <w:i/>
          <w:iCs/>
          <w:color w:val="000000"/>
        </w:rPr>
        <w:t>Receptor-mediated</w:t>
      </w:r>
      <w:r w:rsidR="00254C5D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2A796B">
        <w:rPr>
          <w:rFonts w:ascii="Book Antiqua" w:eastAsia="Book Antiqua" w:hAnsi="Book Antiqua" w:cs="Book Antiqua"/>
          <w:b/>
          <w:bCs/>
          <w:i/>
          <w:iCs/>
          <w:color w:val="000000"/>
        </w:rPr>
        <w:t>therapeutics</w:t>
      </w:r>
    </w:p>
    <w:p w14:paraId="1B1A63D5" w14:textId="3A8752EE" w:rsidR="00A77B3E" w:rsidRDefault="00FD384B" w:rsidP="002A796B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Si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l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der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lubilizer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olv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grator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erg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nditu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R5-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-medi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athways</w:t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36" \o "Kawamata, 2003 #435" </w:instrText>
      </w:r>
      <w:r w:rsidR="00A312AD">
        <w:fldChar w:fldCharType="separate"/>
      </w:r>
      <w:r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36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-rel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R5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ve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i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l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R5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oendocri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C-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P-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lori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intake</w:t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96" \o "Reimann, 2008 #465" </w:instrText>
      </w:r>
      <w:r w:rsidR="00A312AD">
        <w:fldChar w:fldCharType="separate"/>
      </w:r>
      <w:r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96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clin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-177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misynthe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ative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steroid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R5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onis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homeostasis</w:t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97" \o "Thomas, 2009 #467" </w:instrText>
      </w:r>
      <w:r w:rsidR="00A312AD">
        <w:fldChar w:fldCharType="separate"/>
      </w:r>
      <w:r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97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R5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et-in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erg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nditu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ow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uscles</w:t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97" \o "Thomas, 2009 #467" </w:instrText>
      </w:r>
      <w:r w:rsidR="00A312AD">
        <w:fldChar w:fldCharType="separate"/>
      </w:r>
      <w:r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97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R5-medi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P-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P/ADP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i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osphoryl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tochondr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</w:t>
      </w:r>
      <w:r>
        <w:rPr>
          <w:rFonts w:ascii="Book Antiqua" w:eastAsia="Book Antiqua" w:hAnsi="Book Antiqua" w:cs="Book Antiqua"/>
          <w:color w:val="000000"/>
          <w:szCs w:val="30"/>
          <w:vertAlign w:val="subscript"/>
        </w:rPr>
        <w:t>ATP</w:t>
      </w:r>
      <w:r>
        <w:rPr>
          <w:rFonts w:ascii="Book Antiqua" w:eastAsia="Book Antiqua" w:hAnsi="Book Antiqua" w:cs="Book Antiqua"/>
          <w:color w:val="000000"/>
        </w:rPr>
        <w:t>/C</w:t>
      </w:r>
      <w:r>
        <w:rPr>
          <w:rFonts w:ascii="Book Antiqua" w:eastAsia="Book Antiqua" w:hAnsi="Book Antiqua" w:cs="Book Antiqua"/>
          <w:color w:val="000000"/>
          <w:szCs w:val="30"/>
          <w:vertAlign w:val="subscript"/>
        </w:rPr>
        <w:t>av</w:t>
      </w:r>
      <w:r w:rsidR="00254C5D">
        <w:rPr>
          <w:rFonts w:ascii="Book Antiqua" w:eastAsia="Book Antiqua" w:hAnsi="Book Antiqua" w:cs="Book Antiqua"/>
          <w:color w:val="000000"/>
          <w:szCs w:val="30"/>
          <w:vertAlign w:val="subscript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nel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R-5-medi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al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cial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der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tin-b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DM</w:t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98" \o "Drucker, 2006 #468" </w:instrText>
      </w:r>
      <w:r w:rsidR="00A312AD">
        <w:fldChar w:fldCharType="separate"/>
      </w:r>
      <w:r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98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igh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loss</w:t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99" \o "Ma, 2006 #469" </w:instrText>
      </w:r>
      <w:r w:rsidR="00A312AD">
        <w:fldChar w:fldCharType="separate"/>
      </w:r>
      <w:r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99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tpu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ycog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genes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LD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sensitivity</w:t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99" \o "Ma, 2006 #469" </w:instrText>
      </w:r>
      <w:r w:rsidR="00A312AD">
        <w:fldChar w:fldCharType="separate"/>
      </w:r>
      <w:r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99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l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E-C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a/fa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steatosis</w:t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40" \o "Cipriani, 2010 #438" </w:instrText>
      </w:r>
      <w:r w:rsidR="00A312AD">
        <w:fldChar w:fldCharType="separate"/>
      </w:r>
      <w:r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40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auroUDCA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scula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osphoryl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r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k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473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articipants</w:t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00" \o "Kars, 2010 #508" </w:instrText>
      </w:r>
      <w:r w:rsidR="00A312AD">
        <w:fldChar w:fldCharType="separate"/>
      </w:r>
      <w:r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100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mmar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FR5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onis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R5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tochondr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oendocri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ltimate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t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ase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igh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eatosi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m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tena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tiv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.</w:t>
      </w:r>
    </w:p>
    <w:p w14:paraId="5E74B360" w14:textId="77777777" w:rsidR="00A77B3E" w:rsidRDefault="00A77B3E">
      <w:pPr>
        <w:spacing w:line="360" w:lineRule="auto"/>
        <w:ind w:firstLine="720"/>
        <w:jc w:val="both"/>
      </w:pPr>
    </w:p>
    <w:p w14:paraId="3E125147" w14:textId="19271CF1" w:rsidR="00A77B3E" w:rsidRPr="00B85C05" w:rsidRDefault="00FD384B">
      <w:pPr>
        <w:spacing w:line="360" w:lineRule="auto"/>
        <w:jc w:val="both"/>
        <w:rPr>
          <w:i/>
          <w:iCs/>
        </w:rPr>
      </w:pPr>
      <w:r w:rsidRPr="00B85C05">
        <w:rPr>
          <w:rFonts w:ascii="Book Antiqua" w:eastAsia="Book Antiqua" w:hAnsi="Book Antiqua" w:cs="Book Antiqua"/>
          <w:b/>
          <w:bCs/>
          <w:i/>
          <w:iCs/>
          <w:color w:val="000000"/>
        </w:rPr>
        <w:lastRenderedPageBreak/>
        <w:t>BAs</w:t>
      </w:r>
      <w:r w:rsidR="00254C5D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B85C05">
        <w:rPr>
          <w:rFonts w:ascii="Book Antiqua" w:eastAsia="Book Antiqua" w:hAnsi="Book Antiqua" w:cs="Book Antiqua"/>
          <w:b/>
          <w:bCs/>
          <w:i/>
          <w:iCs/>
          <w:color w:val="000000"/>
        </w:rPr>
        <w:t>metabolites</w:t>
      </w:r>
      <w:r w:rsidR="00254C5D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B85C05"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254C5D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B85C05">
        <w:rPr>
          <w:rFonts w:ascii="Book Antiqua" w:eastAsia="Book Antiqua" w:hAnsi="Book Antiqua" w:cs="Book Antiqua"/>
          <w:b/>
          <w:bCs/>
          <w:i/>
          <w:iCs/>
          <w:color w:val="000000"/>
        </w:rPr>
        <w:t>bariatric</w:t>
      </w:r>
      <w:r w:rsidR="00254C5D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B85C05">
        <w:rPr>
          <w:rFonts w:ascii="Book Antiqua" w:eastAsia="Book Antiqua" w:hAnsi="Book Antiqua" w:cs="Book Antiqua"/>
          <w:b/>
          <w:bCs/>
          <w:i/>
          <w:iCs/>
          <w:color w:val="000000"/>
        </w:rPr>
        <w:t>surgery</w:t>
      </w:r>
      <w:r w:rsidR="00254C5D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</w:p>
    <w:p w14:paraId="5FC4DDBE" w14:textId="5E0BBA2F" w:rsidR="00A77B3E" w:rsidRDefault="00FD384B" w:rsidP="00B85C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C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3α,7α-dihydroxy-5β-cholan-24-o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P7A1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zy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ib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res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MGCoA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reductase</w:t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01" \o "Einarsson, 2001 #600" </w:instrText>
      </w:r>
      <w:r w:rsidR="00A312AD">
        <w:fldChar w:fldCharType="separate"/>
      </w:r>
      <w:r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101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6527A1" w:rsidRPr="006527A1">
        <w:rPr>
          <w:rFonts w:ascii="Book Antiqua" w:eastAsia="Book Antiqua" w:hAnsi="Book Antiqua" w:cs="Book Antiqua"/>
          <w:color w:val="000000"/>
        </w:rPr>
        <w:t>Mantovani</w:t>
      </w:r>
      <w:proofErr w:type="spellEnd"/>
      <w:r w:rsidR="006527A1" w:rsidRPr="006527A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B85C05"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02" \o "Mantovani, 2021 #602" </w:instrText>
      </w:r>
      <w:r w:rsidR="00A312AD">
        <w:fldChar w:fldCharType="separate"/>
      </w:r>
      <w:r w:rsidR="00B85C05"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102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="00B85C05"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CDC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DC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DC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DC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C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ariou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B85C05"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103" w:tooltip="Cariou, 2011 #591" w:history="1">
        <w:r w:rsidR="00B85C05" w:rsidRPr="00B85C05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103</w:t>
        </w:r>
      </w:hyperlink>
      <w:r w:rsidR="00B85C05"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C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gative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l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tiv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-f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e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HFD)</w:t>
      </w:r>
      <w:r>
        <w:rPr>
          <w:rFonts w:ascii="Book Antiqua" w:eastAsia="Book Antiqua" w:hAnsi="Book Antiqua" w:cs="Book Antiqua"/>
          <w:color w:val="000000"/>
        </w:rPr>
        <w:noBreakHyphen/>
        <w:t>in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glycem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R5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PARγ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criptio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104" w:tooltip="Chen, 2017 #592" w:history="1">
        <w:r w:rsidRPr="00B85C05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104</w:t>
        </w:r>
      </w:hyperlink>
      <w:r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oth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P-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ag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lay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pty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PBAR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</w:t>
      </w:r>
      <w:proofErr w:type="gramStart"/>
      <w:r>
        <w:rPr>
          <w:rFonts w:ascii="Book Antiqua" w:eastAsia="Book Antiqua" w:hAnsi="Book Antiqua" w:cs="Book Antiqua"/>
          <w:color w:val="000000"/>
        </w:rPr>
        <w:t>DM</w:t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60" \o "Hansen, 2016 #450" </w:instrText>
      </w:r>
      <w:r w:rsidR="00A312AD">
        <w:fldChar w:fldCharType="separate"/>
      </w:r>
      <w:r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60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R5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mick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res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X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CA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X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enyl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cl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C)/cAMP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o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C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C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K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-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R5-medi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/cAMP/PK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PK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cad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l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X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level</w:t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05" \o "Lai, 2022 #601" </w:instrText>
      </w:r>
      <w:r w:rsidR="00A312AD">
        <w:fldChar w:fldCharType="separate"/>
      </w:r>
      <w:r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105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</w:p>
    <w:p w14:paraId="1E7BB0C5" w14:textId="55CB639A" w:rsidR="00A77B3E" w:rsidRDefault="00FD384B" w:rsidP="00B85C05">
      <w:pPr>
        <w:spacing w:line="360" w:lineRule="auto"/>
        <w:ind w:firstLineChars="200" w:firstLine="480"/>
        <w:jc w:val="both"/>
      </w:pPr>
      <w:proofErr w:type="spellStart"/>
      <w:r>
        <w:rPr>
          <w:rFonts w:ascii="Book Antiqua" w:eastAsia="Book Antiqua" w:hAnsi="Book Antiqua" w:cs="Book Antiqua"/>
          <w:color w:val="000000"/>
        </w:rPr>
        <w:t>Obeticholic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OC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E-CDCA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misynthe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-fol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c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A-medi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Pr="0078214E">
        <w:rPr>
          <w:rFonts w:ascii="Book Antiqua" w:eastAsia="Book Antiqua" w:hAnsi="Book Antiqua" w:cs="Book Antiqua"/>
          <w:i/>
          <w:iCs/>
          <w:color w:val="000000"/>
        </w:rPr>
        <w:t>Firmicu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alcoh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eatohepatit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humans</w:t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06" \o "Ferrell, 2019 #603" </w:instrText>
      </w:r>
      <w:r w:rsidR="00A312AD">
        <w:fldChar w:fldCharType="separate"/>
      </w:r>
      <w:r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106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unction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insulinem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s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glycem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u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steatosis</w:t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07" \o "Tsuchida, 2012 #604" </w:instrText>
      </w:r>
      <w:r w:rsidR="00A312AD">
        <w:fldChar w:fldCharType="separate"/>
      </w:r>
      <w:r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107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sori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B85C05"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08" \o "Osorio, 2012 #605" </w:instrText>
      </w:r>
      <w:r w:rsidR="00A312AD">
        <w:fldChar w:fldCharType="separate"/>
      </w:r>
      <w:r w:rsidR="00B85C05"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108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="00B85C05"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dium–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-transport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expressio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e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eptozotoc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STZ)-in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-analys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s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bA1c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c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i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c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homeostasis</w:t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09" \o "Sanchez-Garcia, 2018 #606" </w:instrText>
      </w:r>
      <w:r w:rsidR="00A312AD">
        <w:fldChar w:fldCharType="separate"/>
      </w:r>
      <w:r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109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oth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DC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bA1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rly-ph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P-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secretion</w:t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10" \o "Shima, 2018 #607" </w:instrText>
      </w:r>
      <w:r w:rsidR="00A312AD">
        <w:fldChar w:fldCharType="separate"/>
      </w:r>
      <w:r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110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0A393AE1" w14:textId="7632ADEF" w:rsidR="00A77B3E" w:rsidRDefault="00FD384B" w:rsidP="00B85C05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Bariatr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rge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ication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rge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ib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iatr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rge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fil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z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FA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uc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tcom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iatr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rgery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igh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ver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iatr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rgery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biotic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tbiotic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mmend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go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iatr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rge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d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outcomes</w:t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11" \o "Gasmi, 2022 #599" </w:instrText>
      </w:r>
      <w:r w:rsidR="00A312AD">
        <w:fldChar w:fldCharType="separate"/>
      </w:r>
      <w:r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111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iatr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rge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au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absorp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rmo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etabolism</w:t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12" \o "Ulker, 2019 #594" </w:instrText>
      </w:r>
      <w:r w:rsidR="00A312AD">
        <w:fldChar w:fldCharType="separate"/>
      </w:r>
      <w:r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112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rmon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pt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hrelin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rmon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erg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biotic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hrel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onship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understood</w:t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13" \o "Ravussin, 2012 #595" </w:instrText>
      </w:r>
      <w:r w:rsidR="00A312AD">
        <w:fldChar w:fldCharType="separate"/>
      </w:r>
      <w:r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113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l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tsurg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tsurg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B85C05">
        <w:rPr>
          <w:rFonts w:ascii="Book Antiqua" w:eastAsia="Book Antiqua" w:hAnsi="Book Antiqua" w:cs="Book Antiqua"/>
          <w:color w:val="000000"/>
        </w:rPr>
        <w:t>Bod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B85C05">
        <w:rPr>
          <w:rFonts w:ascii="Book Antiqua" w:eastAsia="Book Antiqua" w:hAnsi="Book Antiqua" w:cs="Book Antiqua"/>
          <w:color w:val="000000"/>
        </w:rPr>
        <w:t>ma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B85C05">
        <w:rPr>
          <w:rFonts w:ascii="Book Antiqua" w:eastAsia="Book Antiqua" w:hAnsi="Book Antiqua" w:cs="Book Antiqua"/>
          <w:color w:val="000000"/>
        </w:rPr>
        <w:t>index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low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iatr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rge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l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dic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urg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rger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obacter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sobacter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Pr="00B85C05">
        <w:rPr>
          <w:rFonts w:ascii="Book Antiqua" w:eastAsia="Book Antiqua" w:hAnsi="Book Antiqua" w:cs="Book Antiqua"/>
          <w:i/>
          <w:iCs/>
          <w:color w:val="000000"/>
        </w:rPr>
        <w:t>Firmicu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decreased</w:t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14" \o "Ben Izhak, 2021 #598" </w:instrText>
      </w:r>
      <w:r w:rsidR="00A312AD">
        <w:fldChar w:fldCharType="separate"/>
      </w:r>
      <w:r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114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nd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l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YGB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tion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u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u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B85C05" w:rsidRPr="00B85C0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15" \o "Lau, 2021 #597" </w:instrText>
      </w:r>
      <w:r w:rsidR="00A312AD">
        <w:fldChar w:fldCharType="separate"/>
      </w:r>
      <w:r w:rsidR="00B85C05" w:rsidRPr="00B85C05">
        <w:rPr>
          <w:rFonts w:ascii="Book Antiqua" w:eastAsia="Book Antiqua" w:hAnsi="Book Antiqua" w:cs="Book Antiqua"/>
          <w:color w:val="000000"/>
          <w:u w:color="0563C1"/>
          <w:vertAlign w:val="superscript"/>
        </w:rPr>
        <w:t>115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="00B85C05" w:rsidRPr="00B85C05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YGB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9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t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ight-independ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diabe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YGB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e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JB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rgery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C43AA">
        <w:rPr>
          <w:rFonts w:ascii="Book Antiqua" w:eastAsia="Book Antiqua" w:hAnsi="Book Antiqua" w:cs="Book Antiqua"/>
          <w:color w:val="000000"/>
        </w:rPr>
        <w:t>H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4C43AA" w:rsidRPr="004C43AA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116" w:tooltip="Han, 2022 #610" w:history="1">
        <w:r w:rsidR="004C43AA" w:rsidRPr="004C43AA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116</w:t>
        </w:r>
      </w:hyperlink>
      <w:r w:rsidR="004C43AA" w:rsidRPr="004C43AA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JB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raduode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regul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ode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RT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FD-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Z-in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ng-las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ycem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m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go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ode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rfacing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cop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chniqu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mferent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therm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l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equ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ener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ode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</w:t>
      </w:r>
      <w:r w:rsidRPr="004C43AA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117" w:tooltip="Van Baar, 2020 #609" w:history="1">
        <w:r w:rsidRPr="004C43AA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117</w:t>
        </w:r>
      </w:hyperlink>
      <w:r w:rsidRPr="004C43AA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</w:p>
    <w:p w14:paraId="50947DE3" w14:textId="77777777" w:rsidR="00A77B3E" w:rsidRDefault="00A77B3E">
      <w:pPr>
        <w:spacing w:line="360" w:lineRule="auto"/>
        <w:ind w:firstLine="720"/>
        <w:jc w:val="both"/>
      </w:pPr>
    </w:p>
    <w:p w14:paraId="6BAE577C" w14:textId="25A29DB0" w:rsidR="00A77B3E" w:rsidRPr="004C43AA" w:rsidRDefault="00FD384B">
      <w:pPr>
        <w:spacing w:line="360" w:lineRule="auto"/>
        <w:jc w:val="both"/>
        <w:rPr>
          <w:i/>
          <w:iCs/>
        </w:rPr>
      </w:pPr>
      <w:r w:rsidRPr="004C43AA">
        <w:rPr>
          <w:rFonts w:ascii="Book Antiqua" w:eastAsia="Book Antiqua" w:hAnsi="Book Antiqua" w:cs="Book Antiqua"/>
          <w:b/>
          <w:bCs/>
          <w:i/>
          <w:iCs/>
          <w:color w:val="000000"/>
        </w:rPr>
        <w:t>Gut</w:t>
      </w:r>
      <w:r w:rsidR="00254C5D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C43AA">
        <w:rPr>
          <w:rFonts w:ascii="Book Antiqua" w:eastAsia="Book Antiqua" w:hAnsi="Book Antiqua" w:cs="Book Antiqua"/>
          <w:b/>
          <w:bCs/>
          <w:i/>
          <w:iCs/>
          <w:color w:val="000000"/>
        </w:rPr>
        <w:t>microbe-mediated</w:t>
      </w:r>
      <w:r w:rsidR="00254C5D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C43AA">
        <w:rPr>
          <w:rFonts w:ascii="Book Antiqua" w:eastAsia="Book Antiqua" w:hAnsi="Book Antiqua" w:cs="Book Antiqua"/>
          <w:b/>
          <w:bCs/>
          <w:i/>
          <w:iCs/>
          <w:color w:val="000000"/>
        </w:rPr>
        <w:t>alleviation</w:t>
      </w:r>
      <w:r w:rsidR="00254C5D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C43AA"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254C5D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C43AA">
        <w:rPr>
          <w:rFonts w:ascii="Book Antiqua" w:eastAsia="Book Antiqua" w:hAnsi="Book Antiqua" w:cs="Book Antiqua"/>
          <w:b/>
          <w:bCs/>
          <w:i/>
          <w:iCs/>
          <w:color w:val="000000"/>
        </w:rPr>
        <w:t>metabolic</w:t>
      </w:r>
      <w:r w:rsidR="00254C5D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C43AA">
        <w:rPr>
          <w:rFonts w:ascii="Book Antiqua" w:eastAsia="Book Antiqua" w:hAnsi="Book Antiqua" w:cs="Book Antiqua"/>
          <w:b/>
          <w:bCs/>
          <w:i/>
          <w:iCs/>
          <w:color w:val="000000"/>
        </w:rPr>
        <w:t>diseases</w:t>
      </w:r>
    </w:p>
    <w:p w14:paraId="1A5F3113" w14:textId="2616C013" w:rsidR="00A77B3E" w:rsidRDefault="00FD384B" w:rsidP="004C43A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Stud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nature</w:t>
      </w:r>
      <w:r w:rsidRPr="004C43A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23" \o "Ley, 2006 #529" </w:instrText>
      </w:r>
      <w:r w:rsidR="00A312AD">
        <w:fldChar w:fldCharType="separate"/>
      </w:r>
      <w:r w:rsidRPr="004C43AA">
        <w:rPr>
          <w:rFonts w:ascii="Book Antiqua" w:eastAsia="Book Antiqua" w:hAnsi="Book Antiqua" w:cs="Book Antiqua"/>
          <w:color w:val="000000"/>
          <w:u w:color="0563C1"/>
          <w:vertAlign w:val="superscript"/>
        </w:rPr>
        <w:t>23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4C43AA">
        <w:rPr>
          <w:rFonts w:ascii="Book Antiqua" w:eastAsia="Book Antiqua" w:hAnsi="Book Antiqua" w:cs="Book Antiqua"/>
          <w:color w:val="000000"/>
          <w:vertAlign w:val="superscript"/>
        </w:rPr>
        <w:t>,</w:t>
      </w:r>
      <w:hyperlink w:anchor="_ENREF_28" w:tooltip="Turnbaugh, 2006 #532" w:history="1">
        <w:r w:rsidRPr="004C43AA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28</w:t>
        </w:r>
      </w:hyperlink>
      <w:r w:rsidRPr="004C43AA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lness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en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ero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robiotic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mbiotic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iotics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lnesse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organism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i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er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equ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concentrations</w:t>
      </w:r>
      <w:r w:rsidRPr="004C43A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18" \o "Arora, 2013 #580" </w:instrText>
      </w:r>
      <w:r w:rsidR="00A312AD">
        <w:fldChar w:fldCharType="separate"/>
      </w:r>
      <w:r w:rsidRPr="004C43AA">
        <w:rPr>
          <w:rFonts w:ascii="Book Antiqua" w:eastAsia="Book Antiqua" w:hAnsi="Book Antiqua" w:cs="Book Antiqua"/>
          <w:color w:val="000000"/>
          <w:u w:color="0563C1"/>
          <w:vertAlign w:val="superscript"/>
        </w:rPr>
        <w:t>118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4C43AA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50EA7780" w14:textId="77777777" w:rsidR="00A77B3E" w:rsidRDefault="00A77B3E">
      <w:pPr>
        <w:spacing w:line="360" w:lineRule="auto"/>
        <w:ind w:firstLine="720"/>
        <w:jc w:val="both"/>
      </w:pPr>
    </w:p>
    <w:p w14:paraId="4DF73BEC" w14:textId="32AFF0B4" w:rsidR="00A77B3E" w:rsidRPr="004C43AA" w:rsidRDefault="00FD384B">
      <w:pPr>
        <w:spacing w:line="360" w:lineRule="auto"/>
        <w:jc w:val="both"/>
        <w:rPr>
          <w:u w:val="single"/>
        </w:rPr>
      </w:pPr>
      <w:r w:rsidRPr="004C43AA">
        <w:rPr>
          <w:rFonts w:ascii="Book Antiqua" w:eastAsia="Book Antiqua" w:hAnsi="Book Antiqua" w:cs="Book Antiqua"/>
          <w:b/>
          <w:bCs/>
          <w:color w:val="000000"/>
          <w:u w:val="single"/>
        </w:rPr>
        <w:t>PROBIOTICS</w:t>
      </w:r>
      <w:r w:rsidR="00254C5D">
        <w:rPr>
          <w:rFonts w:ascii="Book Antiqua" w:eastAsia="Book Antiqua" w:hAnsi="Book Antiqua" w:cs="Book Antiqua"/>
          <w:b/>
          <w:bCs/>
          <w:color w:val="000000"/>
          <w:u w:val="single"/>
        </w:rPr>
        <w:t xml:space="preserve"> </w:t>
      </w:r>
    </w:p>
    <w:p w14:paraId="20C29F15" w14:textId="29A4BA9B" w:rsidR="00A77B3E" w:rsidRDefault="00FD384B" w:rsidP="004C43A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hylactic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iv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en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au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diseases</w:t>
      </w:r>
      <w:r w:rsidRPr="00B96ED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19" \o "Karamali, 2016 #547" </w:instrText>
      </w:r>
      <w:r w:rsidR="00A312AD">
        <w:fldChar w:fldCharType="separate"/>
      </w:r>
      <w:r w:rsidRPr="00B96EDF">
        <w:rPr>
          <w:rFonts w:ascii="Book Antiqua" w:eastAsia="Book Antiqua" w:hAnsi="Book Antiqua" w:cs="Book Antiqua"/>
          <w:color w:val="000000"/>
          <w:u w:color="0563C1"/>
          <w:vertAlign w:val="superscript"/>
        </w:rPr>
        <w:t>119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96EDF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er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tim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concentrations</w:t>
      </w:r>
      <w:r w:rsidRPr="00B96ED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20" \o "Salminen, 2012 #548" </w:instrText>
      </w:r>
      <w:r w:rsidR="00A312AD">
        <w:fldChar w:fldCharType="separate"/>
      </w:r>
      <w:r w:rsidRPr="00B96EDF">
        <w:rPr>
          <w:rFonts w:ascii="Book Antiqua" w:eastAsia="Book Antiqua" w:hAnsi="Book Antiqua" w:cs="Book Antiqua"/>
          <w:color w:val="000000"/>
          <w:u w:color="0563C1"/>
          <w:vertAlign w:val="superscript"/>
        </w:rPr>
        <w:t>120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96EDF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LD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VLDL-C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F-</w:t>
      </w:r>
      <w:proofErr w:type="spellStart"/>
      <w:r>
        <w:rPr>
          <w:rFonts w:ascii="Book Antiqua" w:eastAsia="Book Antiqua" w:hAnsi="Book Antiqua" w:cs="Book Antiqua"/>
          <w:color w:val="000000"/>
        </w:rPr>
        <w:t>κB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B96EDF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SCFA</w:t>
      </w:r>
      <w:r w:rsidR="00B96EDF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hormo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axis</w:t>
      </w:r>
      <w:r w:rsidRPr="00B96ED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21" \o "Yadav, 2013 #549" </w:instrText>
      </w:r>
      <w:r w:rsidR="00A312AD">
        <w:fldChar w:fldCharType="separate"/>
      </w:r>
      <w:r w:rsidRPr="00B96EDF">
        <w:rPr>
          <w:rFonts w:ascii="Book Antiqua" w:eastAsia="Book Antiqua" w:hAnsi="Book Antiqua" w:cs="Book Antiqua"/>
          <w:color w:val="000000"/>
          <w:u w:color="0563C1"/>
          <w:vertAlign w:val="superscript"/>
        </w:rPr>
        <w:t>121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96EDF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ant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gna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m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o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D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-stra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ain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.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cidophil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5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.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nimalis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12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proofErr w:type="gramStart"/>
      <w:r>
        <w:rPr>
          <w:rFonts w:ascii="Book Antiqua" w:eastAsia="Book Antiqua" w:hAnsi="Book Antiqua" w:cs="Book Antiqua"/>
          <w:color w:val="000000"/>
        </w:rPr>
        <w:t>wk</w:t>
      </w:r>
      <w:proofErr w:type="spellEnd"/>
      <w:r w:rsidRPr="00B96ED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22" \o "Asemi, 2012 #551" </w:instrText>
      </w:r>
      <w:r w:rsidR="00A312AD">
        <w:fldChar w:fldCharType="separate"/>
      </w:r>
      <w:r w:rsidRPr="00B96EDF">
        <w:rPr>
          <w:rFonts w:ascii="Book Antiqua" w:eastAsia="Book Antiqua" w:hAnsi="Book Antiqua" w:cs="Book Antiqua"/>
          <w:color w:val="000000"/>
          <w:u w:color="0563C1"/>
          <w:vertAlign w:val="superscript"/>
        </w:rPr>
        <w:t>122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96EDF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β-oxid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ng-cha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sc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ify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erg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o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w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entual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LDL-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levels</w:t>
      </w:r>
      <w:r w:rsidRPr="00B96ED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23" \o "Huang, 2015 #550" </w:instrText>
      </w:r>
      <w:r w:rsidR="00A312AD">
        <w:fldChar w:fldCharType="separate"/>
      </w:r>
      <w:r w:rsidRPr="00B96EDF">
        <w:rPr>
          <w:rFonts w:ascii="Book Antiqua" w:eastAsia="Book Antiqua" w:hAnsi="Book Antiqua" w:cs="Book Antiqua"/>
          <w:color w:val="000000"/>
          <w:u w:color="0563C1"/>
          <w:vertAlign w:val="superscript"/>
        </w:rPr>
        <w:t>123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96EDF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ump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tur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ll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liver</w:t>
      </w:r>
      <w:r w:rsidRPr="00B96ED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24" \o "Ma, 2008 #552" </w:instrText>
      </w:r>
      <w:r w:rsidR="00A312AD">
        <w:fldChar w:fldCharType="separate"/>
      </w:r>
      <w:r w:rsidRPr="00B96EDF">
        <w:rPr>
          <w:rFonts w:ascii="Book Antiqua" w:eastAsia="Book Antiqua" w:hAnsi="Book Antiqua" w:cs="Book Antiqua"/>
          <w:color w:val="000000"/>
          <w:u w:color="0563C1"/>
          <w:vertAlign w:val="superscript"/>
        </w:rPr>
        <w:t>124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96EDF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nect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T4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ag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g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oendocri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P-1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toxicit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tiv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tissue</w:t>
      </w:r>
      <w:r w:rsidRPr="00B96ED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25" \o "Tremaroli, 2012 #554" </w:instrText>
      </w:r>
      <w:r w:rsidR="00A312AD">
        <w:fldChar w:fldCharType="separate"/>
      </w:r>
      <w:r w:rsidRPr="00B96EDF">
        <w:rPr>
          <w:rFonts w:ascii="Book Antiqua" w:eastAsia="Book Antiqua" w:hAnsi="Book Antiqua" w:cs="Book Antiqua"/>
          <w:color w:val="000000"/>
          <w:u w:color="0563C1"/>
          <w:vertAlign w:val="superscript"/>
        </w:rPr>
        <w:t>125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96EDF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655DB401" w14:textId="7ADF8725" w:rsidR="00A77B3E" w:rsidRDefault="00FD384B" w:rsidP="00B96EDF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Recentl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cussio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96EDF" w:rsidRPr="00B96EDF">
        <w:rPr>
          <w:rFonts w:ascii="Book Antiqua" w:eastAsia="Book Antiqua" w:hAnsi="Book Antiqua" w:cs="Book Antiqua"/>
          <w:color w:val="000000"/>
        </w:rPr>
        <w:t>Vrieze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B96EDF" w:rsidRPr="00B96ED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26" \o "Vrieze, 2012 #559" </w:instrText>
      </w:r>
      <w:r w:rsidR="00A312AD">
        <w:fldChar w:fldCharType="separate"/>
      </w:r>
      <w:r w:rsidR="00B96EDF" w:rsidRPr="00B96EDF">
        <w:rPr>
          <w:rFonts w:ascii="Book Antiqua" w:eastAsia="Book Antiqua" w:hAnsi="Book Antiqua" w:cs="Book Antiqua"/>
          <w:color w:val="000000"/>
          <w:u w:color="0563C1"/>
          <w:vertAlign w:val="superscript"/>
        </w:rPr>
        <w:t>126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="00B96EDF" w:rsidRPr="00B96ED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ipa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dro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pher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tiv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fusio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ogen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nor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geth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surg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microbiome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cus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.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muciniphila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fidobacterium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se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</w:p>
    <w:p w14:paraId="56CF8039" w14:textId="77777777" w:rsidR="00A77B3E" w:rsidRDefault="00A77B3E">
      <w:pPr>
        <w:spacing w:line="360" w:lineRule="auto"/>
        <w:ind w:firstLine="720"/>
        <w:jc w:val="both"/>
      </w:pPr>
    </w:p>
    <w:p w14:paraId="71770031" w14:textId="6848E55D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</w:t>
      </w:r>
      <w:r w:rsidR="00B96EDF">
        <w:rPr>
          <w:rFonts w:ascii="Book Antiqua" w:eastAsia="Book Antiqua" w:hAnsi="Book Antiqua" w:cs="Book Antiqua"/>
          <w:b/>
          <w:bCs/>
          <w:i/>
          <w:iCs/>
          <w:color w:val="000000"/>
        </w:rPr>
        <w:t>.</w:t>
      </w:r>
      <w:r w:rsidR="00254C5D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muciniphila</w:t>
      </w:r>
      <w:proofErr w:type="spellEnd"/>
    </w:p>
    <w:p w14:paraId="7D4F50CE" w14:textId="397C6378" w:rsidR="00A77B3E" w:rsidRDefault="00FD384B" w:rsidP="00B96EDF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ar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.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muciniphila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ens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u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ac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e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au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-promo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effects</w:t>
      </w:r>
      <w:r w:rsidRPr="00B96ED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27" \o "Cani, 2017 #570" </w:instrText>
      </w:r>
      <w:r w:rsidR="00A312AD">
        <w:fldChar w:fldCharType="separate"/>
      </w:r>
      <w:r w:rsidRPr="00B96EDF">
        <w:rPr>
          <w:rFonts w:ascii="Book Antiqua" w:eastAsia="Book Antiqua" w:hAnsi="Book Antiqua" w:cs="Book Antiqua"/>
          <w:color w:val="000000"/>
          <w:u w:color="0563C1"/>
          <w:vertAlign w:val="superscript"/>
        </w:rPr>
        <w:t>127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B96EDF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estingl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</w:t>
      </w:r>
      <w:r w:rsidRPr="00B96EDF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128" w:tooltip="Zhang, 2013 #579" w:history="1">
        <w:r w:rsidRPr="00B96EDF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128</w:t>
        </w:r>
      </w:hyperlink>
      <w:r w:rsidRPr="00B96EDF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we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tensio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muciniphila</w:t>
      </w:r>
      <w:proofErr w:type="spellEnd"/>
      <w:r w:rsidRPr="00B96EDF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129" w:tooltip="Yassour, 2016 #578" w:history="1">
        <w:r w:rsidRPr="00B96EDF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129</w:t>
        </w:r>
      </w:hyperlink>
      <w:r w:rsidRPr="00B96EDF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.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muciniphila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evi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lness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eatosi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leranc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</w:t>
      </w:r>
      <w:r w:rsidRPr="00B96EDF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130" w:tooltip="Furet, 2010 #571" w:history="1">
        <w:r w:rsidRPr="00B96EDF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130</w:t>
        </w:r>
      </w:hyperlink>
      <w:r w:rsidRPr="00B96EDF">
        <w:rPr>
          <w:rFonts w:ascii="Book Antiqua" w:eastAsia="Book Antiqua" w:hAnsi="Book Antiqua" w:cs="Book Antiqua"/>
          <w:color w:val="000000"/>
          <w:vertAlign w:val="superscript"/>
        </w:rPr>
        <w:t>,</w:t>
      </w:r>
      <w:hyperlink w:anchor="_ENREF_131" w:tooltip="De Goffau, 2013 #572" w:history="1">
        <w:r w:rsidRPr="00B96EDF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131</w:t>
        </w:r>
      </w:hyperlink>
      <w:r w:rsidRPr="00B96EDF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.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muciniphila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hibi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D11c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iltr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uc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au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inflammation</w:t>
      </w:r>
      <w:r w:rsidRPr="00C34126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32" \o "Everard, 2013 #528" </w:instrText>
      </w:r>
      <w:r w:rsidR="00A312AD">
        <w:fldChar w:fldCharType="separate"/>
      </w:r>
      <w:r w:rsidRPr="00C34126">
        <w:rPr>
          <w:rFonts w:ascii="Book Antiqua" w:eastAsia="Book Antiqua" w:hAnsi="Book Antiqua" w:cs="Book Antiqua"/>
          <w:color w:val="000000"/>
          <w:u w:color="0563C1"/>
          <w:vertAlign w:val="superscript"/>
        </w:rPr>
        <w:t>32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C34126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.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muciniphila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.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rausnitzii</w:t>
      </w:r>
      <w:proofErr w:type="spellEnd"/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c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ain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</w:t>
      </w:r>
      <w:proofErr w:type="gramStart"/>
      <w:r>
        <w:rPr>
          <w:rFonts w:ascii="Book Antiqua" w:eastAsia="Book Antiqua" w:hAnsi="Book Antiqua" w:cs="Book Antiqua"/>
          <w:color w:val="000000"/>
        </w:rPr>
        <w:t>DM</w:t>
      </w:r>
      <w:r w:rsidRPr="00C34126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32" \o "Depommier, 2019 #569" </w:instrText>
      </w:r>
      <w:r w:rsidR="00A312AD">
        <w:fldChar w:fldCharType="separate"/>
      </w:r>
      <w:r w:rsidRPr="00C34126">
        <w:rPr>
          <w:rFonts w:ascii="Book Antiqua" w:eastAsia="Book Antiqua" w:hAnsi="Book Antiqua" w:cs="Book Antiqua"/>
          <w:color w:val="000000"/>
          <w:u w:color="0563C1"/>
          <w:vertAlign w:val="superscript"/>
        </w:rPr>
        <w:t>132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C34126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gh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nc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proofErr w:type="spellStart"/>
      <w:r>
        <w:rPr>
          <w:rFonts w:ascii="Book Antiqua" w:eastAsia="Book Antiqua" w:hAnsi="Book Antiqua" w:cs="Book Antiqua"/>
          <w:color w:val="000000"/>
        </w:rPr>
        <w:t>occludin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udin-3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O-1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umul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polysaccharid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LPSs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re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emi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muciniphila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to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ckne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layer</w:t>
      </w:r>
      <w:r w:rsidRPr="00C34126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27" \o "Cani, 2017 #570" </w:instrText>
      </w:r>
      <w:r w:rsidR="00A312AD">
        <w:fldChar w:fldCharType="separate"/>
      </w:r>
      <w:r w:rsidRPr="00C34126">
        <w:rPr>
          <w:rFonts w:ascii="Book Antiqua" w:eastAsia="Book Antiqua" w:hAnsi="Book Antiqua" w:cs="Book Antiqua"/>
          <w:color w:val="000000"/>
          <w:u w:color="0563C1"/>
          <w:vertAlign w:val="superscript"/>
        </w:rPr>
        <w:t>127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C34126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.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muciniphila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hibi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acter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-inflammato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er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genous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geno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P-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P-2</w:t>
      </w:r>
      <w:r w:rsidRPr="00C34126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133" w:tooltip="Cani, 2016 #573" w:history="1">
        <w:r w:rsidRPr="00C34126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133</w:t>
        </w:r>
      </w:hyperlink>
      <w:r w:rsidRPr="00C34126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abl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ding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w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iv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k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m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Pr="00C34126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134" w:tooltip="Plovier, 2017 #574" w:history="1">
        <w:r w:rsidRPr="00C34126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134</w:t>
        </w:r>
      </w:hyperlink>
      <w:r w:rsidRPr="00C34126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</w:t>
      </w:r>
      <w:r w:rsidRPr="00C34126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135" w:tooltip="Shen, 2017 #577" w:history="1">
        <w:r w:rsidRPr="00C34126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135</w:t>
        </w:r>
      </w:hyperlink>
      <w:r w:rsidRPr="00C34126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herosclerosi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cholesterolemia</w:t>
      </w:r>
      <w:r w:rsidRPr="00C34126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136" w:tooltip="Lowe, 2017 #575" w:history="1">
        <w:r w:rsidRPr="00C34126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136</w:t>
        </w:r>
      </w:hyperlink>
      <w:r w:rsidRPr="00C34126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66DBFC86" w14:textId="77777777" w:rsidR="00A77B3E" w:rsidRDefault="00A77B3E">
      <w:pPr>
        <w:spacing w:line="360" w:lineRule="auto"/>
        <w:ind w:firstLine="720"/>
        <w:jc w:val="both"/>
      </w:pPr>
    </w:p>
    <w:p w14:paraId="20738D1A" w14:textId="5BF7C3C8" w:rsidR="00A77B3E" w:rsidRPr="00C34126" w:rsidRDefault="00FD384B">
      <w:pPr>
        <w:spacing w:line="360" w:lineRule="auto"/>
        <w:jc w:val="both"/>
        <w:rPr>
          <w:i/>
          <w:iCs/>
        </w:rPr>
      </w:pPr>
      <w:r w:rsidRPr="00C34126">
        <w:rPr>
          <w:rFonts w:ascii="Book Antiqua" w:eastAsia="Book Antiqua" w:hAnsi="Book Antiqua" w:cs="Book Antiqua"/>
          <w:b/>
          <w:bCs/>
          <w:i/>
          <w:iCs/>
          <w:color w:val="000000"/>
        </w:rPr>
        <w:t>Bifidobacterium</w:t>
      </w:r>
      <w:r w:rsidR="00254C5D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C34126">
        <w:rPr>
          <w:rFonts w:ascii="Book Antiqua" w:eastAsia="Book Antiqua" w:hAnsi="Book Antiqua" w:cs="Book Antiqua"/>
          <w:b/>
          <w:bCs/>
          <w:i/>
          <w:iCs/>
          <w:color w:val="000000"/>
        </w:rPr>
        <w:t>species</w:t>
      </w:r>
    </w:p>
    <w:p w14:paraId="0BF8F1EB" w14:textId="48544ABD" w:rsidR="00A77B3E" w:rsidRDefault="00FD384B" w:rsidP="00C34126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Probiotic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n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cessful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diabe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applications</w:t>
      </w:r>
      <w:r w:rsidRPr="003E656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37" \o "H Rad, 2017 #583" </w:instrText>
      </w:r>
      <w:r w:rsidR="00A312AD">
        <w:fldChar w:fldCharType="separate"/>
      </w:r>
      <w:r w:rsidRPr="003E6563">
        <w:rPr>
          <w:rFonts w:ascii="Book Antiqua" w:eastAsia="Book Antiqua" w:hAnsi="Book Antiqua" w:cs="Book Antiqua"/>
          <w:color w:val="000000"/>
          <w:u w:color="0563C1"/>
          <w:vertAlign w:val="superscript"/>
        </w:rPr>
        <w:t>137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3E6563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fidobacterium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mmali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hibi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i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health</w:t>
      </w:r>
      <w:r w:rsidRPr="003E656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38" \o "Duncan, 2013 #584" </w:instrText>
      </w:r>
      <w:r w:rsidR="00A312AD">
        <w:fldChar w:fldCharType="separate"/>
      </w:r>
      <w:r w:rsidRPr="003E6563">
        <w:rPr>
          <w:rFonts w:ascii="Book Antiqua" w:eastAsia="Book Antiqua" w:hAnsi="Book Antiqua" w:cs="Book Antiqua"/>
          <w:color w:val="000000"/>
          <w:u w:color="0563C1"/>
          <w:vertAlign w:val="superscript"/>
        </w:rPr>
        <w:t>138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3E6563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ero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fidobacteriu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tiv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</w:t>
      </w:r>
      <w:proofErr w:type="gramStart"/>
      <w:r>
        <w:rPr>
          <w:rFonts w:ascii="Book Antiqua" w:eastAsia="Book Antiqua" w:hAnsi="Book Antiqua" w:cs="Book Antiqua"/>
          <w:color w:val="000000"/>
        </w:rPr>
        <w:t>DM</w:t>
      </w:r>
      <w:r w:rsidRPr="003E656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39" \o "Stenman, 2014 #586" </w:instrText>
      </w:r>
      <w:r w:rsidR="00A312AD">
        <w:fldChar w:fldCharType="separate"/>
      </w:r>
      <w:r w:rsidRPr="003E6563">
        <w:rPr>
          <w:rFonts w:ascii="Book Antiqua" w:eastAsia="Book Antiqua" w:hAnsi="Book Antiqua" w:cs="Book Antiqua"/>
          <w:color w:val="000000"/>
          <w:u w:color="0563C1"/>
          <w:vertAlign w:val="superscript"/>
        </w:rPr>
        <w:t>139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3E6563">
        <w:rPr>
          <w:rFonts w:ascii="Book Antiqua" w:eastAsia="Book Antiqua" w:hAnsi="Book Antiqua" w:cs="Book Antiqua"/>
          <w:color w:val="000000"/>
          <w:vertAlign w:val="superscript"/>
        </w:rPr>
        <w:t>,</w:t>
      </w:r>
      <w:hyperlink w:anchor="_ENREF_140" w:tooltip="Sharma, 2016 #582" w:history="1">
        <w:r w:rsidRPr="003E6563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140</w:t>
        </w:r>
      </w:hyperlink>
      <w:r w:rsidRPr="003E6563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FD-f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.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nimalis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o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t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ak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bA1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jur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oxida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u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A-I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S/PI3K/AK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ap1/Nrf2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athways</w:t>
      </w:r>
      <w:r w:rsidRPr="003E656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41" \o "Zhang, 2020 #585" </w:instrText>
      </w:r>
      <w:r w:rsidR="00A312AD">
        <w:fldChar w:fldCharType="separate"/>
      </w:r>
      <w:r w:rsidRPr="003E6563">
        <w:rPr>
          <w:rFonts w:ascii="Book Antiqua" w:eastAsia="Book Antiqua" w:hAnsi="Book Antiqua" w:cs="Book Antiqua"/>
          <w:color w:val="000000"/>
          <w:u w:color="0563C1"/>
          <w:vertAlign w:val="superscript"/>
        </w:rPr>
        <w:t>141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3E6563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l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3E6563">
        <w:rPr>
          <w:rFonts w:ascii="Book Antiqua" w:eastAsia="Book Antiqua" w:hAnsi="Book Antiqua" w:cs="Book Antiqua"/>
          <w:color w:val="000000"/>
        </w:rPr>
        <w:t>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3E6563" w:rsidRPr="003E656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42" \o "Le, 2015 #589" </w:instrText>
      </w:r>
      <w:r w:rsidR="00A312AD">
        <w:fldChar w:fldCharType="separate"/>
      </w:r>
      <w:r w:rsidR="003E6563" w:rsidRPr="003E6563">
        <w:rPr>
          <w:rFonts w:ascii="Book Antiqua" w:eastAsia="Book Antiqua" w:hAnsi="Book Antiqua" w:cs="Book Antiqua"/>
          <w:color w:val="000000"/>
          <w:u w:color="0563C1"/>
          <w:vertAlign w:val="superscript"/>
        </w:rPr>
        <w:t>142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="003E6563" w:rsidRPr="003E656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Z-in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57BL/6J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fidobacterium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hibited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S1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kt/PKB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KKα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IκB</w:t>
      </w:r>
      <w:proofErr w:type="spellEnd"/>
      <w:r>
        <w:rPr>
          <w:rFonts w:ascii="Book Antiqua" w:eastAsia="Book Antiqua" w:hAnsi="Book Antiqua" w:cs="Book Antiqua"/>
          <w:color w:val="000000"/>
        </w:rPr>
        <w:t>α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racellula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-regul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n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nect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crophag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oattracta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-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leukin-6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low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fidobacterium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.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nimalis</w:t>
      </w:r>
      <w:proofErr w:type="spellEnd"/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p</w:t>
      </w:r>
      <w:r>
        <w:rPr>
          <w:rFonts w:ascii="Book Antiqua" w:eastAsia="Book Antiqua" w:hAnsi="Book Antiqua" w:cs="Book Antiqua"/>
          <w:i/>
          <w:iCs/>
          <w:color w:val="000000"/>
        </w:rPr>
        <w:t>.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CL2505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scer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umulatio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P-1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et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tolerance</w:t>
      </w:r>
      <w:r w:rsidRPr="0057211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43" \o "Aoki, 2017 #590" </w:instrText>
      </w:r>
      <w:r w:rsidR="00A312AD">
        <w:fldChar w:fldCharType="separate"/>
      </w:r>
      <w:r w:rsidRPr="0057211A">
        <w:rPr>
          <w:rFonts w:ascii="Book Antiqua" w:eastAsia="Book Antiqua" w:hAnsi="Book Antiqua" w:cs="Book Antiqua"/>
          <w:color w:val="000000"/>
          <w:u w:color="0563C1"/>
          <w:vertAlign w:val="superscript"/>
        </w:rPr>
        <w:t>143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57211A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6865852F" w14:textId="388E5C6C" w:rsidR="00A77B3E" w:rsidRDefault="00FD384B" w:rsidP="0057211A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i/>
          <w:iCs/>
          <w:color w:val="000000"/>
        </w:rPr>
        <w:t>Bifidobacterium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minish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io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function</w:t>
      </w:r>
      <w:r w:rsidRPr="0057211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44" \o "Wang, 2006 #538" </w:instrText>
      </w:r>
      <w:r w:rsidR="00A312AD">
        <w:fldChar w:fldCharType="separate"/>
      </w:r>
      <w:r w:rsidRPr="0057211A">
        <w:rPr>
          <w:rFonts w:ascii="Book Antiqua" w:eastAsia="Book Antiqua" w:hAnsi="Book Antiqua" w:cs="Book Antiqua"/>
          <w:color w:val="000000"/>
          <w:u w:color="0563C1"/>
          <w:vertAlign w:val="superscript"/>
        </w:rPr>
        <w:t>144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57211A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l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FD-in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rifi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fidobacteriu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syndrome</w:t>
      </w:r>
      <w:r w:rsidRPr="0065528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45" \o "Brun, 2007 #542" </w:instrText>
      </w:r>
      <w:r w:rsidR="00A312AD">
        <w:fldChar w:fldCharType="separate"/>
      </w:r>
      <w:r w:rsidRPr="00655281">
        <w:rPr>
          <w:rFonts w:ascii="Book Antiqua" w:eastAsia="Book Antiqua" w:hAnsi="Book Antiqua" w:cs="Book Antiqua"/>
          <w:color w:val="000000"/>
          <w:u w:color="0563C1"/>
          <w:vertAlign w:val="superscript"/>
        </w:rPr>
        <w:t>145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655281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FD-f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u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fidobacterium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amatical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-in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eranc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em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Pr="00655281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146" w:tooltip="Cani, 2007 #535" w:history="1">
        <w:r w:rsidRPr="00655281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146</w:t>
        </w:r>
      </w:hyperlink>
      <w:r w:rsidRPr="00655281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P-2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655281">
        <w:rPr>
          <w:rFonts w:ascii="Book Antiqua" w:eastAsia="Book Antiqua" w:hAnsi="Book Antiqua" w:cs="Book Antiqua"/>
          <w:color w:val="000000"/>
        </w:rPr>
        <w:t>l</w:t>
      </w:r>
      <w:r>
        <w:rPr>
          <w:rFonts w:ascii="Book Antiqua" w:eastAsia="Book Antiqua" w:hAnsi="Book Antiqua" w:cs="Book Antiqua"/>
          <w:color w:val="000000"/>
        </w:rPr>
        <w:t>evels</w:t>
      </w:r>
      <w:r w:rsidRPr="00655281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147" w:tooltip="Cani, 2009 #536" w:history="1">
        <w:r w:rsidRPr="00655281">
          <w:rPr>
            <w:rFonts w:ascii="Book Antiqua" w:eastAsia="Book Antiqua" w:hAnsi="Book Antiqua" w:cs="Book Antiqua"/>
            <w:color w:val="000000"/>
            <w:u w:color="0563C1"/>
            <w:vertAlign w:val="superscript"/>
          </w:rPr>
          <w:t>147</w:t>
        </w:r>
      </w:hyperlink>
      <w:r w:rsidRPr="00655281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w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regulator</w:t>
      </w:r>
      <w:r w:rsidRPr="0065528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48" \o "Chen, 2011 #543" </w:instrText>
      </w:r>
      <w:r w:rsidR="00A312AD">
        <w:fldChar w:fldCharType="separate"/>
      </w:r>
      <w:r w:rsidRPr="00655281">
        <w:rPr>
          <w:rFonts w:ascii="Book Antiqua" w:eastAsia="Book Antiqua" w:hAnsi="Book Antiqua" w:cs="Book Antiqua"/>
          <w:color w:val="000000"/>
          <w:u w:color="0563C1"/>
          <w:vertAlign w:val="superscript"/>
        </w:rPr>
        <w:t>148</w:t>
      </w:r>
      <w:r w:rsidR="00A312AD">
        <w:rPr>
          <w:rFonts w:ascii="Book Antiqua" w:eastAsia="Book Antiqua" w:hAnsi="Book Antiqua" w:cs="Book Antiqua"/>
          <w:color w:val="000000"/>
          <w:u w:color="0563C1"/>
          <w:vertAlign w:val="superscript"/>
        </w:rPr>
        <w:fldChar w:fldCharType="end"/>
      </w:r>
      <w:r w:rsidRPr="00655281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fidobacteriu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lement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l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evi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FD-in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drome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ateg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v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fidobacterium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c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tig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F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re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drome.</w:t>
      </w:r>
    </w:p>
    <w:p w14:paraId="19B33A7D" w14:textId="2EDFD1E5" w:rsidR="00A77B3E" w:rsidRDefault="00FD384B" w:rsidP="00655281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mmar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.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muciniphila</w:t>
      </w:r>
      <w:proofErr w:type="spellEnd"/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fidobacterium</w:t>
      </w:r>
      <w:r w:rsidR="00254C5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ab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lifera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evi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dro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era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scer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umul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al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FA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KT/PKB/IRS/ERK/Nrf2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.</w:t>
      </w:r>
    </w:p>
    <w:p w14:paraId="0BD77BCB" w14:textId="77777777" w:rsidR="00A77B3E" w:rsidRDefault="00A77B3E">
      <w:pPr>
        <w:spacing w:line="360" w:lineRule="auto"/>
        <w:ind w:firstLine="720"/>
        <w:jc w:val="both"/>
      </w:pPr>
    </w:p>
    <w:p w14:paraId="64B4DEEE" w14:textId="14080A0C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LIMITATIONS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D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UTURE</w:t>
      </w:r>
      <w:r w:rsidR="00254C5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ERSPECTIVES</w:t>
      </w:r>
    </w:p>
    <w:p w14:paraId="09D9358B" w14:textId="5B19C17A" w:rsidR="00A77B3E" w:rsidRDefault="00FD384B" w:rsidP="00655281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Resear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d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e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ade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er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cochem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ert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ie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ifi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et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z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s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uc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rran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ve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tain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l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ailabl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d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l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eption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mpl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mmend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we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truc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gnant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yrami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estip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ssifi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gnanc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tego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lesevelam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C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ssifi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gnanc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tego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B</w:t>
      </w:r>
      <w:r w:rsidRPr="007D4B9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312AD">
        <w:fldChar w:fldCharType="begin"/>
      </w:r>
      <w:r w:rsidR="00A312AD">
        <w:instrText xml:space="preserve"> HYPERLINK \l "_ENREF_149" \o "Insull Jr, 2006 #473" </w:instrText>
      </w:r>
      <w:r w:rsidR="00A312AD">
        <w:fldChar w:fldCharType="separate"/>
      </w:r>
      <w:r w:rsidRPr="007D4B9E">
        <w:rPr>
          <w:rFonts w:ascii="Book Antiqua" w:eastAsia="Book Antiqua" w:hAnsi="Book Antiqua" w:cs="Book Antiqua"/>
          <w:color w:val="000000"/>
          <w:u w:color="0000EE"/>
          <w:vertAlign w:val="superscript"/>
        </w:rPr>
        <w:t>149</w:t>
      </w:r>
      <w:r w:rsidR="00A312AD">
        <w:rPr>
          <w:rFonts w:ascii="Book Antiqua" w:eastAsia="Book Antiqua" w:hAnsi="Book Antiqua" w:cs="Book Antiqua"/>
          <w:color w:val="000000"/>
          <w:u w:color="0000EE"/>
          <w:vertAlign w:val="superscript"/>
        </w:rPr>
        <w:fldChar w:fldCharType="end"/>
      </w:r>
      <w:r w:rsidRPr="007D4B9E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6CE7CA3E" w14:textId="5D9E5A20" w:rsidR="00A77B3E" w:rsidRDefault="00FD384B" w:rsidP="007D4B9E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Clin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ic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tu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il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mi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th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ificatio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a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t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and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pec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quir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mi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th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7D4B9E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x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ig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ve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lipidemia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D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.</w:t>
      </w:r>
    </w:p>
    <w:p w14:paraId="1346A7EF" w14:textId="77777777" w:rsidR="00A77B3E" w:rsidRDefault="00A77B3E">
      <w:pPr>
        <w:spacing w:line="360" w:lineRule="auto"/>
        <w:ind w:firstLine="720"/>
        <w:jc w:val="both"/>
      </w:pPr>
    </w:p>
    <w:p w14:paraId="18A53599" w14:textId="77777777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1505E3C9" w14:textId="3FAF4319" w:rsidR="00A77B3E" w:rsidRDefault="00FD384B" w:rsidP="007D4B9E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j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jec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e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icatio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st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der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stand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or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om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de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ar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tual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c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ner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urb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lness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romised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-medi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erg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lanc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P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c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t</w:t>
      </w:r>
      <w:r w:rsidR="007D4B9E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mew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clear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and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7D4B9E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onship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l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olutiona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vanc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lness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ture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</w:p>
    <w:p w14:paraId="1E004826" w14:textId="77777777" w:rsidR="00A77B3E" w:rsidRDefault="00A77B3E">
      <w:pPr>
        <w:spacing w:line="360" w:lineRule="auto"/>
        <w:ind w:firstLine="720"/>
        <w:jc w:val="both"/>
      </w:pPr>
    </w:p>
    <w:p w14:paraId="0BDCA124" w14:textId="77777777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ACKNOWLEDGEMENTS</w:t>
      </w:r>
    </w:p>
    <w:p w14:paraId="2A1E928F" w14:textId="36F392C0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ho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knowledg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render.com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ea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gures.</w:t>
      </w:r>
    </w:p>
    <w:p w14:paraId="71E93F6E" w14:textId="77777777" w:rsidR="00A77B3E" w:rsidRDefault="00A77B3E">
      <w:pPr>
        <w:spacing w:line="360" w:lineRule="auto"/>
        <w:jc w:val="both"/>
      </w:pPr>
    </w:p>
    <w:p w14:paraId="1C3343BE" w14:textId="77777777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REFERENCES</w:t>
      </w:r>
    </w:p>
    <w:p w14:paraId="09AD9D31" w14:textId="3CBDE269" w:rsidR="00254C5D" w:rsidRPr="006F18F8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</w:t>
      </w:r>
      <w:r>
        <w:rPr>
          <w:rFonts w:ascii="Book Antiqua" w:hAnsi="Book Antiqua"/>
        </w:rPr>
        <w:t xml:space="preserve"> </w:t>
      </w:r>
      <w:r w:rsidR="006F18F8" w:rsidRPr="006F18F8">
        <w:rPr>
          <w:rFonts w:ascii="Book Antiqua" w:hAnsi="Book Antiqua"/>
          <w:b/>
          <w:bCs/>
        </w:rPr>
        <w:t>Chiang JY</w:t>
      </w:r>
      <w:r w:rsidR="006F18F8" w:rsidRPr="006F18F8">
        <w:rPr>
          <w:rFonts w:ascii="Book Antiqua" w:hAnsi="Book Antiqua"/>
        </w:rPr>
        <w:t xml:space="preserve">. Bile acids: regulation of synthesis. </w:t>
      </w:r>
      <w:r w:rsidR="006F18F8" w:rsidRPr="006F18F8">
        <w:rPr>
          <w:rFonts w:ascii="Book Antiqua" w:hAnsi="Book Antiqua"/>
          <w:i/>
          <w:iCs/>
        </w:rPr>
        <w:t>J Lipid Res</w:t>
      </w:r>
      <w:r w:rsidR="006F18F8" w:rsidRPr="006F18F8">
        <w:rPr>
          <w:rFonts w:ascii="Book Antiqua" w:hAnsi="Book Antiqua"/>
        </w:rPr>
        <w:t xml:space="preserve"> 2009;</w:t>
      </w:r>
      <w:r w:rsidR="006F18F8">
        <w:rPr>
          <w:rFonts w:ascii="Book Antiqua" w:hAnsi="Book Antiqua"/>
        </w:rPr>
        <w:t xml:space="preserve"> </w:t>
      </w:r>
      <w:r w:rsidR="006F18F8" w:rsidRPr="006F18F8">
        <w:rPr>
          <w:rFonts w:ascii="Book Antiqua" w:hAnsi="Book Antiqua"/>
          <w:b/>
          <w:bCs/>
        </w:rPr>
        <w:t>50</w:t>
      </w:r>
      <w:r w:rsidR="006F18F8" w:rsidRPr="006F18F8">
        <w:rPr>
          <w:rFonts w:ascii="Book Antiqua" w:hAnsi="Book Antiqua"/>
        </w:rPr>
        <w:t>:</w:t>
      </w:r>
      <w:r w:rsidR="006F18F8">
        <w:rPr>
          <w:rFonts w:ascii="Book Antiqua" w:hAnsi="Book Antiqua"/>
        </w:rPr>
        <w:t xml:space="preserve"> </w:t>
      </w:r>
      <w:r w:rsidR="006F18F8" w:rsidRPr="006F18F8">
        <w:rPr>
          <w:rFonts w:ascii="Book Antiqua" w:hAnsi="Book Antiqua"/>
        </w:rPr>
        <w:t>1955-</w:t>
      </w:r>
      <w:r w:rsidR="006F18F8">
        <w:rPr>
          <w:rFonts w:ascii="Book Antiqua" w:hAnsi="Book Antiqua"/>
        </w:rPr>
        <w:t>19</w:t>
      </w:r>
      <w:r w:rsidR="006F18F8" w:rsidRPr="006F18F8">
        <w:rPr>
          <w:rFonts w:ascii="Book Antiqua" w:hAnsi="Book Antiqua"/>
        </w:rPr>
        <w:t xml:space="preserve">66 </w:t>
      </w:r>
      <w:r w:rsidR="006F18F8">
        <w:rPr>
          <w:rFonts w:ascii="Book Antiqua" w:hAnsi="Book Antiqua"/>
        </w:rPr>
        <w:t>[</w:t>
      </w:r>
      <w:r w:rsidR="006F18F8" w:rsidRPr="006F18F8">
        <w:rPr>
          <w:rFonts w:ascii="Book Antiqua" w:hAnsi="Book Antiqua"/>
        </w:rPr>
        <w:t>PMID: 19346330</w:t>
      </w:r>
      <w:r w:rsidR="006F18F8">
        <w:rPr>
          <w:rFonts w:ascii="Book Antiqua" w:hAnsi="Book Antiqua"/>
        </w:rPr>
        <w:t xml:space="preserve"> DOI</w:t>
      </w:r>
      <w:r w:rsidR="006F18F8" w:rsidRPr="006F18F8">
        <w:rPr>
          <w:rFonts w:ascii="Book Antiqua" w:hAnsi="Book Antiqua"/>
        </w:rPr>
        <w:t>: 10.1194/</w:t>
      </w:r>
      <w:proofErr w:type="gramStart"/>
      <w:r w:rsidR="006F18F8" w:rsidRPr="006F18F8">
        <w:rPr>
          <w:rFonts w:ascii="Book Antiqua" w:hAnsi="Book Antiqua"/>
        </w:rPr>
        <w:t>jlr.R</w:t>
      </w:r>
      <w:proofErr w:type="gramEnd"/>
      <w:r w:rsidR="006F18F8" w:rsidRPr="006F18F8">
        <w:rPr>
          <w:rFonts w:ascii="Book Antiqua" w:hAnsi="Book Antiqua"/>
        </w:rPr>
        <w:t>900010-JLR200</w:t>
      </w:r>
      <w:r w:rsidR="006F18F8">
        <w:rPr>
          <w:rFonts w:ascii="Book Antiqua" w:hAnsi="Book Antiqua"/>
        </w:rPr>
        <w:t>]</w:t>
      </w:r>
    </w:p>
    <w:p w14:paraId="64741300" w14:textId="1A91E9F9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Li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T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i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Y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ignal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ru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rapy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Pharmaco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Rev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4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66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948-98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507346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24/pr.113.008201]</w:t>
      </w:r>
    </w:p>
    <w:p w14:paraId="5409DBAA" w14:textId="494C92E2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Thomas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C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ellicciar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ruzansk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uwerx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choonjan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arget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-acid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ignalling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sease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Nat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Rev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Drug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Discov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8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7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678-69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867043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38/nrd2619]</w:t>
      </w:r>
    </w:p>
    <w:p w14:paraId="193CDB7B" w14:textId="4E797779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4</w:t>
      </w:r>
      <w:r>
        <w:rPr>
          <w:rFonts w:ascii="Book Antiqua" w:hAnsi="Book Antiqua"/>
        </w:rPr>
        <w:t xml:space="preserve"> </w:t>
      </w:r>
      <w:r w:rsidR="00056026" w:rsidRPr="00056026">
        <w:rPr>
          <w:rFonts w:ascii="Book Antiqua" w:hAnsi="Book Antiqua"/>
          <w:b/>
          <w:bCs/>
        </w:rPr>
        <w:t>Chen I</w:t>
      </w:r>
      <w:r w:rsidR="00056026" w:rsidRPr="00056026">
        <w:rPr>
          <w:rFonts w:ascii="Book Antiqua" w:hAnsi="Book Antiqua"/>
        </w:rPr>
        <w:t xml:space="preserve">, </w:t>
      </w:r>
      <w:proofErr w:type="spellStart"/>
      <w:r w:rsidR="00056026" w:rsidRPr="00056026">
        <w:rPr>
          <w:rFonts w:ascii="Book Antiqua" w:hAnsi="Book Antiqua"/>
        </w:rPr>
        <w:t>Cassaro</w:t>
      </w:r>
      <w:proofErr w:type="spellEnd"/>
      <w:r w:rsidR="00056026" w:rsidRPr="00056026">
        <w:rPr>
          <w:rFonts w:ascii="Book Antiqua" w:hAnsi="Book Antiqua"/>
        </w:rPr>
        <w:t xml:space="preserve"> S. Physiology, Bile Acids. 2022 May 8. In: </w:t>
      </w:r>
      <w:proofErr w:type="spellStart"/>
      <w:r w:rsidR="00056026" w:rsidRPr="00056026">
        <w:rPr>
          <w:rFonts w:ascii="Book Antiqua" w:hAnsi="Book Antiqua"/>
        </w:rPr>
        <w:t>StatPearls</w:t>
      </w:r>
      <w:proofErr w:type="spellEnd"/>
      <w:r w:rsidR="00056026" w:rsidRPr="00056026">
        <w:rPr>
          <w:rFonts w:ascii="Book Antiqua" w:hAnsi="Book Antiqua"/>
        </w:rPr>
        <w:t xml:space="preserve"> [Internet]. Treasure Island (FL): </w:t>
      </w:r>
      <w:proofErr w:type="spellStart"/>
      <w:r w:rsidR="00056026" w:rsidRPr="00056026">
        <w:rPr>
          <w:rFonts w:ascii="Book Antiqua" w:hAnsi="Book Antiqua"/>
        </w:rPr>
        <w:t>StatPearls</w:t>
      </w:r>
      <w:proofErr w:type="spellEnd"/>
      <w:r w:rsidR="00056026" w:rsidRPr="00056026">
        <w:rPr>
          <w:rFonts w:ascii="Book Antiqua" w:hAnsi="Book Antiqua"/>
        </w:rPr>
        <w:t xml:space="preserve"> Publishing; 2022 Jan </w:t>
      </w:r>
      <w:r w:rsidR="00056026">
        <w:rPr>
          <w:rFonts w:ascii="Book Antiqua" w:hAnsi="Book Antiqua"/>
        </w:rPr>
        <w:t>[</w:t>
      </w:r>
      <w:r w:rsidR="00056026" w:rsidRPr="00056026">
        <w:rPr>
          <w:rFonts w:ascii="Book Antiqua" w:hAnsi="Book Antiqua"/>
        </w:rPr>
        <w:t>PMID: 31747172</w:t>
      </w:r>
      <w:r w:rsidR="00056026">
        <w:rPr>
          <w:rFonts w:ascii="Book Antiqua" w:hAnsi="Book Antiqua"/>
        </w:rPr>
        <w:t>]</w:t>
      </w:r>
    </w:p>
    <w:p w14:paraId="4EBCC58A" w14:textId="192E5B13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Li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T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i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Y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gulators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Curr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Opin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31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59-16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558473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97/MOG.0000000000000156]</w:t>
      </w:r>
    </w:p>
    <w:p w14:paraId="3AF32064" w14:textId="0CAF882F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6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Staels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B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onsec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A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gulation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chanism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spons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questration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Diabetes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Ca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9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32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Suppl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2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237-S24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987555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2337/dc09-S355]</w:t>
      </w:r>
    </w:p>
    <w:p w14:paraId="1C2E6D54" w14:textId="6EFFE7D2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7</w:t>
      </w:r>
      <w:r>
        <w:rPr>
          <w:rFonts w:ascii="Book Antiqua" w:hAnsi="Book Antiqua"/>
        </w:rPr>
        <w:t xml:space="preserve"> </w:t>
      </w:r>
      <w:r w:rsidR="006770FD" w:rsidRPr="006770FD">
        <w:rPr>
          <w:rFonts w:ascii="Book Antiqua" w:hAnsi="Book Antiqua"/>
          <w:b/>
          <w:bCs/>
        </w:rPr>
        <w:t>Ramírez-Pérez O</w:t>
      </w:r>
      <w:r w:rsidR="006770FD" w:rsidRPr="006770FD">
        <w:rPr>
          <w:rFonts w:ascii="Book Antiqua" w:hAnsi="Book Antiqua"/>
        </w:rPr>
        <w:t xml:space="preserve">, Cruz-Ramón V, Chinchilla-López P, Méndez-Sánchez N. The Role of the Gut Microbiota in Bile Acid Metabolism. </w:t>
      </w:r>
      <w:r w:rsidR="006770FD" w:rsidRPr="006770FD">
        <w:rPr>
          <w:rFonts w:ascii="Book Antiqua" w:hAnsi="Book Antiqua"/>
          <w:i/>
          <w:iCs/>
        </w:rPr>
        <w:t>Ann Hepatol</w:t>
      </w:r>
      <w:r w:rsidR="006770FD" w:rsidRPr="006770FD">
        <w:rPr>
          <w:rFonts w:ascii="Book Antiqua" w:hAnsi="Book Antiqua"/>
        </w:rPr>
        <w:t xml:space="preserve"> 2017;</w:t>
      </w:r>
      <w:r w:rsidR="006770FD">
        <w:rPr>
          <w:rFonts w:ascii="Book Antiqua" w:hAnsi="Book Antiqua"/>
        </w:rPr>
        <w:t xml:space="preserve"> </w:t>
      </w:r>
      <w:r w:rsidR="006770FD" w:rsidRPr="006770FD">
        <w:rPr>
          <w:rFonts w:ascii="Book Antiqua" w:hAnsi="Book Antiqua"/>
          <w:b/>
          <w:bCs/>
        </w:rPr>
        <w:t>16</w:t>
      </w:r>
      <w:r w:rsidR="006770FD" w:rsidRPr="006770FD">
        <w:rPr>
          <w:rFonts w:ascii="Book Antiqua" w:hAnsi="Book Antiqua"/>
        </w:rPr>
        <w:t>:</w:t>
      </w:r>
      <w:r w:rsidR="006770FD">
        <w:rPr>
          <w:rFonts w:ascii="Book Antiqua" w:hAnsi="Book Antiqua"/>
        </w:rPr>
        <w:t xml:space="preserve"> </w:t>
      </w:r>
      <w:r w:rsidR="006770FD" w:rsidRPr="006770FD">
        <w:rPr>
          <w:rFonts w:ascii="Book Antiqua" w:hAnsi="Book Antiqua"/>
        </w:rPr>
        <w:t xml:space="preserve">s15-s20 </w:t>
      </w:r>
      <w:r w:rsidR="006770FD">
        <w:rPr>
          <w:rFonts w:ascii="Book Antiqua" w:hAnsi="Book Antiqua"/>
        </w:rPr>
        <w:t>[</w:t>
      </w:r>
      <w:r w:rsidR="006770FD" w:rsidRPr="006770FD">
        <w:rPr>
          <w:rFonts w:ascii="Book Antiqua" w:hAnsi="Book Antiqua"/>
        </w:rPr>
        <w:t>PMID: 29080339</w:t>
      </w:r>
      <w:r w:rsidR="006770FD">
        <w:rPr>
          <w:rFonts w:ascii="Book Antiqua" w:hAnsi="Book Antiqua"/>
        </w:rPr>
        <w:t xml:space="preserve"> DOI</w:t>
      </w:r>
      <w:r w:rsidR="006770FD" w:rsidRPr="006770FD">
        <w:rPr>
          <w:rFonts w:ascii="Book Antiqua" w:hAnsi="Book Antiqua"/>
        </w:rPr>
        <w:t>: 10.5604/01.3001.0010.5494</w:t>
      </w:r>
      <w:r w:rsidR="006770FD">
        <w:rPr>
          <w:rFonts w:ascii="Book Antiqua" w:hAnsi="Book Antiqua"/>
        </w:rPr>
        <w:t>]</w:t>
      </w:r>
    </w:p>
    <w:p w14:paraId="3C24F08E" w14:textId="5B503DF5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lastRenderedPageBreak/>
        <w:t>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Sze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MA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chlos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D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ook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ig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oise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visit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m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mBi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755530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28/mBio.01018-16]</w:t>
      </w:r>
    </w:p>
    <w:p w14:paraId="702D4489" w14:textId="617D722D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Ley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RE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ters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ord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I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cologic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volutionar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orc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hap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vers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testin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6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24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837-84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649759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6/j.cell.2006.02.017]</w:t>
      </w:r>
    </w:p>
    <w:p w14:paraId="13AB2A84" w14:textId="4B7671B4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Qin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J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Rae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rumuga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urgdorf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anichanh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iels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o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Levenez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amad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nd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a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e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Xi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ap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pag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ertala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atto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ans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asli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Linneberg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iels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B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lleti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naul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icheritz-Pont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urn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i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Q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runak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oré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uarn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ristians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ders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rkhil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Weissenbach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;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etaHIT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sortiu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ork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hrlic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en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atalogu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stablish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genom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quencing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Natu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0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464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59-6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0360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38/nature08821]</w:t>
      </w:r>
    </w:p>
    <w:p w14:paraId="288ACF43" w14:textId="343CFBED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Davis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CD</w:t>
      </w:r>
      <w:r w:rsidRPr="00254C5D">
        <w:rPr>
          <w:rFonts w:ascii="Book Antiqua" w:hAnsi="Book Antiqua"/>
        </w:rPr>
        <w:t>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o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ity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Nutr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Toda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51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67-17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779558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97/NT.0000000000000167]</w:t>
      </w:r>
    </w:p>
    <w:p w14:paraId="703E17DA" w14:textId="2A78E135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2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Shiffk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SJ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an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waa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W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lana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al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sease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Biochim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Biophys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Acta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Biomemb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859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269-227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888704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6/j.bbamem.2017.08.019]</w:t>
      </w:r>
    </w:p>
    <w:p w14:paraId="1925F039" w14:textId="18FDBC6F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3</w:t>
      </w:r>
      <w:r>
        <w:rPr>
          <w:rFonts w:ascii="Book Antiqua" w:hAnsi="Book Antiqua"/>
        </w:rPr>
        <w:t xml:space="preserve"> </w:t>
      </w:r>
      <w:r w:rsidR="006770FD" w:rsidRPr="006770FD">
        <w:rPr>
          <w:rFonts w:ascii="Book Antiqua" w:hAnsi="Book Antiqua"/>
          <w:b/>
          <w:bCs/>
        </w:rPr>
        <w:t>Fiorucci S</w:t>
      </w:r>
      <w:r w:rsidR="006770FD" w:rsidRPr="006770FD">
        <w:rPr>
          <w:rFonts w:ascii="Book Antiqua" w:hAnsi="Book Antiqua"/>
        </w:rPr>
        <w:t xml:space="preserve">, </w:t>
      </w:r>
      <w:proofErr w:type="spellStart"/>
      <w:r w:rsidR="006770FD" w:rsidRPr="006770FD">
        <w:rPr>
          <w:rFonts w:ascii="Book Antiqua" w:hAnsi="Book Antiqua"/>
        </w:rPr>
        <w:t>Distrutti</w:t>
      </w:r>
      <w:proofErr w:type="spellEnd"/>
      <w:r w:rsidR="006770FD" w:rsidRPr="006770FD">
        <w:rPr>
          <w:rFonts w:ascii="Book Antiqua" w:hAnsi="Book Antiqua"/>
        </w:rPr>
        <w:t xml:space="preserve"> E. Bile Acid-Activated Receptors, Intestinal Microbiota, and the Treatment of Metabolic Disorders. </w:t>
      </w:r>
      <w:r w:rsidR="006770FD" w:rsidRPr="006770FD">
        <w:rPr>
          <w:rFonts w:ascii="Book Antiqua" w:hAnsi="Book Antiqua"/>
          <w:i/>
          <w:iCs/>
        </w:rPr>
        <w:t>Trends Mol Med</w:t>
      </w:r>
      <w:r w:rsidR="006770FD" w:rsidRPr="006770FD">
        <w:rPr>
          <w:rFonts w:ascii="Book Antiqua" w:hAnsi="Book Antiqua"/>
        </w:rPr>
        <w:t xml:space="preserve"> 2015;</w:t>
      </w:r>
      <w:r w:rsidR="006770FD">
        <w:rPr>
          <w:rFonts w:ascii="Book Antiqua" w:hAnsi="Book Antiqua"/>
        </w:rPr>
        <w:t xml:space="preserve"> </w:t>
      </w:r>
      <w:r w:rsidR="006770FD" w:rsidRPr="006770FD">
        <w:rPr>
          <w:rFonts w:ascii="Book Antiqua" w:hAnsi="Book Antiqua"/>
          <w:b/>
          <w:bCs/>
        </w:rPr>
        <w:t>21</w:t>
      </w:r>
      <w:r w:rsidR="006770FD" w:rsidRPr="006770FD">
        <w:rPr>
          <w:rFonts w:ascii="Book Antiqua" w:hAnsi="Book Antiqua"/>
        </w:rPr>
        <w:t>:</w:t>
      </w:r>
      <w:r w:rsidR="006770FD">
        <w:rPr>
          <w:rFonts w:ascii="Book Antiqua" w:hAnsi="Book Antiqua"/>
        </w:rPr>
        <w:t xml:space="preserve"> </w:t>
      </w:r>
      <w:r w:rsidR="006770FD" w:rsidRPr="006770FD">
        <w:rPr>
          <w:rFonts w:ascii="Book Antiqua" w:hAnsi="Book Antiqua"/>
        </w:rPr>
        <w:t xml:space="preserve">702-714 </w:t>
      </w:r>
      <w:r w:rsidR="006770FD">
        <w:rPr>
          <w:rFonts w:ascii="Book Antiqua" w:hAnsi="Book Antiqua"/>
        </w:rPr>
        <w:t>[</w:t>
      </w:r>
      <w:r w:rsidR="006770FD" w:rsidRPr="006770FD">
        <w:rPr>
          <w:rFonts w:ascii="Book Antiqua" w:hAnsi="Book Antiqua"/>
        </w:rPr>
        <w:t>PMID: 26481828</w:t>
      </w:r>
      <w:r w:rsidR="006770FD">
        <w:rPr>
          <w:rFonts w:ascii="Book Antiqua" w:hAnsi="Book Antiqua"/>
        </w:rPr>
        <w:t xml:space="preserve"> DOI</w:t>
      </w:r>
      <w:r w:rsidR="006770FD" w:rsidRPr="006770FD">
        <w:rPr>
          <w:rFonts w:ascii="Book Antiqua" w:hAnsi="Book Antiqua"/>
        </w:rPr>
        <w:t>: 10.1016/j.molmed.2015.09.001</w:t>
      </w:r>
      <w:r w:rsidR="006770FD">
        <w:rPr>
          <w:rFonts w:ascii="Book Antiqua" w:hAnsi="Book Antiqua"/>
        </w:rPr>
        <w:t>]</w:t>
      </w:r>
    </w:p>
    <w:p w14:paraId="5F7D6F15" w14:textId="0B9D324C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Roy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CC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i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outhilli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v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hort-cha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at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s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ad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im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ime?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Nutr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Pract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6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1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51-36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687080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77/0115426506021004351]</w:t>
      </w:r>
    </w:p>
    <w:p w14:paraId="6A1B5131" w14:textId="092F4679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Cunningham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AL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ephe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W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arr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A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fluenc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llitu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(T2DM)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Pathog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3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5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436243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86/s13099-021-00446-0]</w:t>
      </w:r>
    </w:p>
    <w:p w14:paraId="3506B977" w14:textId="7A0799A4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6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Sayi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SI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Wahlström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Feli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Jäntt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arschall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amber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ngeli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yötyläin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Orešič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äckhe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gula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s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duc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vel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tauro</w:t>
      </w:r>
      <w:proofErr w:type="spellEnd"/>
      <w:r w:rsidRPr="00254C5D">
        <w:rPr>
          <w:rFonts w:ascii="Book Antiqua" w:hAnsi="Book Antiqua"/>
        </w:rPr>
        <w:t>-beta-murich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aturall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ccurr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X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tagonist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etab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7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25-23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339516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6/j.cmet.2013.01.003]</w:t>
      </w:r>
    </w:p>
    <w:p w14:paraId="5E05DCF3" w14:textId="75CE4F3B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lastRenderedPageBreak/>
        <w:t>1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McGlone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ER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loo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R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yndrom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Ann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Biochem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56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26-33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045375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77/0004563218817798]</w:t>
      </w:r>
    </w:p>
    <w:p w14:paraId="21FA4480" w14:textId="48877B1A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Wei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M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Q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jan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Xi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e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ia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i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ysregul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-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x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tribu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sceptibility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EBioMedicin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55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276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240811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6/j.ebiom.2020.102766]</w:t>
      </w:r>
    </w:p>
    <w:p w14:paraId="19229D65" w14:textId="7F5AA17C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9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Surono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IS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Wardan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Waspodo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aksono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erhoev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Venem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unctio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oo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gredi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ode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del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Nutr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etab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(</w:t>
      </w:r>
      <w:proofErr w:type="spellStart"/>
      <w:r w:rsidRPr="00254C5D">
        <w:rPr>
          <w:rFonts w:ascii="Book Antiqua" w:hAnsi="Book Antiqua"/>
          <w:i/>
          <w:iCs/>
        </w:rPr>
        <w:t>Lond</w:t>
      </w:r>
      <w:proofErr w:type="spellEnd"/>
      <w:r w:rsidRPr="00254C5D">
        <w:rPr>
          <w:rFonts w:ascii="Book Antiqua" w:hAnsi="Book Antiqua"/>
          <w:i/>
          <w:iCs/>
        </w:rPr>
        <w:t>)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7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7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296842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86/s12986-020-00496-2]</w:t>
      </w:r>
    </w:p>
    <w:p w14:paraId="5FFCFCB0" w14:textId="0710D370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2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Gentile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CL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ei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L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tersec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e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alth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Scienc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362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776-78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044280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26/</w:t>
      </w:r>
      <w:proofErr w:type="gramStart"/>
      <w:r w:rsidRPr="00254C5D">
        <w:rPr>
          <w:rFonts w:ascii="Book Antiqua" w:hAnsi="Book Antiqua"/>
        </w:rPr>
        <w:t>science.aau</w:t>
      </w:r>
      <w:proofErr w:type="gramEnd"/>
      <w:r w:rsidRPr="00254C5D">
        <w:rPr>
          <w:rFonts w:ascii="Book Antiqua" w:hAnsi="Book Antiqua"/>
        </w:rPr>
        <w:t>5812]</w:t>
      </w:r>
    </w:p>
    <w:p w14:paraId="0776D358" w14:textId="2C1E5D67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2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Castillo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JJ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rland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arv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ene-nutrie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teractio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sceptibil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ity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Genes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Nut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2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909376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86/s12263-017-0581-3]</w:t>
      </w:r>
    </w:p>
    <w:p w14:paraId="74967D8E" w14:textId="2338CBB9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2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Santacruz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A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lado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arcía-Valdé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gur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rtín-Lago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jo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rtí-Romer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opez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Florido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ampoy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anz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mposi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od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eigh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eigh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a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ochemic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rameter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egna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omen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Br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Nut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0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04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83-9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0596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7/S0007114510000176]</w:t>
      </w:r>
    </w:p>
    <w:p w14:paraId="4C5B9F54" w14:textId="45E6A141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2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Ley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RE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Turnbaugh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le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ord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I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cology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ity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Natu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6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444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22-102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718330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38/4441022a]</w:t>
      </w:r>
    </w:p>
    <w:p w14:paraId="71FC452F" w14:textId="29670A6C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2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Gill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SR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op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eboy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T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Eckburg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Turnbaugh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amue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ord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I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Relma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raser-Ligget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els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genom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alys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st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m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Scienc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6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312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355-135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674111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26/science.1124234]</w:t>
      </w:r>
    </w:p>
    <w:p w14:paraId="75F71CF3" w14:textId="28C78C2E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25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Bäckhed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F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op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V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o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ag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emenkovich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F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ord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I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nvironment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act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a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gula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a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orag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Proc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Nat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Acad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Sci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U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S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4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01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5718-1572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550521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73/pnas.0407076101]</w:t>
      </w:r>
    </w:p>
    <w:p w14:paraId="241E804E" w14:textId="091CAD11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2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Rhee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SH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othoulaki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y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A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incipl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mplicatio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rain-gut-enter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xi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Nat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Rev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9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6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06-31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940427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38/nrgastro.2009.35]</w:t>
      </w:r>
    </w:p>
    <w:p w14:paraId="412CE4B6" w14:textId="0185E587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lastRenderedPageBreak/>
        <w:t>2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Zhang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C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a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e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teractio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etwe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s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enetic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e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leva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velopme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yndrom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ISME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0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4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32-24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986518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38/ismej.2009.112]</w:t>
      </w:r>
    </w:p>
    <w:p w14:paraId="724EF2AE" w14:textId="5D565683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28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Turnbaugh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PJ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ahowal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agrin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ardi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ord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I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ity-associ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creas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apac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nerg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arvest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Natu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6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444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27-103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718331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38/nature05414]</w:t>
      </w:r>
    </w:p>
    <w:p w14:paraId="59C0F1DF" w14:textId="039CB9AE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29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Collado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MC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Isolaur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Laitin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almin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stinc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mposi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ur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egnanc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verweigh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ormal-weigh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omen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Nut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8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88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894-89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884277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93/</w:t>
      </w:r>
      <w:proofErr w:type="spellStart"/>
      <w:r w:rsidRPr="00254C5D">
        <w:rPr>
          <w:rFonts w:ascii="Book Antiqua" w:hAnsi="Book Antiqua"/>
        </w:rPr>
        <w:t>ajcn</w:t>
      </w:r>
      <w:proofErr w:type="spellEnd"/>
      <w:r w:rsidRPr="00254C5D">
        <w:rPr>
          <w:rFonts w:ascii="Book Antiqua" w:hAnsi="Book Antiqua"/>
        </w:rPr>
        <w:t>/88.4.894]</w:t>
      </w:r>
    </w:p>
    <w:p w14:paraId="5A0BF12B" w14:textId="7707FAFC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30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Derrie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M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augh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E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lugg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o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M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kkermansia</w:t>
      </w:r>
      <w:proofErr w:type="spellEnd"/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uciniphil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en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nov.</w:t>
      </w:r>
      <w:proofErr w:type="spellEnd"/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p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nov.</w:t>
      </w:r>
      <w:proofErr w:type="spellEnd"/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ucin-degrad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acteriu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Syst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Evo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icrobiol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4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54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469-147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538869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99/ijs.0.02873-0]</w:t>
      </w:r>
    </w:p>
    <w:p w14:paraId="172FF3D0" w14:textId="5B172F5F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3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Karlsson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CL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Onnerfält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l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hrné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Thorngren-Jerneck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escho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ildr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orm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xcessiv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od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eight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Obesity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(Silver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Spring)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0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257-226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254674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38/oby.2012.110]</w:t>
      </w:r>
    </w:p>
    <w:p w14:paraId="25A92956" w14:textId="0BCFE280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3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Everard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A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elz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eurt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Ouwerkerk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P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ruart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indel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B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uiot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erri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ucciol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G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elzenn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o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an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D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ross-talk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etween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kkermansia</w:t>
      </w:r>
      <w:proofErr w:type="spellEnd"/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uciniphil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pitheliu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trol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et-induc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ity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Proc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Nat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Acad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Sci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U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S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10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9066-907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367110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73/pnas.1219451110]</w:t>
      </w:r>
    </w:p>
    <w:p w14:paraId="65A3999D" w14:textId="7C1C33D1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33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Tomki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GH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we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o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s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Trans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4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73-8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819152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515/jtim-2016-0018]</w:t>
      </w:r>
    </w:p>
    <w:p w14:paraId="5048FFEA" w14:textId="150E6B3C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3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Patti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ME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out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anc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erni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ars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ls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ad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aratos</w:t>
      </w:r>
      <w:proofErr w:type="spellEnd"/>
      <w:r w:rsidRPr="00254C5D">
        <w:rPr>
          <w:rFonts w:ascii="Book Antiqua" w:hAnsi="Book Antiqua"/>
        </w:rPr>
        <w:t>-Fli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u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C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ihlajamak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uwerx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oldfin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B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ru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igh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ma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i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astr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ypass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otenti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tribu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mprov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o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p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s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Obesity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(Silver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Spring)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9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7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671-167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936000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38/oby.2009.102]</w:t>
      </w:r>
    </w:p>
    <w:p w14:paraId="1B8E92B8" w14:textId="7DBD8E5B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35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Sonnenburg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JL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äckhe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et-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teractio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derator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s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Natu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535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56-6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738398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38/nature18846]</w:t>
      </w:r>
    </w:p>
    <w:p w14:paraId="479F6719" w14:textId="4510EEB6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lastRenderedPageBreak/>
        <w:t>36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Kawamat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Y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Fuji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osoy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arad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oshid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w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Fukusum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abat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to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hintan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inum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ujisaw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Fujino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tein-coupl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cept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sponsiv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Biol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Che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3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78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9435-944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252442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74/jbc.M209706200]</w:t>
      </w:r>
    </w:p>
    <w:p w14:paraId="49430425" w14:textId="34B7AB2F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37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Parséus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A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omm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omm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aesa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linar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tåhlma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rein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U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rki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äckhe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-induc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quires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farnesoi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ceptor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66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429-43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674029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36/gutjnl-2015-310283]</w:t>
      </w:r>
    </w:p>
    <w:p w14:paraId="2B02E605" w14:textId="52E1B5F9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3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Wild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S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Roglic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re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icre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ob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evalenc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stima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ea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jectio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30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Diabetes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Ca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4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7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47-105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511151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2337/diacare.27.5.1047]</w:t>
      </w:r>
    </w:p>
    <w:p w14:paraId="293F1AD8" w14:textId="1747BA58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3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Chávez-Talavera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O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Tailleux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febv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tael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tr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s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flamm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it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yslipidemi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onalcoh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at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seas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Gastroenterolog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52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679-1694.e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821452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53/j.gastro.2017.01.055]</w:t>
      </w:r>
    </w:p>
    <w:p w14:paraId="74F59FD1" w14:textId="458285A6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4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Cipriani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S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encarell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lladin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iorucc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X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tiv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vers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sul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sistanc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p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bnormaliti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tec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gains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eatos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uck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(fa/fa)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t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Lipid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0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51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771-78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978381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94/jlr.M001602]</w:t>
      </w:r>
    </w:p>
    <w:p w14:paraId="0E00FC7B" w14:textId="56B5EEAF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4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Grigorescu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I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umitrascu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L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MPLIC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LLITU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ITY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Acta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Endocrinol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(</w:t>
      </w:r>
      <w:proofErr w:type="spellStart"/>
      <w:r w:rsidRPr="00254C5D">
        <w:rPr>
          <w:rFonts w:ascii="Book Antiqua" w:hAnsi="Book Antiqua"/>
          <w:i/>
          <w:iCs/>
        </w:rPr>
        <w:t>Buchar</w:t>
      </w:r>
      <w:proofErr w:type="spellEnd"/>
      <w:r w:rsidRPr="00254C5D">
        <w:rPr>
          <w:rFonts w:ascii="Book Antiqua" w:hAnsi="Book Antiqua"/>
          <w:i/>
          <w:iCs/>
        </w:rPr>
        <w:t>)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2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6-21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114908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4183/aeb.2016.206]</w:t>
      </w:r>
    </w:p>
    <w:p w14:paraId="56E2AF35" w14:textId="5A3923C7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4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Qin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J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a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h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Ji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Q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Xu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a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o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e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o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ans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anchez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Rae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Falony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kud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lmeid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LeChateli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naul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o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atto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e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hrlic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iels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ders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ristians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genome-wid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ssoci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Natu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490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55-6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302312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38/nature11450]</w:t>
      </w:r>
    </w:p>
    <w:p w14:paraId="51686AC1" w14:textId="5BDE9DEF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4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Aggarwal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H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hak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uma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Jagavelu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kshi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dul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sul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sistanc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yslipidemi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ru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om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iNO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nocko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ollow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lastRenderedPageBreak/>
        <w:t>Treatme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itrit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formin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ioglitazon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mbin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mpicill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eomycin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Sc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500862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3390/ijms23010195]</w:t>
      </w:r>
    </w:p>
    <w:p w14:paraId="2DD45A89" w14:textId="36675C50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4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van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Nierop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FS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Jong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ulik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ouvy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chaap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lde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amink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W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Rens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Romij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rev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W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oeter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R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uodenal-jeju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n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creas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ostprandi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unconjug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spons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srup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-FXR-FGF1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x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man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Metabolis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93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5-3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065805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6/j.metabol.2018.12.009]</w:t>
      </w:r>
    </w:p>
    <w:p w14:paraId="46A20D3D" w14:textId="49C5BA66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4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Fei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N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pportunis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hog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sol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proofErr w:type="gramStart"/>
      <w:r w:rsidRPr="00254C5D">
        <w:rPr>
          <w:rFonts w:ascii="Book Antiqua" w:hAnsi="Book Antiqua"/>
        </w:rPr>
        <w:t>causes</w:t>
      </w:r>
      <w:proofErr w:type="gram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ermfre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ISME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7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880-88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323529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38/ismej.2012.153]</w:t>
      </w:r>
    </w:p>
    <w:p w14:paraId="51E2C456" w14:textId="704F1D34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4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Lambeth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SM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ars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ow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Ramaraj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Leff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W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u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el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ha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O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mposition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vers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bundanc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e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Diabetes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Obe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-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675603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5436/2376-0949.15.031]</w:t>
      </w:r>
    </w:p>
    <w:p w14:paraId="0392F5A8" w14:textId="744C2AA2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4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Larsen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N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Vogens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er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W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iels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reas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ders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l-</w:t>
      </w:r>
      <w:proofErr w:type="spellStart"/>
      <w:r w:rsidRPr="00254C5D">
        <w:rPr>
          <w:rFonts w:ascii="Book Antiqua" w:hAnsi="Book Antiqua"/>
        </w:rPr>
        <w:t>Sou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ørens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ans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akobs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dul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ffer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on-diabe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dults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PLoS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On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0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5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908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4021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371/journal.pone.0009085]</w:t>
      </w:r>
    </w:p>
    <w:p w14:paraId="37E6DC6A" w14:textId="7D686D3F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48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Kore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O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oodric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ullend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C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po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Laitin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äckhe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onzalez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ern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ngenent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nigh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äckhe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Isolaur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almin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s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model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ang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ur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egnancy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50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470-48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286300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6/j.cell.2012.07.008]</w:t>
      </w:r>
    </w:p>
    <w:p w14:paraId="2EA292B2" w14:textId="062EC145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49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Gohir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W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hel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rett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o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chertz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lobod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egnancy-rel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ang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ter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pende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up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ther'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riconceptio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et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icrob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6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10-32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632250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80/19490976.2015.1086056]</w:t>
      </w:r>
    </w:p>
    <w:p w14:paraId="2DE27561" w14:textId="319174D0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50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Obuchowsk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A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orczyc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tandyło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Obuchowsk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imber-</w:t>
      </w:r>
      <w:proofErr w:type="spellStart"/>
      <w:r w:rsidRPr="00254C5D">
        <w:rPr>
          <w:rFonts w:ascii="Book Antiqua" w:hAnsi="Book Antiqua"/>
        </w:rPr>
        <w:t>Trojna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Ż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Wierzchowska-Opok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Leszczyńska-Gorzelak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bio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pplement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ur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egnanc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utu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ter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isk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yndrom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Sc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589782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3390/ijms23158253]</w:t>
      </w:r>
    </w:p>
    <w:p w14:paraId="63BDE559" w14:textId="5F8C33F5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lastRenderedPageBreak/>
        <w:t>5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Liu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H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L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Lv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Lv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lteratio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loo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pidom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estatio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llitus</w:t>
      </w:r>
      <w:r>
        <w:rPr>
          <w:rFonts w:ascii="Book Antiqua" w:hAnsi="Book Antiqua"/>
        </w:rPr>
        <w:t xml:space="preserve"> </w:t>
      </w:r>
      <w:proofErr w:type="gramStart"/>
      <w:r w:rsidRPr="00254C5D">
        <w:rPr>
          <w:rFonts w:ascii="Book Antiqua" w:hAnsi="Book Antiqua"/>
        </w:rPr>
        <w:t>With</w:t>
      </w:r>
      <w:proofErr w:type="gram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yperlipidemia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Physiol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0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1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144770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3389/fphys.2019.01015]</w:t>
      </w:r>
    </w:p>
    <w:p w14:paraId="071482BE" w14:textId="50E72887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5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Nishida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S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orinouch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igashimur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kahor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tsumot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olestyramin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questran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creas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ec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hor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a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at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mmunoglobul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Biol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Pharm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Bul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43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565-56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185285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248/</w:t>
      </w:r>
      <w:proofErr w:type="gramStart"/>
      <w:r w:rsidRPr="00254C5D">
        <w:rPr>
          <w:rFonts w:ascii="Book Antiqua" w:hAnsi="Book Antiqua"/>
        </w:rPr>
        <w:t>bpb.b</w:t>
      </w:r>
      <w:proofErr w:type="gramEnd"/>
      <w:r w:rsidRPr="00254C5D">
        <w:rPr>
          <w:rFonts w:ascii="Book Antiqua" w:hAnsi="Book Antiqua"/>
        </w:rPr>
        <w:t>19-00923]</w:t>
      </w:r>
    </w:p>
    <w:p w14:paraId="38E86CB8" w14:textId="5D04FF7B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5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Sugimoto-Kawabata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K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himad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aka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zuk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eld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ieterma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h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H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aveke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rinc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ek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M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tila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creas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eigh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a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nhanc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EF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corpor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iar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pid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p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xcretion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Lipid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54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255-126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343461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94/jlr.M032839]</w:t>
      </w:r>
    </w:p>
    <w:p w14:paraId="479FA370" w14:textId="1577DC59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5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Bays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HE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oldber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B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uit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on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R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evelam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ydrochlorid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rap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llitu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e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formin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o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p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Arch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Intern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8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68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975-198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885239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01/archinte.168.18.1975]</w:t>
      </w:r>
    </w:p>
    <w:p w14:paraId="524DDC4C" w14:textId="5342A0AD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55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Staels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B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uiper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questra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llitu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Drug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7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67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383-139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760038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2165/00003495-200767100-00001]</w:t>
      </w:r>
    </w:p>
    <w:p w14:paraId="10093CEF" w14:textId="219D9C5A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56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Beyse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C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urph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eine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s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as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urn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rotasio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Riiff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llerste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K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questra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o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s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ov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pogenesi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olester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inetic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randomise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troll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udy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Diabetologi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55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432-44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213483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07/s00125-011-2382-3]</w:t>
      </w:r>
    </w:p>
    <w:p w14:paraId="4D7350D3" w14:textId="11A2F882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5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Newman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N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nni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odrigu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ru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asquez-</w:t>
      </w:r>
      <w:proofErr w:type="spellStart"/>
      <w:r w:rsidRPr="00254C5D">
        <w:rPr>
          <w:rFonts w:ascii="Book Antiqua" w:hAnsi="Book Antiqua"/>
        </w:rPr>
        <w:t>perez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iok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re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row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orgu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hulzhenko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s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spon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olestyramin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di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.</w:t>
      </w:r>
      <w:r w:rsidR="006C04B2">
        <w:rPr>
          <w:rFonts w:ascii="Book Antiqua" w:hAnsi="Book Antiqua"/>
        </w:rPr>
        <w:t xml:space="preserve"> </w:t>
      </w:r>
      <w:proofErr w:type="spellStart"/>
      <w:r w:rsidR="006C04B2" w:rsidRPr="006C04B2">
        <w:rPr>
          <w:rFonts w:ascii="Book Antiqua" w:hAnsi="Book Antiqua"/>
          <w:i/>
          <w:iCs/>
        </w:rPr>
        <w:t>BioRxiv</w:t>
      </w:r>
      <w:proofErr w:type="spellEnd"/>
      <w:r w:rsidR="006C04B2">
        <w:rPr>
          <w:rFonts w:ascii="Book Antiqua" w:hAnsi="Book Antiqua"/>
        </w:rPr>
        <w:t xml:space="preserve"> 202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DOI:</w:t>
      </w:r>
      <w:r w:rsidR="006770FD"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01/2020.12.08.416487]</w:t>
      </w:r>
    </w:p>
    <w:p w14:paraId="5BF08ABD" w14:textId="5CE56128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5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Nilsson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LM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brahamsso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ahli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stafss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U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ngeli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arin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Einarsso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poprote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sm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olestyramin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enodeoxych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RN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xpression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Biochem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Biophys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Commu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7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357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707-71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744844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6/j.bbrc.2007.03.196]</w:t>
      </w:r>
    </w:p>
    <w:p w14:paraId="36075791" w14:textId="518716C4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5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Wu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T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ou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tandfiel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D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eduli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on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rowitz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yn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K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ct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dministr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auroch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agon-lik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ptide-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ptid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lastRenderedPageBreak/>
        <w:t>secre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alth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man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Diabetes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Obes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etab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5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474-47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318159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11/dom.12043]</w:t>
      </w:r>
    </w:p>
    <w:p w14:paraId="52B72686" w14:textId="45DED165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6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Hansen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M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cheltem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onn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P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ans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perl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Rehfel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F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ls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Vilsbøll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nop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K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enodeoxych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questrant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evelam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agon-lik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ptide-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cretion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Diabetes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Obes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etab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8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571-58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688816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11/dom.12648]</w:t>
      </w:r>
    </w:p>
    <w:p w14:paraId="574DBC25" w14:textId="2678A4C0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61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Hilmer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AJ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effre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B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rk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hosl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olestyramin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misin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ro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xchang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s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rec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aptu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ene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omarker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w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ncrea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luids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Biotechno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Bioeng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14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934-93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780060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02/bit.26207]</w:t>
      </w:r>
    </w:p>
    <w:p w14:paraId="5C37ACA2" w14:textId="2F325E37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6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Horton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JD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ha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rringt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ers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N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rk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W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row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oldste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L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mbin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alys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ligonucleotid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arra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a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ansgen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nocko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dentifi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rec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REBP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arge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ene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Proc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Nat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Acad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Sci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U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S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3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00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2027-1203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451251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73/pnas.1534923100]</w:t>
      </w:r>
    </w:p>
    <w:p w14:paraId="5EE6B0D8" w14:textId="65269933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63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Lagace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TA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urt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arut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cNut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rk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W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ath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B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ers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N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amm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rt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D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cre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CSK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creas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umb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D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ceptor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patocy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ver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rabio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Inves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6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16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995-300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708019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72/JCI29383]</w:t>
      </w:r>
    </w:p>
    <w:p w14:paraId="531B412F" w14:textId="58E9EF3A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6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Li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B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e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o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a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ia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Qiu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ershw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lteratio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i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enefici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questra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cter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iar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icrob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3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94636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443781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80/19490976.2021.1946366]</w:t>
      </w:r>
    </w:p>
    <w:p w14:paraId="57A0856F" w14:textId="07E0D80D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6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Chen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L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cNul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ers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ystro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ullar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lli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andlo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le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rim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urra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row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rul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ens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leymenov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Remling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ou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a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olestyramin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vers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yperglycemi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nhanc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ose-stimul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agon-lik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ptid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lea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uck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at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t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Pharmaco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Exp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Th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0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334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64-17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41360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24/jpet.110.166892]</w:t>
      </w:r>
    </w:p>
    <w:p w14:paraId="442BD99A" w14:textId="3AE0318F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6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Bays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H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ujovn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evelam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Cl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on-system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pid-alter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rug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Expert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Opin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Pharmacoth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3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4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779-79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274000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517/14656566.4.5.779]</w:t>
      </w:r>
    </w:p>
    <w:p w14:paraId="6147C076" w14:textId="28E5C123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lastRenderedPageBreak/>
        <w:t>6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Henry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RR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rod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R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udalia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arve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o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on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R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evelam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o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bsorp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patic/peripher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sul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nsitiv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llitu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Diabetes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Obes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etab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4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40-4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183116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11/j.1463-1326.</w:t>
      </w:r>
      <w:proofErr w:type="gramStart"/>
      <w:r w:rsidRPr="00254C5D">
        <w:rPr>
          <w:rFonts w:ascii="Book Antiqua" w:hAnsi="Book Antiqua"/>
        </w:rPr>
        <w:t>2011.01486.x</w:t>
      </w:r>
      <w:proofErr w:type="gramEnd"/>
      <w:r w:rsidRPr="00254C5D">
        <w:rPr>
          <w:rFonts w:ascii="Book Antiqua" w:hAnsi="Book Antiqua"/>
        </w:rPr>
        <w:t>]</w:t>
      </w:r>
    </w:p>
    <w:p w14:paraId="18AF4EB4" w14:textId="575363D7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6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Bays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HE</w:t>
      </w:r>
      <w:r w:rsidRPr="00254C5D">
        <w:rPr>
          <w:rFonts w:ascii="Book Antiqua" w:hAnsi="Book Antiqua"/>
        </w:rPr>
        <w:t>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evelam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ydrochlorid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dd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ackgrou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form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rap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llitus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ool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alys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udies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Endocr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Pract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1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7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933-93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185659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4158/EP11218.OR]</w:t>
      </w:r>
    </w:p>
    <w:p w14:paraId="186B0F15" w14:textId="4BDE7629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69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Sedgema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LR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eys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ll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mirez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olan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urn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icker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C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questr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mprov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o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tr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imulat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R-182-5p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Physio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Gastrointest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Physiol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315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810-G82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016099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52/ajpgi.00238.2018]</w:t>
      </w:r>
    </w:p>
    <w:p w14:paraId="5E2E5B3D" w14:textId="0F11C7F3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70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Pavlou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P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outrouka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Lissett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m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C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evelam</w:t>
      </w:r>
      <w:proofErr w:type="spellEnd"/>
      <w:r w:rsidRPr="00254C5D">
        <w:rPr>
          <w:rFonts w:ascii="Book Antiqua" w:hAnsi="Book Antiqua"/>
        </w:rPr>
        <w:t>-induced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ypoglycaemi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ie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llitu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Case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Rep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9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0483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469145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02/ccr3.4830]</w:t>
      </w:r>
    </w:p>
    <w:p w14:paraId="336F1F5C" w14:textId="344B3FEB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7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Vega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GL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un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rund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evelam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ydrochlorid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ycemi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sul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nsitiv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yndrom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Cardiol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1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08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129-113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181310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6/j.amjcard.2011.06.011]</w:t>
      </w:r>
    </w:p>
    <w:p w14:paraId="4912CAFD" w14:textId="1075D6AF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72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Rosenso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RS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igb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P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on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o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evelam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C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notherap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p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rticl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llitu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Cardiovasc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Drugs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Th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4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8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29-23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471076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07/s10557-014-6516-y]</w:t>
      </w:r>
    </w:p>
    <w:p w14:paraId="71021915" w14:textId="1C6CBFF9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7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Stein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EA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ra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D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zamos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Raal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chur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Urbin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pki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N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ark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isi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elino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evelam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ydrochloride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icac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afe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diatr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bjec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terozygou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amili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ypercholesterolemia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Pediat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0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56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31-</w:t>
      </w:r>
      <w:proofErr w:type="gramStart"/>
      <w:r w:rsidRPr="00254C5D">
        <w:rPr>
          <w:rFonts w:ascii="Book Antiqua" w:hAnsi="Book Antiqua"/>
        </w:rPr>
        <w:t>6.e</w:t>
      </w:r>
      <w:proofErr w:type="gramEnd"/>
      <w:r w:rsidRPr="00254C5D">
        <w:rPr>
          <w:rFonts w:ascii="Book Antiqua" w:hAnsi="Book Antiqua"/>
        </w:rPr>
        <w:t>1-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987959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6/j.jpeds.2009.08.037]</w:t>
      </w:r>
    </w:p>
    <w:p w14:paraId="78893E46" w14:textId="40F660B5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74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Cabré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N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u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Llorent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ra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er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amashi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chnabl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evelam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duc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thanol-Induc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eatos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maniz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notobio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Cell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419860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3390/cells10061496]</w:t>
      </w:r>
    </w:p>
    <w:p w14:paraId="4427092D" w14:textId="7085E10E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75</w:t>
      </w:r>
      <w:r>
        <w:rPr>
          <w:rFonts w:ascii="Book Antiqua" w:hAnsi="Book Antiqua"/>
        </w:rPr>
        <w:t xml:space="preserve"> </w:t>
      </w:r>
      <w:proofErr w:type="spellStart"/>
      <w:r w:rsidR="00E0459E" w:rsidRPr="00E0459E">
        <w:rPr>
          <w:rFonts w:ascii="Book Antiqua" w:hAnsi="Book Antiqua"/>
          <w:b/>
          <w:bCs/>
        </w:rPr>
        <w:t>Brufau</w:t>
      </w:r>
      <w:proofErr w:type="spellEnd"/>
      <w:r w:rsidR="00E0459E" w:rsidRPr="00E0459E">
        <w:rPr>
          <w:rFonts w:ascii="Book Antiqua" w:hAnsi="Book Antiqua"/>
          <w:b/>
          <w:bCs/>
        </w:rPr>
        <w:t xml:space="preserve"> G</w:t>
      </w:r>
      <w:r w:rsidR="00E0459E" w:rsidRPr="00E0459E">
        <w:rPr>
          <w:rFonts w:ascii="Book Antiqua" w:hAnsi="Book Antiqua"/>
        </w:rPr>
        <w:t xml:space="preserve">, </w:t>
      </w:r>
      <w:proofErr w:type="spellStart"/>
      <w:r w:rsidR="00E0459E" w:rsidRPr="00E0459E">
        <w:rPr>
          <w:rFonts w:ascii="Book Antiqua" w:hAnsi="Book Antiqua"/>
        </w:rPr>
        <w:t>Stellaard</w:t>
      </w:r>
      <w:proofErr w:type="spellEnd"/>
      <w:r w:rsidR="00E0459E" w:rsidRPr="00E0459E">
        <w:rPr>
          <w:rFonts w:ascii="Book Antiqua" w:hAnsi="Book Antiqua"/>
        </w:rPr>
        <w:t xml:space="preserve"> F, Prado K, </w:t>
      </w:r>
      <w:proofErr w:type="spellStart"/>
      <w:r w:rsidR="00E0459E" w:rsidRPr="00E0459E">
        <w:rPr>
          <w:rFonts w:ascii="Book Antiqua" w:hAnsi="Book Antiqua"/>
        </w:rPr>
        <w:t>Bloks</w:t>
      </w:r>
      <w:proofErr w:type="spellEnd"/>
      <w:r w:rsidR="00E0459E" w:rsidRPr="00E0459E">
        <w:rPr>
          <w:rFonts w:ascii="Book Antiqua" w:hAnsi="Book Antiqua"/>
        </w:rPr>
        <w:t xml:space="preserve"> VW, </w:t>
      </w:r>
      <w:proofErr w:type="spellStart"/>
      <w:r w:rsidR="00E0459E" w:rsidRPr="00E0459E">
        <w:rPr>
          <w:rFonts w:ascii="Book Antiqua" w:hAnsi="Book Antiqua"/>
        </w:rPr>
        <w:t>Jonkers</w:t>
      </w:r>
      <w:proofErr w:type="spellEnd"/>
      <w:r w:rsidR="00E0459E" w:rsidRPr="00E0459E">
        <w:rPr>
          <w:rFonts w:ascii="Book Antiqua" w:hAnsi="Book Antiqua"/>
        </w:rPr>
        <w:t xml:space="preserve"> E, </w:t>
      </w:r>
      <w:proofErr w:type="spellStart"/>
      <w:r w:rsidR="00E0459E" w:rsidRPr="00E0459E">
        <w:rPr>
          <w:rFonts w:ascii="Book Antiqua" w:hAnsi="Book Antiqua"/>
        </w:rPr>
        <w:t>Boverhof</w:t>
      </w:r>
      <w:proofErr w:type="spellEnd"/>
      <w:r w:rsidR="00E0459E" w:rsidRPr="00E0459E">
        <w:rPr>
          <w:rFonts w:ascii="Book Antiqua" w:hAnsi="Book Antiqua"/>
        </w:rPr>
        <w:t xml:space="preserve"> R, </w:t>
      </w:r>
      <w:proofErr w:type="spellStart"/>
      <w:r w:rsidR="00E0459E" w:rsidRPr="00E0459E">
        <w:rPr>
          <w:rFonts w:ascii="Book Antiqua" w:hAnsi="Book Antiqua"/>
        </w:rPr>
        <w:t>Kuipers</w:t>
      </w:r>
      <w:proofErr w:type="spellEnd"/>
      <w:r w:rsidR="00E0459E" w:rsidRPr="00E0459E">
        <w:rPr>
          <w:rFonts w:ascii="Book Antiqua" w:hAnsi="Book Antiqua"/>
        </w:rPr>
        <w:t xml:space="preserve"> F, Murphy EJ. Improved glycemic control with </w:t>
      </w:r>
      <w:proofErr w:type="spellStart"/>
      <w:r w:rsidR="00E0459E" w:rsidRPr="00E0459E">
        <w:rPr>
          <w:rFonts w:ascii="Book Antiqua" w:hAnsi="Book Antiqua"/>
        </w:rPr>
        <w:t>colesevelam</w:t>
      </w:r>
      <w:proofErr w:type="spellEnd"/>
      <w:r w:rsidR="00E0459E" w:rsidRPr="00E0459E">
        <w:rPr>
          <w:rFonts w:ascii="Book Antiqua" w:hAnsi="Book Antiqua"/>
        </w:rPr>
        <w:t xml:space="preserve"> treatment in patients with type 2 </w:t>
      </w:r>
      <w:r w:rsidR="00E0459E" w:rsidRPr="00E0459E">
        <w:rPr>
          <w:rFonts w:ascii="Book Antiqua" w:hAnsi="Book Antiqua"/>
        </w:rPr>
        <w:lastRenderedPageBreak/>
        <w:t xml:space="preserve">diabetes is not directly associated with changes in bile acid metabolism. </w:t>
      </w:r>
      <w:r w:rsidR="00E0459E" w:rsidRPr="00E0459E">
        <w:rPr>
          <w:rFonts w:ascii="Book Antiqua" w:hAnsi="Book Antiqua"/>
          <w:i/>
          <w:iCs/>
        </w:rPr>
        <w:t>Hepatology</w:t>
      </w:r>
      <w:r w:rsidR="00E0459E" w:rsidRPr="00E0459E">
        <w:rPr>
          <w:rFonts w:ascii="Book Antiqua" w:hAnsi="Book Antiqua"/>
        </w:rPr>
        <w:t xml:space="preserve"> 2010;</w:t>
      </w:r>
      <w:r w:rsidR="00E0459E">
        <w:rPr>
          <w:rFonts w:ascii="Book Antiqua" w:hAnsi="Book Antiqua"/>
        </w:rPr>
        <w:t xml:space="preserve"> </w:t>
      </w:r>
      <w:r w:rsidR="00E0459E" w:rsidRPr="00E0459E">
        <w:rPr>
          <w:rFonts w:ascii="Book Antiqua" w:hAnsi="Book Antiqua"/>
          <w:b/>
          <w:bCs/>
        </w:rPr>
        <w:t>52</w:t>
      </w:r>
      <w:r w:rsidR="00E0459E" w:rsidRPr="00E0459E">
        <w:rPr>
          <w:rFonts w:ascii="Book Antiqua" w:hAnsi="Book Antiqua"/>
        </w:rPr>
        <w:t>:</w:t>
      </w:r>
      <w:r w:rsidR="00E0459E">
        <w:rPr>
          <w:rFonts w:ascii="Book Antiqua" w:hAnsi="Book Antiqua"/>
        </w:rPr>
        <w:t xml:space="preserve"> </w:t>
      </w:r>
      <w:r w:rsidR="00E0459E" w:rsidRPr="00E0459E">
        <w:rPr>
          <w:rFonts w:ascii="Book Antiqua" w:hAnsi="Book Antiqua"/>
        </w:rPr>
        <w:t>1455-</w:t>
      </w:r>
      <w:r w:rsidR="00E0459E">
        <w:rPr>
          <w:rFonts w:ascii="Book Antiqua" w:hAnsi="Book Antiqua"/>
        </w:rPr>
        <w:t>14</w:t>
      </w:r>
      <w:r w:rsidR="00E0459E" w:rsidRPr="00E0459E">
        <w:rPr>
          <w:rFonts w:ascii="Book Antiqua" w:hAnsi="Book Antiqua"/>
        </w:rPr>
        <w:t xml:space="preserve">64 </w:t>
      </w:r>
      <w:r w:rsidR="00E0459E">
        <w:rPr>
          <w:rFonts w:ascii="Book Antiqua" w:hAnsi="Book Antiqua"/>
        </w:rPr>
        <w:t>[</w:t>
      </w:r>
      <w:r w:rsidR="00E0459E" w:rsidRPr="00E0459E">
        <w:rPr>
          <w:rFonts w:ascii="Book Antiqua" w:hAnsi="Book Antiqua"/>
        </w:rPr>
        <w:t>PMID: 20725912</w:t>
      </w:r>
      <w:r w:rsidR="00E0459E">
        <w:rPr>
          <w:rFonts w:ascii="Book Antiqua" w:hAnsi="Book Antiqua"/>
        </w:rPr>
        <w:t xml:space="preserve"> DOI</w:t>
      </w:r>
      <w:r w:rsidR="00E0459E" w:rsidRPr="00E0459E">
        <w:rPr>
          <w:rFonts w:ascii="Book Antiqua" w:hAnsi="Book Antiqua"/>
        </w:rPr>
        <w:t>: 10.1002/hep.23831</w:t>
      </w:r>
      <w:r w:rsidR="00E0459E">
        <w:rPr>
          <w:rFonts w:ascii="Book Antiqua" w:hAnsi="Book Antiqua"/>
        </w:rPr>
        <w:t>]</w:t>
      </w:r>
    </w:p>
    <w:p w14:paraId="2897E608" w14:textId="130BF5C6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76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Herrem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H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issn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jk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rufau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overhof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Oosterve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H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Reijngou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üll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tellaar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ro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uiper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al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questr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duc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ov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pogenes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rough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farnesoi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ceptor-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cept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lpha-controll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hway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Hepatolog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0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51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806-81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999840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02/hep.23408]</w:t>
      </w:r>
    </w:p>
    <w:p w14:paraId="66607CD9" w14:textId="3454AE79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77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Jialal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I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bb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L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isi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Nagendra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comita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duc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ow-dens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poprote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olester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yc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moglob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evelam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ydrochlorid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ool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alysis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etab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Syndr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Relat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Disor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9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7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55-25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934422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89/met.2009.0007]</w:t>
      </w:r>
    </w:p>
    <w:p w14:paraId="1EA276A9" w14:textId="7CBE059D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78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Zieve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FJ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al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F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chwartz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on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aile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L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sul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ose-lower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WelChol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(GLOWS)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ndomize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uble-blin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lacebo-controll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ilo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valuat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evelam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ydrochlorid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ycem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tr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bjec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Th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7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9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74-8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737904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6/j.clinthera.2007.01.003]</w:t>
      </w:r>
    </w:p>
    <w:p w14:paraId="59AF0576" w14:textId="706B54E9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7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Goldberg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RB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onsec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uit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on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R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icac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afe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evelam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llitu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adequat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ycem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tr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ceiv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sulin-bas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rapy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Arch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Intern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8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68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531-154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866316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01/archinte.168.14.1531]</w:t>
      </w:r>
    </w:p>
    <w:p w14:paraId="2A71786E" w14:textId="311903B0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8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Fonseca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VA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osenstock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uit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on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R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evelam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C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mprov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ycem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tr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duc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D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olester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adequatel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troll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lfonylurea-bas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rapy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Diabetes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Ca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8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31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479-148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845814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2337/dc08-0283]</w:t>
      </w:r>
    </w:p>
    <w:p w14:paraId="5E25D167" w14:textId="0FAB3723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8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Schwartz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SL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a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bb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L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isi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on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R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Nagendra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evelam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ydrochlorid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sul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nsitiv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cre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ilo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udy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etab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Syndr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Relat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Disor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0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8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79-18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5936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89/met.2009.0049]</w:t>
      </w:r>
    </w:p>
    <w:p w14:paraId="6BDF3428" w14:textId="0511550B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82</w:t>
      </w:r>
      <w:r>
        <w:rPr>
          <w:rFonts w:ascii="Book Antiqua" w:hAnsi="Book Antiqua"/>
        </w:rPr>
        <w:t xml:space="preserve"> </w:t>
      </w:r>
      <w:proofErr w:type="spellStart"/>
      <w:r w:rsidR="00576019" w:rsidRPr="00576019">
        <w:rPr>
          <w:rFonts w:ascii="Book Antiqua" w:hAnsi="Book Antiqua"/>
          <w:b/>
          <w:bCs/>
        </w:rPr>
        <w:t>Smushkin</w:t>
      </w:r>
      <w:proofErr w:type="spellEnd"/>
      <w:r w:rsidR="00576019" w:rsidRPr="00576019">
        <w:rPr>
          <w:rFonts w:ascii="Book Antiqua" w:hAnsi="Book Antiqua"/>
          <w:b/>
          <w:bCs/>
        </w:rPr>
        <w:t xml:space="preserve"> G</w:t>
      </w:r>
      <w:r w:rsidR="00576019" w:rsidRPr="00576019">
        <w:rPr>
          <w:rFonts w:ascii="Book Antiqua" w:hAnsi="Book Antiqua"/>
        </w:rPr>
        <w:t xml:space="preserve">, </w:t>
      </w:r>
      <w:proofErr w:type="spellStart"/>
      <w:r w:rsidR="00576019" w:rsidRPr="00576019">
        <w:rPr>
          <w:rFonts w:ascii="Book Antiqua" w:hAnsi="Book Antiqua"/>
        </w:rPr>
        <w:t>Sathananthan</w:t>
      </w:r>
      <w:proofErr w:type="spellEnd"/>
      <w:r w:rsidR="00576019" w:rsidRPr="00576019">
        <w:rPr>
          <w:rFonts w:ascii="Book Antiqua" w:hAnsi="Book Antiqua"/>
        </w:rPr>
        <w:t xml:space="preserve"> M, </w:t>
      </w:r>
      <w:proofErr w:type="spellStart"/>
      <w:r w:rsidR="00576019" w:rsidRPr="00576019">
        <w:rPr>
          <w:rFonts w:ascii="Book Antiqua" w:hAnsi="Book Antiqua"/>
        </w:rPr>
        <w:t>Piccinini</w:t>
      </w:r>
      <w:proofErr w:type="spellEnd"/>
      <w:r w:rsidR="00576019" w:rsidRPr="00576019">
        <w:rPr>
          <w:rFonts w:ascii="Book Antiqua" w:hAnsi="Book Antiqua"/>
        </w:rPr>
        <w:t xml:space="preserve"> F, Dalla Man C, Law JH, </w:t>
      </w:r>
      <w:proofErr w:type="spellStart"/>
      <w:r w:rsidR="00576019" w:rsidRPr="00576019">
        <w:rPr>
          <w:rFonts w:ascii="Book Antiqua" w:hAnsi="Book Antiqua"/>
        </w:rPr>
        <w:t>Cobelli</w:t>
      </w:r>
      <w:proofErr w:type="spellEnd"/>
      <w:r w:rsidR="00576019" w:rsidRPr="00576019">
        <w:rPr>
          <w:rFonts w:ascii="Book Antiqua" w:hAnsi="Book Antiqua"/>
        </w:rPr>
        <w:t xml:space="preserve"> C, </w:t>
      </w:r>
      <w:proofErr w:type="spellStart"/>
      <w:r w:rsidR="00576019" w:rsidRPr="00576019">
        <w:rPr>
          <w:rFonts w:ascii="Book Antiqua" w:hAnsi="Book Antiqua"/>
        </w:rPr>
        <w:t>Zinsmeister</w:t>
      </w:r>
      <w:proofErr w:type="spellEnd"/>
      <w:r w:rsidR="00576019" w:rsidRPr="00576019">
        <w:rPr>
          <w:rFonts w:ascii="Book Antiqua" w:hAnsi="Book Antiqua"/>
        </w:rPr>
        <w:t xml:space="preserve"> AR, Rizza RA, Vella A. The effect of a bile acid sequestrant on glucose </w:t>
      </w:r>
      <w:r w:rsidR="00576019" w:rsidRPr="00576019">
        <w:rPr>
          <w:rFonts w:ascii="Book Antiqua" w:hAnsi="Book Antiqua"/>
        </w:rPr>
        <w:lastRenderedPageBreak/>
        <w:t xml:space="preserve">metabolism in subjects with type 2 diabetes. </w:t>
      </w:r>
      <w:r w:rsidR="00576019" w:rsidRPr="00576019">
        <w:rPr>
          <w:rFonts w:ascii="Book Antiqua" w:hAnsi="Book Antiqua"/>
          <w:i/>
          <w:iCs/>
        </w:rPr>
        <w:t>Diabetes</w:t>
      </w:r>
      <w:r w:rsidR="00576019" w:rsidRPr="00576019">
        <w:rPr>
          <w:rFonts w:ascii="Book Antiqua" w:hAnsi="Book Antiqua"/>
        </w:rPr>
        <w:t xml:space="preserve"> 2013;</w:t>
      </w:r>
      <w:r w:rsidR="00576019">
        <w:rPr>
          <w:rFonts w:ascii="Book Antiqua" w:hAnsi="Book Antiqua"/>
        </w:rPr>
        <w:t xml:space="preserve"> </w:t>
      </w:r>
      <w:r w:rsidR="00576019" w:rsidRPr="00576019">
        <w:rPr>
          <w:rFonts w:ascii="Book Antiqua" w:hAnsi="Book Antiqua"/>
          <w:b/>
          <w:bCs/>
        </w:rPr>
        <w:t>62</w:t>
      </w:r>
      <w:r w:rsidR="00576019" w:rsidRPr="00576019">
        <w:rPr>
          <w:rFonts w:ascii="Book Antiqua" w:hAnsi="Book Antiqua"/>
        </w:rPr>
        <w:t>:</w:t>
      </w:r>
      <w:r w:rsidR="00576019">
        <w:rPr>
          <w:rFonts w:ascii="Book Antiqua" w:hAnsi="Book Antiqua"/>
        </w:rPr>
        <w:t xml:space="preserve"> </w:t>
      </w:r>
      <w:r w:rsidR="00576019" w:rsidRPr="00576019">
        <w:rPr>
          <w:rFonts w:ascii="Book Antiqua" w:hAnsi="Book Antiqua"/>
        </w:rPr>
        <w:t>1094-</w:t>
      </w:r>
      <w:r w:rsidR="00576019">
        <w:rPr>
          <w:rFonts w:ascii="Book Antiqua" w:hAnsi="Book Antiqua"/>
        </w:rPr>
        <w:t>1</w:t>
      </w:r>
      <w:r w:rsidR="00576019" w:rsidRPr="00576019">
        <w:rPr>
          <w:rFonts w:ascii="Book Antiqua" w:hAnsi="Book Antiqua"/>
        </w:rPr>
        <w:t xml:space="preserve">101 </w:t>
      </w:r>
      <w:r w:rsidR="00576019">
        <w:rPr>
          <w:rFonts w:ascii="Book Antiqua" w:hAnsi="Book Antiqua"/>
        </w:rPr>
        <w:t>[</w:t>
      </w:r>
      <w:r w:rsidR="00576019" w:rsidRPr="00576019">
        <w:rPr>
          <w:rFonts w:ascii="Book Antiqua" w:hAnsi="Book Antiqua"/>
        </w:rPr>
        <w:t>PMID: 23250357</w:t>
      </w:r>
      <w:r w:rsidR="00576019">
        <w:rPr>
          <w:rFonts w:ascii="Book Antiqua" w:hAnsi="Book Antiqua"/>
        </w:rPr>
        <w:t xml:space="preserve"> DOI</w:t>
      </w:r>
      <w:r w:rsidR="00576019" w:rsidRPr="00576019">
        <w:rPr>
          <w:rFonts w:ascii="Book Antiqua" w:hAnsi="Book Antiqua"/>
        </w:rPr>
        <w:t>: 10.2337/db12-0923</w:t>
      </w:r>
      <w:r w:rsidR="00576019">
        <w:rPr>
          <w:rFonts w:ascii="Book Antiqua" w:hAnsi="Book Antiqua"/>
        </w:rPr>
        <w:t>]</w:t>
      </w:r>
      <w:r w:rsidR="00194DA4" w:rsidRPr="00194DA4">
        <w:rPr>
          <w:rFonts w:ascii="Book Antiqua" w:hAnsi="Book Antiqua"/>
        </w:rPr>
        <w:t xml:space="preserve"> </w:t>
      </w:r>
    </w:p>
    <w:p w14:paraId="6CE0D744" w14:textId="3E62ADDC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8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Shang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Q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aumoy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ls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al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mbin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evelam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itaglipt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nhanc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ycem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tr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D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del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Physio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Gastrointest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Physiol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302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815-G82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228147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52/ajpgi.00295.2011]</w:t>
      </w:r>
    </w:p>
    <w:p w14:paraId="08AF4BC2" w14:textId="7BB68CB5" w:rsidR="00254C5D" w:rsidRPr="00E0459E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84</w:t>
      </w:r>
      <w:r>
        <w:rPr>
          <w:rFonts w:ascii="Book Antiqua" w:hAnsi="Book Antiqua"/>
        </w:rPr>
        <w:t xml:space="preserve"> </w:t>
      </w:r>
      <w:r w:rsidR="00E0459E" w:rsidRPr="00E0459E">
        <w:rPr>
          <w:rFonts w:ascii="Book Antiqua" w:hAnsi="Book Antiqua"/>
          <w:b/>
          <w:bCs/>
        </w:rPr>
        <w:t>Marina AL</w:t>
      </w:r>
      <w:r w:rsidR="00E0459E" w:rsidRPr="00E0459E">
        <w:rPr>
          <w:rFonts w:ascii="Book Antiqua" w:hAnsi="Book Antiqua"/>
        </w:rPr>
        <w:t xml:space="preserve">, </w:t>
      </w:r>
      <w:proofErr w:type="spellStart"/>
      <w:r w:rsidR="00E0459E" w:rsidRPr="00E0459E">
        <w:rPr>
          <w:rFonts w:ascii="Book Antiqua" w:hAnsi="Book Antiqua"/>
        </w:rPr>
        <w:t>Utzschneider</w:t>
      </w:r>
      <w:proofErr w:type="spellEnd"/>
      <w:r w:rsidR="00E0459E" w:rsidRPr="00E0459E">
        <w:rPr>
          <w:rFonts w:ascii="Book Antiqua" w:hAnsi="Book Antiqua"/>
        </w:rPr>
        <w:t xml:space="preserve"> KM, Wright LA, Montgomery BK, </w:t>
      </w:r>
      <w:proofErr w:type="spellStart"/>
      <w:r w:rsidR="00E0459E" w:rsidRPr="00E0459E">
        <w:rPr>
          <w:rFonts w:ascii="Book Antiqua" w:hAnsi="Book Antiqua"/>
        </w:rPr>
        <w:t>Marcovina</w:t>
      </w:r>
      <w:proofErr w:type="spellEnd"/>
      <w:r w:rsidR="00E0459E" w:rsidRPr="00E0459E">
        <w:rPr>
          <w:rFonts w:ascii="Book Antiqua" w:hAnsi="Book Antiqua"/>
        </w:rPr>
        <w:t xml:space="preserve"> SM, Kahn SE. </w:t>
      </w:r>
      <w:proofErr w:type="spellStart"/>
      <w:r w:rsidR="00E0459E" w:rsidRPr="00E0459E">
        <w:rPr>
          <w:rFonts w:ascii="Book Antiqua" w:hAnsi="Book Antiqua"/>
        </w:rPr>
        <w:t>Colesevelam</w:t>
      </w:r>
      <w:proofErr w:type="spellEnd"/>
      <w:r w:rsidR="00E0459E" w:rsidRPr="00E0459E">
        <w:rPr>
          <w:rFonts w:ascii="Book Antiqua" w:hAnsi="Book Antiqua"/>
        </w:rPr>
        <w:t xml:space="preserve"> improves oral but not intravenous glucose tolerance by a mechanism independent of insulin sensitivity and β-cell function. </w:t>
      </w:r>
      <w:r w:rsidR="00E0459E" w:rsidRPr="00E0459E">
        <w:rPr>
          <w:rFonts w:ascii="Book Antiqua" w:hAnsi="Book Antiqua"/>
          <w:i/>
          <w:iCs/>
        </w:rPr>
        <w:t>Diabetes Care</w:t>
      </w:r>
      <w:r w:rsidR="00E0459E" w:rsidRPr="00E0459E">
        <w:rPr>
          <w:rFonts w:ascii="Book Antiqua" w:hAnsi="Book Antiqua"/>
        </w:rPr>
        <w:t xml:space="preserve"> 2012;</w:t>
      </w:r>
      <w:r w:rsidR="00E0459E">
        <w:rPr>
          <w:rFonts w:ascii="Book Antiqua" w:hAnsi="Book Antiqua"/>
        </w:rPr>
        <w:t xml:space="preserve"> </w:t>
      </w:r>
      <w:r w:rsidR="00E0459E" w:rsidRPr="00E0459E">
        <w:rPr>
          <w:rFonts w:ascii="Book Antiqua" w:hAnsi="Book Antiqua"/>
          <w:b/>
          <w:bCs/>
        </w:rPr>
        <w:t>35</w:t>
      </w:r>
      <w:r w:rsidR="00E0459E" w:rsidRPr="00E0459E">
        <w:rPr>
          <w:rFonts w:ascii="Book Antiqua" w:hAnsi="Book Antiqua"/>
        </w:rPr>
        <w:t>:</w:t>
      </w:r>
      <w:r w:rsidR="00E0459E">
        <w:rPr>
          <w:rFonts w:ascii="Book Antiqua" w:hAnsi="Book Antiqua"/>
        </w:rPr>
        <w:t xml:space="preserve"> </w:t>
      </w:r>
      <w:r w:rsidR="00E0459E" w:rsidRPr="00E0459E">
        <w:rPr>
          <w:rFonts w:ascii="Book Antiqua" w:hAnsi="Book Antiqua"/>
        </w:rPr>
        <w:t>1119-</w:t>
      </w:r>
      <w:r w:rsidR="00E0459E">
        <w:rPr>
          <w:rFonts w:ascii="Book Antiqua" w:hAnsi="Book Antiqua"/>
        </w:rPr>
        <w:t>11</w:t>
      </w:r>
      <w:r w:rsidR="00E0459E" w:rsidRPr="00E0459E">
        <w:rPr>
          <w:rFonts w:ascii="Book Antiqua" w:hAnsi="Book Antiqua"/>
        </w:rPr>
        <w:t xml:space="preserve">25 </w:t>
      </w:r>
      <w:r w:rsidR="00E0459E">
        <w:rPr>
          <w:rFonts w:ascii="Book Antiqua" w:hAnsi="Book Antiqua"/>
        </w:rPr>
        <w:t>[</w:t>
      </w:r>
      <w:r w:rsidR="00E0459E" w:rsidRPr="00E0459E">
        <w:rPr>
          <w:rFonts w:ascii="Book Antiqua" w:hAnsi="Book Antiqua"/>
        </w:rPr>
        <w:t>PMID: 22446171</w:t>
      </w:r>
      <w:r w:rsidR="00E0459E">
        <w:rPr>
          <w:rFonts w:ascii="Book Antiqua" w:hAnsi="Book Antiqua"/>
        </w:rPr>
        <w:t xml:space="preserve"> DOI</w:t>
      </w:r>
      <w:r w:rsidR="00E0459E" w:rsidRPr="00E0459E">
        <w:rPr>
          <w:rFonts w:ascii="Book Antiqua" w:hAnsi="Book Antiqua"/>
        </w:rPr>
        <w:t>: 10.2337/dc11-2050</w:t>
      </w:r>
      <w:r w:rsidR="00E0459E">
        <w:rPr>
          <w:rFonts w:ascii="Book Antiqua" w:hAnsi="Book Antiqua"/>
        </w:rPr>
        <w:t>]</w:t>
      </w:r>
    </w:p>
    <w:p w14:paraId="47FA1549" w14:textId="6BAF0E6C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85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Zem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MJ</w:t>
      </w:r>
      <w:r w:rsidRPr="00254C5D">
        <w:rPr>
          <w:rFonts w:ascii="Book Antiqua" w:hAnsi="Book Antiqua"/>
        </w:rPr>
        <w:t>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evelam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ydrochloride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videnc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u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ypercholesterolemi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llitu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sigh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t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chanis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tion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Core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Ev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7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61-7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293689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2147/</w:t>
      </w:r>
      <w:proofErr w:type="gramStart"/>
      <w:r w:rsidRPr="00254C5D">
        <w:rPr>
          <w:rFonts w:ascii="Book Antiqua" w:hAnsi="Book Antiqua"/>
        </w:rPr>
        <w:t>CE.S</w:t>
      </w:r>
      <w:proofErr w:type="gramEnd"/>
      <w:r w:rsidRPr="00254C5D">
        <w:rPr>
          <w:rFonts w:ascii="Book Antiqua" w:hAnsi="Book Antiqua"/>
        </w:rPr>
        <w:t>26725]</w:t>
      </w:r>
    </w:p>
    <w:p w14:paraId="600F7A1E" w14:textId="12FCB69F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86</w:t>
      </w:r>
      <w:r>
        <w:rPr>
          <w:rFonts w:ascii="Book Antiqua" w:hAnsi="Book Antiqua"/>
        </w:rPr>
        <w:t xml:space="preserve"> </w:t>
      </w:r>
      <w:proofErr w:type="spellStart"/>
      <w:r w:rsidR="00E0459E" w:rsidRPr="00E0459E">
        <w:rPr>
          <w:rFonts w:ascii="Book Antiqua" w:hAnsi="Book Antiqua"/>
          <w:b/>
          <w:bCs/>
        </w:rPr>
        <w:t>Handelsman</w:t>
      </w:r>
      <w:proofErr w:type="spellEnd"/>
      <w:r w:rsidR="00E0459E" w:rsidRPr="00E0459E">
        <w:rPr>
          <w:rFonts w:ascii="Book Antiqua" w:hAnsi="Book Antiqua"/>
          <w:b/>
          <w:bCs/>
        </w:rPr>
        <w:t xml:space="preserve"> Y</w:t>
      </w:r>
      <w:r w:rsidR="00E0459E" w:rsidRPr="00E0459E">
        <w:rPr>
          <w:rFonts w:ascii="Book Antiqua" w:hAnsi="Book Antiqua"/>
        </w:rPr>
        <w:t xml:space="preserve">. The role of </w:t>
      </w:r>
      <w:proofErr w:type="spellStart"/>
      <w:r w:rsidR="00E0459E" w:rsidRPr="00E0459E">
        <w:rPr>
          <w:rFonts w:ascii="Book Antiqua" w:hAnsi="Book Antiqua"/>
        </w:rPr>
        <w:t>colesevelam</w:t>
      </w:r>
      <w:proofErr w:type="spellEnd"/>
      <w:r w:rsidR="00E0459E" w:rsidRPr="00E0459E">
        <w:rPr>
          <w:rFonts w:ascii="Book Antiqua" w:hAnsi="Book Antiqua"/>
        </w:rPr>
        <w:t xml:space="preserve"> HCl in type 2 diabetes mellitus therapy. </w:t>
      </w:r>
      <w:r w:rsidR="00E0459E" w:rsidRPr="00E0459E">
        <w:rPr>
          <w:rFonts w:ascii="Book Antiqua" w:hAnsi="Book Antiqua"/>
          <w:i/>
          <w:iCs/>
        </w:rPr>
        <w:t>Postgrad Med</w:t>
      </w:r>
      <w:r w:rsidR="00E0459E" w:rsidRPr="00E0459E">
        <w:rPr>
          <w:rFonts w:ascii="Book Antiqua" w:hAnsi="Book Antiqua"/>
        </w:rPr>
        <w:t xml:space="preserve"> 2009;</w:t>
      </w:r>
      <w:r w:rsidR="00E0459E">
        <w:rPr>
          <w:rFonts w:ascii="Book Antiqua" w:hAnsi="Book Antiqua"/>
        </w:rPr>
        <w:t xml:space="preserve"> </w:t>
      </w:r>
      <w:r w:rsidR="00E0459E" w:rsidRPr="00E0459E">
        <w:rPr>
          <w:rFonts w:ascii="Book Antiqua" w:hAnsi="Book Antiqua"/>
          <w:b/>
          <w:bCs/>
        </w:rPr>
        <w:t>121</w:t>
      </w:r>
      <w:r w:rsidR="00E0459E" w:rsidRPr="00E0459E">
        <w:rPr>
          <w:rFonts w:ascii="Book Antiqua" w:hAnsi="Book Antiqua"/>
        </w:rPr>
        <w:t>:</w:t>
      </w:r>
      <w:r w:rsidR="00E0459E">
        <w:rPr>
          <w:rFonts w:ascii="Book Antiqua" w:hAnsi="Book Antiqua"/>
        </w:rPr>
        <w:t xml:space="preserve"> </w:t>
      </w:r>
      <w:r w:rsidR="00E0459E" w:rsidRPr="00E0459E">
        <w:rPr>
          <w:rFonts w:ascii="Book Antiqua" w:hAnsi="Book Antiqua"/>
        </w:rPr>
        <w:t xml:space="preserve">19-24 </w:t>
      </w:r>
      <w:r w:rsidR="00E0459E">
        <w:rPr>
          <w:rFonts w:ascii="Book Antiqua" w:hAnsi="Book Antiqua"/>
        </w:rPr>
        <w:t>[</w:t>
      </w:r>
      <w:r w:rsidR="00E0459E" w:rsidRPr="00E0459E">
        <w:rPr>
          <w:rFonts w:ascii="Book Antiqua" w:hAnsi="Book Antiqua"/>
        </w:rPr>
        <w:t>PMID: 19494474</w:t>
      </w:r>
      <w:r w:rsidR="00E0459E">
        <w:rPr>
          <w:rFonts w:ascii="Book Antiqua" w:hAnsi="Book Antiqua"/>
        </w:rPr>
        <w:t xml:space="preserve"> DOI</w:t>
      </w:r>
      <w:r w:rsidR="00E0459E" w:rsidRPr="00E0459E">
        <w:rPr>
          <w:rFonts w:ascii="Book Antiqua" w:hAnsi="Book Antiqua"/>
        </w:rPr>
        <w:t>: 10.3810/pgm.2009.</w:t>
      </w:r>
      <w:proofErr w:type="gramStart"/>
      <w:r w:rsidR="00E0459E" w:rsidRPr="00E0459E">
        <w:rPr>
          <w:rFonts w:ascii="Book Antiqua" w:hAnsi="Book Antiqua"/>
        </w:rPr>
        <w:t>05.suppl</w:t>
      </w:r>
      <w:proofErr w:type="gramEnd"/>
      <w:r w:rsidR="00E0459E" w:rsidRPr="00E0459E">
        <w:rPr>
          <w:rFonts w:ascii="Book Antiqua" w:hAnsi="Book Antiqua"/>
        </w:rPr>
        <w:t>53.289</w:t>
      </w:r>
      <w:r w:rsidR="00E0459E">
        <w:rPr>
          <w:rFonts w:ascii="Book Antiqua" w:hAnsi="Book Antiqua"/>
        </w:rPr>
        <w:t>]</w:t>
      </w:r>
    </w:p>
    <w:p w14:paraId="4CCCC09E" w14:textId="767E8430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8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Suzuki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T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Igar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tsumur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tanab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Futami-Sud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Yasuok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Ouch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zuk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igaw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akan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timid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ower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lasm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o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vel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creas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lasm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agon-lik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PTIDE-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(7-36)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vel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llitu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mplic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ypercholesterolemia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Nippon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ed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Sc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7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74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38-34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796552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272/jnms.74.338]</w:t>
      </w:r>
    </w:p>
    <w:p w14:paraId="66064091" w14:textId="75C0F7A3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88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Matsuzak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Y</w:t>
      </w:r>
      <w:r w:rsidRPr="00254C5D">
        <w:rPr>
          <w:rFonts w:ascii="Book Antiqua" w:hAnsi="Book Antiqua"/>
        </w:rPr>
        <w:t>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timide</w:t>
      </w:r>
      <w:proofErr w:type="spellEnd"/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icac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ove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ion-exchang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s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olesta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sorder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2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7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133-113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245327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46/j.1440-1746.</w:t>
      </w:r>
      <w:proofErr w:type="gramStart"/>
      <w:r w:rsidRPr="00254C5D">
        <w:rPr>
          <w:rFonts w:ascii="Book Antiqua" w:hAnsi="Book Antiqua"/>
        </w:rPr>
        <w:t>2002.02860.x</w:t>
      </w:r>
      <w:proofErr w:type="gramEnd"/>
      <w:r w:rsidRPr="00254C5D">
        <w:rPr>
          <w:rFonts w:ascii="Book Antiqua" w:hAnsi="Book Antiqua"/>
        </w:rPr>
        <w:t>]</w:t>
      </w:r>
    </w:p>
    <w:p w14:paraId="18E7EC58" w14:textId="0D6889B3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8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Suzuki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T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Tsunoda</w:t>
      </w:r>
      <w:proofErr w:type="spellEnd"/>
      <w:r w:rsidRPr="00254C5D">
        <w:rPr>
          <w:rFonts w:ascii="Book Antiqua" w:hAnsi="Book Antiqua"/>
        </w:rPr>
        <w:t>-Kub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oyam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Futami-Sud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ashimot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Igar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tanab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igaw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akan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ha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aracteristic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aselin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ose-lower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timid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ypercholesterolemi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cord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spon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eatment?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Nippon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ed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Sc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80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11-21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383240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272/jnms.80.211]</w:t>
      </w:r>
    </w:p>
    <w:p w14:paraId="1462B481" w14:textId="1C0C6DFE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9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Suzuki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T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Igar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tanab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tsumur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Futami-Sud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Ouch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zuk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ekimizu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igaw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akan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-acid-bind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s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(</w:t>
      </w:r>
      <w:proofErr w:type="spellStart"/>
      <w:r w:rsidRPr="00254C5D">
        <w:rPr>
          <w:rFonts w:ascii="Book Antiqua" w:hAnsi="Book Antiqua"/>
        </w:rPr>
        <w:t>colestimide</w:t>
      </w:r>
      <w:proofErr w:type="spellEnd"/>
      <w:r w:rsidRPr="00254C5D">
        <w:rPr>
          <w:rFonts w:ascii="Book Antiqua" w:hAnsi="Book Antiqua"/>
        </w:rPr>
        <w:t>)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lastRenderedPageBreak/>
        <w:t>bloo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o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iscer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a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apane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llitu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ypercholesterolemia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pen-labe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ndomize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ase-contro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rossov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udy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Diabetes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Complicatio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6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4-3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224026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6/j.jdiacomp.2011.11.008]</w:t>
      </w:r>
    </w:p>
    <w:p w14:paraId="29B365BF" w14:textId="1B3CA97D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91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Yamakaw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T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anek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higematu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awaguch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adonosono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ri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erauch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ose-lower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timid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aselin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bA1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ypercholesterolemia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Endocr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1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58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85-19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135030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507/</w:t>
      </w:r>
      <w:proofErr w:type="gramStart"/>
      <w:r w:rsidRPr="00254C5D">
        <w:rPr>
          <w:rFonts w:ascii="Book Antiqua" w:hAnsi="Book Antiqua"/>
        </w:rPr>
        <w:t>endocrj.k</w:t>
      </w:r>
      <w:proofErr w:type="gramEnd"/>
      <w:r w:rsidRPr="00254C5D">
        <w:rPr>
          <w:rFonts w:ascii="Book Antiqua" w:hAnsi="Book Antiqua"/>
        </w:rPr>
        <w:t>10e-255]</w:t>
      </w:r>
    </w:p>
    <w:p w14:paraId="625322A8" w14:textId="499CD964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9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Watanabe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M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out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atak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hristoffolet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i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W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at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essaddeq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arne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W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zak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odam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choonjan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anc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uwerx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duc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nerg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xpenditu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mot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tracellula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yro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rmon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tivation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Natu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6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439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484-48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640032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38/nature04330]</w:t>
      </w:r>
    </w:p>
    <w:p w14:paraId="2A6571CE" w14:textId="2E931C10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93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Kumaga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Y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man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asak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akagaw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ed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ikaw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Furui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ing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ultip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s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lobixiba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le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ansport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hibito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ron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stipation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ndomiz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troll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ial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Br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Pharmacol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84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393-240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995978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11/bcp.13698]</w:t>
      </w:r>
    </w:p>
    <w:p w14:paraId="10CBBF76" w14:textId="74AA0A29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94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Rudling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M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amiller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raffn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ls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Rikn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pecif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hibi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anspor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lter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lasm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pid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P-1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BMC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Cardiovasc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Disor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5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7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619799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86/s12872-015-0070-9]</w:t>
      </w:r>
    </w:p>
    <w:p w14:paraId="737CBA40" w14:textId="160D7ACD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9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Kondo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K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adowak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lestila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notherap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ignificantl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mproves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lycaemic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tr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D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olester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vel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ndomiz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uble-bli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lacebo-controll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udy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Diabetes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Obes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etab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0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2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46-25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4762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11/j.1463-1326.</w:t>
      </w:r>
      <w:proofErr w:type="gramStart"/>
      <w:r w:rsidRPr="00254C5D">
        <w:rPr>
          <w:rFonts w:ascii="Book Antiqua" w:hAnsi="Book Antiqua"/>
        </w:rPr>
        <w:t>2009.01159.x</w:t>
      </w:r>
      <w:proofErr w:type="gramEnd"/>
      <w:r w:rsidRPr="00254C5D">
        <w:rPr>
          <w:rFonts w:ascii="Book Antiqua" w:hAnsi="Book Antiqua"/>
        </w:rPr>
        <w:t>]</w:t>
      </w:r>
    </w:p>
    <w:p w14:paraId="130225C9" w14:textId="477757E3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9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Reimann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F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abib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Tolhurst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rk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oger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ribb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o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ns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ells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el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udy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etab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8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8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532-53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904176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6/j.cmet.2008.11.002]</w:t>
      </w:r>
    </w:p>
    <w:p w14:paraId="54703F26" w14:textId="1F0F82FD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9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Thomas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C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ioiello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orieg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trehl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Oury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izz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acchiarulo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amamot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atak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ruzansk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ellicciar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uwerx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choonjan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GR5-medi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ns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trol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o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meostasi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etab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9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0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67-17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972349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6/j.cmet.2009.08.001]</w:t>
      </w:r>
    </w:p>
    <w:p w14:paraId="7133784F" w14:textId="109D840F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lastRenderedPageBreak/>
        <w:t>9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Drucker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DJ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Nauck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cret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ystem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agon-lik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ptide-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cept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gonis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peptidy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ptidase-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hibitor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Lance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6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368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696-170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709808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6/S0140-6736(06)69705-5]</w:t>
      </w:r>
    </w:p>
    <w:p w14:paraId="5E9B50EE" w14:textId="5A303F8E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9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Ma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K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ah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o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D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Farnesoi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cept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ssenti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orm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o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meostasi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Inves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6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16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102-110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655729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72/JCI25604]</w:t>
      </w:r>
    </w:p>
    <w:p w14:paraId="077C9966" w14:textId="0E0A546A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00</w:t>
      </w:r>
      <w:r>
        <w:rPr>
          <w:rFonts w:ascii="Book Antiqua" w:hAnsi="Book Antiqua"/>
        </w:rPr>
        <w:t xml:space="preserve"> </w:t>
      </w:r>
      <w:r w:rsidR="00E0459E" w:rsidRPr="00E0459E">
        <w:rPr>
          <w:rFonts w:ascii="Book Antiqua" w:hAnsi="Book Antiqua"/>
          <w:b/>
          <w:bCs/>
        </w:rPr>
        <w:t>Kars M</w:t>
      </w:r>
      <w:r w:rsidR="00E0459E" w:rsidRPr="00E0459E">
        <w:rPr>
          <w:rFonts w:ascii="Book Antiqua" w:hAnsi="Book Antiqua"/>
        </w:rPr>
        <w:t xml:space="preserve">, Yang L, Gregor MF, Mohammed BS, </w:t>
      </w:r>
      <w:proofErr w:type="spellStart"/>
      <w:r w:rsidR="00E0459E" w:rsidRPr="00E0459E">
        <w:rPr>
          <w:rFonts w:ascii="Book Antiqua" w:hAnsi="Book Antiqua"/>
        </w:rPr>
        <w:t>Pietka</w:t>
      </w:r>
      <w:proofErr w:type="spellEnd"/>
      <w:r w:rsidR="00E0459E" w:rsidRPr="00E0459E">
        <w:rPr>
          <w:rFonts w:ascii="Book Antiqua" w:hAnsi="Book Antiqua"/>
        </w:rPr>
        <w:t xml:space="preserve"> TA, </w:t>
      </w:r>
      <w:proofErr w:type="spellStart"/>
      <w:r w:rsidR="00E0459E" w:rsidRPr="00E0459E">
        <w:rPr>
          <w:rFonts w:ascii="Book Antiqua" w:hAnsi="Book Antiqua"/>
        </w:rPr>
        <w:t>Finck</w:t>
      </w:r>
      <w:proofErr w:type="spellEnd"/>
      <w:r w:rsidR="00E0459E" w:rsidRPr="00E0459E">
        <w:rPr>
          <w:rFonts w:ascii="Book Antiqua" w:hAnsi="Book Antiqua"/>
        </w:rPr>
        <w:t xml:space="preserve"> BN, Patterson BW, Horton JD, </w:t>
      </w:r>
      <w:proofErr w:type="spellStart"/>
      <w:r w:rsidR="00E0459E" w:rsidRPr="00E0459E">
        <w:rPr>
          <w:rFonts w:ascii="Book Antiqua" w:hAnsi="Book Antiqua"/>
        </w:rPr>
        <w:t>Mittendorfer</w:t>
      </w:r>
      <w:proofErr w:type="spellEnd"/>
      <w:r w:rsidR="00E0459E" w:rsidRPr="00E0459E">
        <w:rPr>
          <w:rFonts w:ascii="Book Antiqua" w:hAnsi="Book Antiqua"/>
        </w:rPr>
        <w:t xml:space="preserve"> B, </w:t>
      </w:r>
      <w:proofErr w:type="spellStart"/>
      <w:r w:rsidR="00E0459E" w:rsidRPr="00E0459E">
        <w:rPr>
          <w:rFonts w:ascii="Book Antiqua" w:hAnsi="Book Antiqua"/>
        </w:rPr>
        <w:t>Hotamisligil</w:t>
      </w:r>
      <w:proofErr w:type="spellEnd"/>
      <w:r w:rsidR="00E0459E" w:rsidRPr="00E0459E">
        <w:rPr>
          <w:rFonts w:ascii="Book Antiqua" w:hAnsi="Book Antiqua"/>
        </w:rPr>
        <w:t xml:space="preserve"> GS, Klein S. </w:t>
      </w:r>
      <w:proofErr w:type="spellStart"/>
      <w:r w:rsidR="00E0459E" w:rsidRPr="00E0459E">
        <w:rPr>
          <w:rFonts w:ascii="Book Antiqua" w:hAnsi="Book Antiqua"/>
        </w:rPr>
        <w:t>Tauroursodeoxycholic</w:t>
      </w:r>
      <w:proofErr w:type="spellEnd"/>
      <w:r w:rsidR="00E0459E" w:rsidRPr="00E0459E">
        <w:rPr>
          <w:rFonts w:ascii="Book Antiqua" w:hAnsi="Book Antiqua"/>
        </w:rPr>
        <w:t xml:space="preserve"> Acid may improve liver and muscle but not adipose tissue insulin sensitivity in obese men and women. </w:t>
      </w:r>
      <w:r w:rsidR="00E0459E" w:rsidRPr="00E0459E">
        <w:rPr>
          <w:rFonts w:ascii="Book Antiqua" w:hAnsi="Book Antiqua"/>
          <w:i/>
          <w:iCs/>
        </w:rPr>
        <w:t>Diabetes</w:t>
      </w:r>
      <w:r w:rsidR="00E0459E" w:rsidRPr="00E0459E">
        <w:rPr>
          <w:rFonts w:ascii="Book Antiqua" w:hAnsi="Book Antiqua"/>
        </w:rPr>
        <w:t xml:space="preserve"> 2010;</w:t>
      </w:r>
      <w:r w:rsidR="00E0459E">
        <w:rPr>
          <w:rFonts w:ascii="Book Antiqua" w:hAnsi="Book Antiqua"/>
        </w:rPr>
        <w:t xml:space="preserve"> </w:t>
      </w:r>
      <w:r w:rsidR="00E0459E" w:rsidRPr="00E0459E">
        <w:rPr>
          <w:rFonts w:ascii="Book Antiqua" w:hAnsi="Book Antiqua"/>
          <w:b/>
          <w:bCs/>
        </w:rPr>
        <w:t>59</w:t>
      </w:r>
      <w:r w:rsidR="00E0459E" w:rsidRPr="00E0459E">
        <w:rPr>
          <w:rFonts w:ascii="Book Antiqua" w:hAnsi="Book Antiqua"/>
        </w:rPr>
        <w:t>:</w:t>
      </w:r>
      <w:r w:rsidR="00E0459E">
        <w:rPr>
          <w:rFonts w:ascii="Book Antiqua" w:hAnsi="Book Antiqua"/>
        </w:rPr>
        <w:t xml:space="preserve"> </w:t>
      </w:r>
      <w:r w:rsidR="00E0459E" w:rsidRPr="00E0459E">
        <w:rPr>
          <w:rFonts w:ascii="Book Antiqua" w:hAnsi="Book Antiqua"/>
        </w:rPr>
        <w:t>1899-</w:t>
      </w:r>
      <w:r w:rsidR="00E0459E">
        <w:rPr>
          <w:rFonts w:ascii="Book Antiqua" w:hAnsi="Book Antiqua"/>
        </w:rPr>
        <w:t>1</w:t>
      </w:r>
      <w:r w:rsidR="00E0459E" w:rsidRPr="00E0459E">
        <w:rPr>
          <w:rFonts w:ascii="Book Antiqua" w:hAnsi="Book Antiqua"/>
        </w:rPr>
        <w:t xml:space="preserve">905 </w:t>
      </w:r>
      <w:r w:rsidR="00E0459E">
        <w:rPr>
          <w:rFonts w:ascii="Book Antiqua" w:hAnsi="Book Antiqua"/>
        </w:rPr>
        <w:t>[</w:t>
      </w:r>
      <w:r w:rsidR="00E0459E" w:rsidRPr="00E0459E">
        <w:rPr>
          <w:rFonts w:ascii="Book Antiqua" w:hAnsi="Book Antiqua"/>
        </w:rPr>
        <w:t>PMID: 20522594</w:t>
      </w:r>
      <w:r w:rsidR="00E0459E">
        <w:rPr>
          <w:rFonts w:ascii="Book Antiqua" w:hAnsi="Book Antiqua"/>
        </w:rPr>
        <w:t xml:space="preserve"> DOI</w:t>
      </w:r>
      <w:r w:rsidR="00E0459E" w:rsidRPr="00E0459E">
        <w:rPr>
          <w:rFonts w:ascii="Book Antiqua" w:hAnsi="Book Antiqua"/>
        </w:rPr>
        <w:t>: 10.2337/db10-0308</w:t>
      </w:r>
      <w:r w:rsidR="00E0459E">
        <w:rPr>
          <w:rFonts w:ascii="Book Antiqua" w:hAnsi="Book Antiqua"/>
        </w:rPr>
        <w:t>]</w:t>
      </w:r>
    </w:p>
    <w:p w14:paraId="521596D9" w14:textId="5CEBA85C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01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Einarsso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C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illebrant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xels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oxych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enodeoxych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ynthes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olester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alth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bject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Hepatolog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1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33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189-119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134324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53/jhep.2001.23790]</w:t>
      </w:r>
    </w:p>
    <w:p w14:paraId="2148F6E6" w14:textId="0D3F9B45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02</w:t>
      </w:r>
      <w:r>
        <w:rPr>
          <w:rFonts w:ascii="Book Antiqua" w:hAnsi="Book Antiqua"/>
        </w:rPr>
        <w:t xml:space="preserve"> </w:t>
      </w:r>
      <w:bookmarkStart w:id="3" w:name="_Hlk119507640"/>
      <w:proofErr w:type="spellStart"/>
      <w:r w:rsidRPr="00254C5D">
        <w:rPr>
          <w:rFonts w:ascii="Book Antiqua" w:hAnsi="Book Antiqua"/>
          <w:b/>
          <w:bCs/>
        </w:rPr>
        <w:t>Mantovani</w:t>
      </w:r>
      <w:proofErr w:type="spellEnd"/>
      <w:r>
        <w:rPr>
          <w:rFonts w:ascii="Book Antiqua" w:hAnsi="Book Antiqua"/>
          <w:b/>
          <w:bCs/>
        </w:rPr>
        <w:t xml:space="preserve"> </w:t>
      </w:r>
      <w:bookmarkEnd w:id="3"/>
      <w:r w:rsidRPr="00254C5D">
        <w:rPr>
          <w:rFonts w:ascii="Book Antiqua" w:hAnsi="Book Antiqua"/>
          <w:b/>
          <w:bCs/>
        </w:rPr>
        <w:t>A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alben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eserico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attazzo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evilacqu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alvagno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pp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Targh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anes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av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lasm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f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o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Metaboli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435734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3390/metabo11070453]</w:t>
      </w:r>
    </w:p>
    <w:p w14:paraId="073496E5" w14:textId="4320C38B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03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Cariou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B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hetiveaux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Zaï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outeau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s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uyomarc'h-Delasall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Lavill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rempf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ast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lasm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enodeoxych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centratio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versel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rrel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sul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nsitiv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dults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Nutr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etab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(</w:t>
      </w:r>
      <w:proofErr w:type="spellStart"/>
      <w:r w:rsidRPr="00254C5D">
        <w:rPr>
          <w:rFonts w:ascii="Book Antiqua" w:hAnsi="Book Antiqua"/>
          <w:i/>
          <w:iCs/>
        </w:rPr>
        <w:t>Lond</w:t>
      </w:r>
      <w:proofErr w:type="spellEnd"/>
      <w:r w:rsidRPr="00254C5D">
        <w:rPr>
          <w:rFonts w:ascii="Book Antiqua" w:hAnsi="Book Antiqua"/>
          <w:i/>
          <w:iCs/>
        </w:rPr>
        <w:t>)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1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8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4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173672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86/1743-7075-8-48]</w:t>
      </w:r>
    </w:p>
    <w:p w14:paraId="078D91A8" w14:textId="1C17ACBB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0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Chen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X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enodeoxych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ttenua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igh-fa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et-induc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yperglycemi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i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tein-coupl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cept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liferator-activ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cept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γ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hway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Exp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Ther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4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5305-531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928505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3892/etm.2017.5232]</w:t>
      </w:r>
    </w:p>
    <w:p w14:paraId="5D1991ED" w14:textId="1CD239A8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0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Lai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Q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a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u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ia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e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chanism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DCA-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CA-Stimul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pexi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xpression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Cell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588360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3390/cells11142159]</w:t>
      </w:r>
    </w:p>
    <w:p w14:paraId="39001E45" w14:textId="04936396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lastRenderedPageBreak/>
        <w:t>10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Ferrell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JM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i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YL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Understand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ignal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hophysiolog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rapeu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arget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Diabetes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etab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43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57-27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121003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4093/dmj.2019.0043]</w:t>
      </w:r>
    </w:p>
    <w:p w14:paraId="5496097E" w14:textId="157DE17F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07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Tsuchid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T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hiraish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Oht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aka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shi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Ursodeoxycholic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mprov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sul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nsitiv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eatos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duc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xcre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pid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igh-fa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et-f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K-A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Metabolis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61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944-95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215432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6/j.metabol.2011.10.023]</w:t>
      </w:r>
    </w:p>
    <w:p w14:paraId="1AF70B1B" w14:textId="2F54E9B3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0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Osorio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H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rone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rellan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ranc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scalant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autis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Ursodeoxycholic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creas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odium-gluco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transport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(SGLT2)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xpress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xidativ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res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idne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t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Diabetes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Pract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97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76-28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242968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6/j.diabres.2012.02.022]</w:t>
      </w:r>
    </w:p>
    <w:p w14:paraId="1271C69B" w14:textId="7E8B26FA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0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Sánchez-García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A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ahebka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imental-</w:t>
      </w:r>
      <w:proofErr w:type="spellStart"/>
      <w:r w:rsidRPr="00254C5D">
        <w:rPr>
          <w:rFonts w:ascii="Book Antiqua" w:hAnsi="Book Antiqua"/>
        </w:rPr>
        <w:t>Mendí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imental-</w:t>
      </w:r>
      <w:proofErr w:type="spellStart"/>
      <w:r w:rsidRPr="00254C5D">
        <w:rPr>
          <w:rFonts w:ascii="Book Antiqua" w:hAnsi="Book Antiqua"/>
        </w:rPr>
        <w:t>Mendí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ursodeoxycholic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ycem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rkers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ystema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view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-analys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ials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Pharmaco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35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44-14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009915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6/j.phrs.2018.08.008]</w:t>
      </w:r>
    </w:p>
    <w:p w14:paraId="31DCD9D6" w14:textId="70DC3D1B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10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Shim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KR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at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I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akeshi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isu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anek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Takamur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Ursodeoxycholic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otentia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peptidy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ptidase-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hibit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itaglipt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nhanc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agon-lik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ptide-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cre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ron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sease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ilo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ndomiz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troll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dd-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udy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BM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Open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Diabetes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Ca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6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00046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960705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36/bmjdrc-2017-000469]</w:t>
      </w:r>
    </w:p>
    <w:p w14:paraId="009DC30F" w14:textId="58E6AED4" w:rsidR="00254C5D" w:rsidRPr="00E0459E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11</w:t>
      </w:r>
      <w:r>
        <w:rPr>
          <w:rFonts w:ascii="Book Antiqua" w:hAnsi="Book Antiqua"/>
        </w:rPr>
        <w:t xml:space="preserve"> </w:t>
      </w:r>
      <w:proofErr w:type="spellStart"/>
      <w:r w:rsidR="00E0459E" w:rsidRPr="00E0459E">
        <w:rPr>
          <w:rFonts w:ascii="Book Antiqua" w:hAnsi="Book Antiqua"/>
          <w:b/>
          <w:bCs/>
        </w:rPr>
        <w:t>Gasmi</w:t>
      </w:r>
      <w:proofErr w:type="spellEnd"/>
      <w:r w:rsidR="00E0459E" w:rsidRPr="00E0459E">
        <w:rPr>
          <w:rFonts w:ascii="Book Antiqua" w:hAnsi="Book Antiqua"/>
          <w:b/>
          <w:bCs/>
        </w:rPr>
        <w:t xml:space="preserve"> A</w:t>
      </w:r>
      <w:r w:rsidR="00E0459E" w:rsidRPr="00E0459E">
        <w:rPr>
          <w:rFonts w:ascii="Book Antiqua" w:hAnsi="Book Antiqua"/>
        </w:rPr>
        <w:t xml:space="preserve">, </w:t>
      </w:r>
      <w:proofErr w:type="spellStart"/>
      <w:r w:rsidR="00E0459E" w:rsidRPr="00E0459E">
        <w:rPr>
          <w:rFonts w:ascii="Book Antiqua" w:hAnsi="Book Antiqua"/>
        </w:rPr>
        <w:t>Bjørklund</w:t>
      </w:r>
      <w:proofErr w:type="spellEnd"/>
      <w:r w:rsidR="00E0459E" w:rsidRPr="00E0459E">
        <w:rPr>
          <w:rFonts w:ascii="Book Antiqua" w:hAnsi="Book Antiqua"/>
        </w:rPr>
        <w:t xml:space="preserve"> G, </w:t>
      </w:r>
      <w:proofErr w:type="spellStart"/>
      <w:r w:rsidR="00E0459E" w:rsidRPr="00E0459E">
        <w:rPr>
          <w:rFonts w:ascii="Book Antiqua" w:hAnsi="Book Antiqua"/>
        </w:rPr>
        <w:t>Mujawdiya</w:t>
      </w:r>
      <w:proofErr w:type="spellEnd"/>
      <w:r w:rsidR="00E0459E" w:rsidRPr="00E0459E">
        <w:rPr>
          <w:rFonts w:ascii="Book Antiqua" w:hAnsi="Book Antiqua"/>
        </w:rPr>
        <w:t xml:space="preserve"> PK, </w:t>
      </w:r>
      <w:proofErr w:type="spellStart"/>
      <w:r w:rsidR="00E0459E" w:rsidRPr="00E0459E">
        <w:rPr>
          <w:rFonts w:ascii="Book Antiqua" w:hAnsi="Book Antiqua"/>
        </w:rPr>
        <w:t>Semenova</w:t>
      </w:r>
      <w:proofErr w:type="spellEnd"/>
      <w:r w:rsidR="00E0459E" w:rsidRPr="00E0459E">
        <w:rPr>
          <w:rFonts w:ascii="Book Antiqua" w:hAnsi="Book Antiqua"/>
        </w:rPr>
        <w:t xml:space="preserve"> Y, </w:t>
      </w:r>
      <w:proofErr w:type="spellStart"/>
      <w:r w:rsidR="00E0459E" w:rsidRPr="00E0459E">
        <w:rPr>
          <w:rFonts w:ascii="Book Antiqua" w:hAnsi="Book Antiqua"/>
        </w:rPr>
        <w:t>Dosa</w:t>
      </w:r>
      <w:proofErr w:type="spellEnd"/>
      <w:r w:rsidR="00E0459E" w:rsidRPr="00E0459E">
        <w:rPr>
          <w:rFonts w:ascii="Book Antiqua" w:hAnsi="Book Antiqua"/>
        </w:rPr>
        <w:t xml:space="preserve"> A, </w:t>
      </w:r>
      <w:proofErr w:type="spellStart"/>
      <w:r w:rsidR="00E0459E" w:rsidRPr="00E0459E">
        <w:rPr>
          <w:rFonts w:ascii="Book Antiqua" w:hAnsi="Book Antiqua"/>
        </w:rPr>
        <w:t>Piscopo</w:t>
      </w:r>
      <w:proofErr w:type="spellEnd"/>
      <w:r w:rsidR="00E0459E" w:rsidRPr="00E0459E">
        <w:rPr>
          <w:rFonts w:ascii="Book Antiqua" w:hAnsi="Book Antiqua"/>
        </w:rPr>
        <w:t xml:space="preserve"> S, Pen JJ, </w:t>
      </w:r>
      <w:proofErr w:type="spellStart"/>
      <w:r w:rsidR="00E0459E" w:rsidRPr="00E0459E">
        <w:rPr>
          <w:rFonts w:ascii="Book Antiqua" w:hAnsi="Book Antiqua"/>
        </w:rPr>
        <w:t>Gasmi</w:t>
      </w:r>
      <w:proofErr w:type="spellEnd"/>
      <w:r w:rsidR="00E0459E" w:rsidRPr="00E0459E">
        <w:rPr>
          <w:rFonts w:ascii="Book Antiqua" w:hAnsi="Book Antiqua"/>
        </w:rPr>
        <w:t xml:space="preserve"> </w:t>
      </w:r>
      <w:proofErr w:type="spellStart"/>
      <w:r w:rsidR="00E0459E" w:rsidRPr="00E0459E">
        <w:rPr>
          <w:rFonts w:ascii="Book Antiqua" w:hAnsi="Book Antiqua"/>
        </w:rPr>
        <w:t>Benahmed</w:t>
      </w:r>
      <w:proofErr w:type="spellEnd"/>
      <w:r w:rsidR="00E0459E" w:rsidRPr="00E0459E">
        <w:rPr>
          <w:rFonts w:ascii="Book Antiqua" w:hAnsi="Book Antiqua"/>
        </w:rPr>
        <w:t xml:space="preserve"> A, </w:t>
      </w:r>
      <w:proofErr w:type="spellStart"/>
      <w:r w:rsidR="00E0459E" w:rsidRPr="00E0459E">
        <w:rPr>
          <w:rFonts w:ascii="Book Antiqua" w:hAnsi="Book Antiqua"/>
        </w:rPr>
        <w:t>Costea</w:t>
      </w:r>
      <w:proofErr w:type="spellEnd"/>
      <w:r w:rsidR="00E0459E" w:rsidRPr="00E0459E">
        <w:rPr>
          <w:rFonts w:ascii="Book Antiqua" w:hAnsi="Book Antiqua"/>
        </w:rPr>
        <w:t xml:space="preserve"> DO. Gut microbiota in bariatric surgery. </w:t>
      </w:r>
      <w:r w:rsidR="00E0459E" w:rsidRPr="00E0459E">
        <w:rPr>
          <w:rFonts w:ascii="Book Antiqua" w:hAnsi="Book Antiqua"/>
          <w:i/>
          <w:iCs/>
        </w:rPr>
        <w:t xml:space="preserve">Crit Rev Food Sci </w:t>
      </w:r>
      <w:proofErr w:type="spellStart"/>
      <w:r w:rsidR="00E0459E" w:rsidRPr="00E0459E">
        <w:rPr>
          <w:rFonts w:ascii="Book Antiqua" w:hAnsi="Book Antiqua"/>
          <w:i/>
          <w:iCs/>
        </w:rPr>
        <w:t>Nutr</w:t>
      </w:r>
      <w:proofErr w:type="spellEnd"/>
      <w:r w:rsidR="00E0459E" w:rsidRPr="00E0459E">
        <w:rPr>
          <w:rFonts w:ascii="Book Antiqua" w:hAnsi="Book Antiqua"/>
        </w:rPr>
        <w:t xml:space="preserve"> 2022</w:t>
      </w:r>
      <w:r w:rsidR="00E0459E">
        <w:rPr>
          <w:rFonts w:ascii="Book Antiqua" w:hAnsi="Book Antiqua"/>
        </w:rPr>
        <w:t xml:space="preserve">; </w:t>
      </w:r>
      <w:proofErr w:type="spellStart"/>
      <w:r w:rsidR="00E0459E" w:rsidRPr="00E0459E">
        <w:rPr>
          <w:rFonts w:ascii="Book Antiqua" w:hAnsi="Book Antiqua"/>
        </w:rPr>
        <w:t>Epub</w:t>
      </w:r>
      <w:proofErr w:type="spellEnd"/>
      <w:r w:rsidR="00E0459E" w:rsidRPr="00E0459E">
        <w:rPr>
          <w:rFonts w:ascii="Book Antiqua" w:hAnsi="Book Antiqua"/>
        </w:rPr>
        <w:t xml:space="preserve"> ahead of print </w:t>
      </w:r>
      <w:r w:rsidR="00E0459E">
        <w:rPr>
          <w:rFonts w:ascii="Book Antiqua" w:hAnsi="Book Antiqua"/>
        </w:rPr>
        <w:t>[</w:t>
      </w:r>
      <w:r w:rsidR="00E0459E" w:rsidRPr="00E0459E">
        <w:rPr>
          <w:rFonts w:ascii="Book Antiqua" w:hAnsi="Book Antiqua"/>
        </w:rPr>
        <w:t>PMID: 35531940</w:t>
      </w:r>
      <w:r w:rsidR="00E0459E">
        <w:rPr>
          <w:rFonts w:ascii="Book Antiqua" w:hAnsi="Book Antiqua"/>
        </w:rPr>
        <w:t xml:space="preserve"> DOI</w:t>
      </w:r>
      <w:r w:rsidR="00E0459E" w:rsidRPr="00E0459E">
        <w:rPr>
          <w:rFonts w:ascii="Book Antiqua" w:hAnsi="Book Antiqua"/>
        </w:rPr>
        <w:t>: 10.1080/10408398.2022.2067116</w:t>
      </w:r>
      <w:r w:rsidR="00E0459E">
        <w:rPr>
          <w:rFonts w:ascii="Book Antiqua" w:hAnsi="Book Antiqua"/>
        </w:rPr>
        <w:t>]</w:t>
      </w:r>
    </w:p>
    <w:p w14:paraId="3F50C189" w14:textId="4F15753E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12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Ulker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İ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Yildira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ariatr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rger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ity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view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terature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Biosci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icrobiota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Food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Heal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38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-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070579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2938/bmfh.18-018]</w:t>
      </w:r>
    </w:p>
    <w:p w14:paraId="181D6942" w14:textId="2B7326B0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13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Ravussi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Y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or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po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LeDuc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ombaug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nigh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ibe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L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spons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e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mposi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eigh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os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Obesity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(Silver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Spring)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0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738-74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159381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38/oby.2011.111]</w:t>
      </w:r>
    </w:p>
    <w:p w14:paraId="3B5BC8AB" w14:textId="48FC482F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lastRenderedPageBreak/>
        <w:t>11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Ben</w:t>
      </w:r>
      <w:r>
        <w:rPr>
          <w:rFonts w:ascii="Book Antiqua" w:hAnsi="Book Antiqua"/>
          <w:b/>
          <w:bCs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Izhak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M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Eshel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h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adar</w:t>
      </w:r>
      <w:proofErr w:type="spellEnd"/>
      <w:r w:rsidRPr="00254C5D">
        <w:rPr>
          <w:rFonts w:ascii="Book Antiqua" w:hAnsi="Book Antiqua"/>
        </w:rPr>
        <w:t>-Shapir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eir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chte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u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ssick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Jongkam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avo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apozhnikov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aharshak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bu-</w:t>
      </w:r>
      <w:proofErr w:type="spellStart"/>
      <w:r w:rsidRPr="00254C5D">
        <w:rPr>
          <w:rFonts w:ascii="Book Antiqua" w:hAnsi="Book Antiqua"/>
        </w:rPr>
        <w:t>Abei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li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hl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eode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ron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Elda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or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Louzou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jec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e-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ost-Bariatr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rgery</w:t>
      </w:r>
      <w:r>
        <w:rPr>
          <w:rFonts w:ascii="Book Antiqua" w:hAnsi="Book Antiqua"/>
        </w:rPr>
        <w:t xml:space="preserve"> </w:t>
      </w:r>
      <w:proofErr w:type="gramStart"/>
      <w:r w:rsidRPr="00254C5D">
        <w:rPr>
          <w:rFonts w:ascii="Book Antiqua" w:hAnsi="Book Antiqua"/>
        </w:rPr>
        <w:t>To</w:t>
      </w:r>
      <w:proofErr w:type="gram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edic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rger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utcome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System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6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013672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410063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28/mSystems.01367-20]</w:t>
      </w:r>
    </w:p>
    <w:p w14:paraId="4B2E0ABB" w14:textId="73C11959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1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Lau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E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eld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icq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arvalh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erreira-</w:t>
      </w:r>
      <w:proofErr w:type="spellStart"/>
      <w:r w:rsidRPr="00254C5D">
        <w:rPr>
          <w:rFonts w:ascii="Book Antiqua" w:hAnsi="Book Antiqua"/>
        </w:rPr>
        <w:t>Magalhãe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ilv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arros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rrei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Vaz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P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rand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arbos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léme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oré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reita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rift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ang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ft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rger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dul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l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ity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randomise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troll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ial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Diabeto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etab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Synd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3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5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402070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86/s13098-021-00672-1]</w:t>
      </w:r>
    </w:p>
    <w:p w14:paraId="405E9421" w14:textId="1B9877CF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1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Han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HF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Z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e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B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uodenal-jeju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ypas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creas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traduode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upregula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uode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IRT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xpress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igh-fa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e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reptozotocin-induc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t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World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8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4338-435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615901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3748/</w:t>
      </w:r>
      <w:proofErr w:type="gramStart"/>
      <w:r w:rsidRPr="00254C5D">
        <w:rPr>
          <w:rFonts w:ascii="Book Antiqua" w:hAnsi="Book Antiqua"/>
        </w:rPr>
        <w:t>wjg.v28.i</w:t>
      </w:r>
      <w:proofErr w:type="gramEnd"/>
      <w:r w:rsidRPr="00254C5D">
        <w:rPr>
          <w:rFonts w:ascii="Book Antiqua" w:hAnsi="Book Antiqua"/>
        </w:rPr>
        <w:t>31.4338]</w:t>
      </w:r>
    </w:p>
    <w:p w14:paraId="07659AEC" w14:textId="712024B6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1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van</w:t>
      </w:r>
      <w:r>
        <w:rPr>
          <w:rFonts w:ascii="Book Antiqua" w:hAnsi="Book Antiqua"/>
          <w:b/>
          <w:bCs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Baar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ACG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lle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reni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aidry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ge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pki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odriguez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runert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alvao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et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Vignolo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aye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rte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isschop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Tijss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Nieuwdorp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uidon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stamagn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evièr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erg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JGH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ndoscop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uode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ucos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surfac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llitus:</w:t>
      </w:r>
      <w:r>
        <w:rPr>
          <w:rFonts w:ascii="Book Antiqua" w:hAnsi="Book Antiqua"/>
        </w:rPr>
        <w:t xml:space="preserve"> </w:t>
      </w:r>
      <w:proofErr w:type="gramStart"/>
      <w:r w:rsidRPr="00254C5D">
        <w:rPr>
          <w:rFonts w:ascii="Book Antiqua" w:hAnsi="Book Antiqua"/>
        </w:rPr>
        <w:t>on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ear</w:t>
      </w:r>
      <w:proofErr w:type="gram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sul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irs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ternationa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pen-labe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spective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ulticentr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udy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69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95-30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133199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36/gutjnl-2019-318349]</w:t>
      </w:r>
    </w:p>
    <w:p w14:paraId="5FF4F68C" w14:textId="67C327BF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1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Arora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T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ing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harm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K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biotics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terac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ntiobesity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otential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Nutri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9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591-59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328706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6/j.nut.2012.07.017]</w:t>
      </w:r>
    </w:p>
    <w:p w14:paraId="53A33625" w14:textId="28647B4F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19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Karamal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M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adkha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adrkhanlou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Jamilia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hmad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Tajabadi</w:t>
      </w:r>
      <w:proofErr w:type="spellEnd"/>
      <w:r w:rsidRPr="00254C5D">
        <w:rPr>
          <w:rFonts w:ascii="Book Antiqua" w:hAnsi="Book Antiqua"/>
        </w:rPr>
        <w:t>-Ebrahim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afar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sem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bio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pplement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lycaemic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tr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p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fil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estatio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ndomize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uble-blin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lacebo-controll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ial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Diabetes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etab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42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34-24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720943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6/j.diabet.2016.04.009]</w:t>
      </w:r>
    </w:p>
    <w:p w14:paraId="376108C0" w14:textId="69C69E9B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20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Salmine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S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Lover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biotic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ebiotics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al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lai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bstantiation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icrob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Eco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Health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D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399082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3402/</w:t>
      </w:r>
      <w:proofErr w:type="gramStart"/>
      <w:r w:rsidRPr="00254C5D">
        <w:rPr>
          <w:rFonts w:ascii="Book Antiqua" w:hAnsi="Book Antiqua"/>
        </w:rPr>
        <w:t>mehd.v</w:t>
      </w:r>
      <w:proofErr w:type="gramEnd"/>
      <w:r w:rsidRPr="00254C5D">
        <w:rPr>
          <w:rFonts w:ascii="Book Antiqua" w:hAnsi="Book Antiqua"/>
        </w:rPr>
        <w:t>23i0.18568]</w:t>
      </w:r>
    </w:p>
    <w:p w14:paraId="20998964" w14:textId="6E88C6EB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lastRenderedPageBreak/>
        <w:t>12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Yadav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H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loy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lt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n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G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enefici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bio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i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utyrate-induc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P-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rmon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cretion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Biol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Che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88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5088-2509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383689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74/jbc.M113.452516]</w:t>
      </w:r>
    </w:p>
    <w:p w14:paraId="3D387A6D" w14:textId="722F3310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22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Asem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Z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amim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Tabas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Talebia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zarba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ydarzadeh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Esmaillzadeh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ail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sump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bio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oghur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p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fil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egna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omen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ndomiz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troll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ial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atern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Fetal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Neonatal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5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552-155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209809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3109/14767058.2011.640372]</w:t>
      </w:r>
    </w:p>
    <w:p w14:paraId="3ABD6ACF" w14:textId="30BB4E59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2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Huang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Z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etar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bio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pplement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XRα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YP7α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en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xpression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nzym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tiviti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a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s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uck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Br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Poult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Sc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56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18-22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555916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80/00071668.2014.1000821]</w:t>
      </w:r>
    </w:p>
    <w:p w14:paraId="0FB75E6B" w14:textId="747DB573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2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Ma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X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biotic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mprov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ig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a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et-induc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eatos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sul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sistanc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creas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K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ell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8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49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821-83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867484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6/j.jhep.2008.05.025]</w:t>
      </w:r>
    </w:p>
    <w:p w14:paraId="08ADF2D6" w14:textId="3FEE7A5B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25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Tremarol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V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äckhe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unctio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teractio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etwe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s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s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Natu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489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42-24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297229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38/nature11552]</w:t>
      </w:r>
    </w:p>
    <w:p w14:paraId="1449A58E" w14:textId="059177AD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26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Vrieze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A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Noo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lle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alojärv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oott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artelsma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F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allinga-Thi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ckerman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T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erli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Ooze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erri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ruesn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ylckama</w:t>
      </w:r>
      <w:proofErr w:type="spellEnd"/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Vlieg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E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lok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W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ro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ili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G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Zoetendal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G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troe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o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ekstr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B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Nieuwdorp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ansf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nor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creas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sul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nsitiv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dividual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yndrom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Gastroenterolog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43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913-</w:t>
      </w:r>
      <w:proofErr w:type="gramStart"/>
      <w:r w:rsidRPr="00254C5D">
        <w:rPr>
          <w:rFonts w:ascii="Book Antiqua" w:hAnsi="Book Antiqua"/>
        </w:rPr>
        <w:t>6.e</w:t>
      </w:r>
      <w:proofErr w:type="gramEnd"/>
      <w:r w:rsidRPr="00254C5D">
        <w:rPr>
          <w:rFonts w:ascii="Book Antiqua" w:hAnsi="Book Antiqua"/>
        </w:rPr>
        <w:t>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272851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53/j.gastro.2012.06.031]</w:t>
      </w:r>
    </w:p>
    <w:p w14:paraId="6860F9B2" w14:textId="468AFFBD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27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Can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PD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o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ext-Gener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enefici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es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a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Akkermansia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uciniphila</w:t>
      </w:r>
      <w:proofErr w:type="spellEnd"/>
      <w:r w:rsidRPr="00254C5D">
        <w:rPr>
          <w:rFonts w:ascii="Book Antiqua" w:hAnsi="Book Antiqua"/>
        </w:rPr>
        <w:t>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icrobi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8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76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901841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3389/fmicb.2017.01765]</w:t>
      </w:r>
    </w:p>
    <w:p w14:paraId="6B581BF2" w14:textId="0535ED66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2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Zhang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X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h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Ji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Qiu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ang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ve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gress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o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tolerance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PLoS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On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8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7110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401313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371/journal.pone.0071108]</w:t>
      </w:r>
    </w:p>
    <w:p w14:paraId="2E34FD8A" w14:textId="5BA32406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29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Yassour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M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u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ick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o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Franzos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rg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C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ever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and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avi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irr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W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uttenhow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b-</w:t>
      </w:r>
      <w:r w:rsidRPr="00254C5D">
        <w:rPr>
          <w:rFonts w:ascii="Book Antiqua" w:hAnsi="Book Antiqua"/>
        </w:rPr>
        <w:lastRenderedPageBreak/>
        <w:t>clinic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tec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omarker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Genome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8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688406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86/s13073-016-0271-6]</w:t>
      </w:r>
    </w:p>
    <w:p w14:paraId="41EF5CE4" w14:textId="7BFB036C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3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Furet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JP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o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ap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oito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asdevant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ouillot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L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ariat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orthi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oré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enega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Rizkall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léme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fferenti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dapt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ariatr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rgery-induc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eigh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oss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nk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ow-grad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flamm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rker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0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59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049-305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87671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2337/db10-0253]</w:t>
      </w:r>
    </w:p>
    <w:p w14:paraId="16CB74CB" w14:textId="426F25B5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3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de</w:t>
      </w:r>
      <w:r>
        <w:rPr>
          <w:rFonts w:ascii="Book Antiqua" w:hAnsi="Book Antiqua"/>
          <w:b/>
          <w:bCs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Goffau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MC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Luopajärv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nip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lon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Ruohtul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ärkön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Orivuor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akal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ell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W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arms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Vaaral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mposi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ffer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etwe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ildr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β-cel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utoimmun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o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out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62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238-124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327488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2337/db12-0526]</w:t>
      </w:r>
    </w:p>
    <w:p w14:paraId="164C3AAF" w14:textId="71BD0B4B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32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Depommier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C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verar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ruart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lovi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ul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ieira-Silv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Falony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Rae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ait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elzenn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arsy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Loumay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erman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P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Thiss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P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o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an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D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pplement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kkermansia</w:t>
      </w:r>
      <w:proofErr w:type="spellEnd"/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uciniphil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verweigh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olunteers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of-of-concep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xplorator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udy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Nat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5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96-110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126328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38/s41591-019-0495-2]</w:t>
      </w:r>
    </w:p>
    <w:p w14:paraId="05740220" w14:textId="3DBCD8FB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33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Can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PD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verar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alk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es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h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acteri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terac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e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s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rgan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Mo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Nutr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Food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60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58-6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617892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02/mnfr.201500406]</w:t>
      </w:r>
    </w:p>
    <w:p w14:paraId="4E824217" w14:textId="56C18DF0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34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Plovier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H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verar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ruart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epommi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ul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eurt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hilloux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Ottma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uparc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chtenste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yridaki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elzenn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lievink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hattacharje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rk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C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alvink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rtinez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O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uma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ait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Loumay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erman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P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Thiss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P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elz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o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an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D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urifi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mbran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te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kkermansia</w:t>
      </w:r>
      <w:proofErr w:type="spellEnd"/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uciniphil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steuriz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acteriu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mprov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s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Nat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3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7-11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789295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38/nm.4236]</w:t>
      </w:r>
    </w:p>
    <w:p w14:paraId="762E5C98" w14:textId="1FB07470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3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Shen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W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h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ti-obes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apsaic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igh-Fa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e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crea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opul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acterium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Akkermansia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uciniphila</w:t>
      </w:r>
      <w:proofErr w:type="spellEnd"/>
      <w:r w:rsidRPr="00254C5D">
        <w:rPr>
          <w:rFonts w:ascii="Book Antiqua" w:hAnsi="Book Antiqua"/>
        </w:rPr>
        <w:t>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icrobi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8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7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828049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3389/fmicb.2017.00272]</w:t>
      </w:r>
    </w:p>
    <w:p w14:paraId="6BA3372A" w14:textId="68E09A89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lastRenderedPageBreak/>
        <w:t>13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Grander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C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dolp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E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Wies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ow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Wrzosek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yongyos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r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V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rabher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ern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fist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nric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ioc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achein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y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rach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s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osch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R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erlemut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zab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assar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Tilg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cover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thanol-induced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Akkermansia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uciniphil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ple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meliora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lcoh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seas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67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891-90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855004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36/gutjnl-2016-313432]</w:t>
      </w:r>
    </w:p>
    <w:p w14:paraId="6F884183" w14:textId="35F887F7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3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Rad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AH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bbasalizadeh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Vazifekhah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bbasalizadeh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assanalilou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astan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Ejtahe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orous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R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Javad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ortazavia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hali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utu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nageme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alth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bio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organisms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Curr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Diabetes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Rev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3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582-58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775870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2174/1573399812666161014112515]</w:t>
      </w:r>
    </w:p>
    <w:p w14:paraId="59463726" w14:textId="1FF44EAE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3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Duncan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SH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li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J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biotic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ebiotic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al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ge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opulations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aturita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75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44-5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348955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6/j.maturitas.2013.02.004]</w:t>
      </w:r>
    </w:p>
    <w:p w14:paraId="75BE90AE" w14:textId="502DACCF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39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Stenma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LK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Waget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arre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lopp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urceli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Lahtin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otenti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bio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fidobacterium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nimali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sp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act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42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ev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eigh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a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o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toleranc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et-induc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e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Benef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icrob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4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5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437-44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506261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3920/BM2014.0014]</w:t>
      </w:r>
    </w:p>
    <w:p w14:paraId="2AC16849" w14:textId="6E2237AD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4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Sharma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P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hardwaj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ing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dministr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actobacillus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ase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fidobacteriu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fidu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melior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yperglycemi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yslipidemi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xidativ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res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t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Prev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7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762576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4103/2008-7802.188870]</w:t>
      </w:r>
    </w:p>
    <w:p w14:paraId="58CA82C6" w14:textId="1E9EC975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4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Zhang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e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Q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h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ti-diabe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fidobacterium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nimali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0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roug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mprov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sul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nsitiv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del.</w:t>
      </w:r>
      <w:r>
        <w:rPr>
          <w:rFonts w:ascii="Book Antiqua" w:hAnsi="Book Antiqua"/>
        </w:rPr>
        <w:t xml:space="preserve"> </w:t>
      </w:r>
      <w:r w:rsidRPr="00E4176B">
        <w:rPr>
          <w:rFonts w:ascii="Book Antiqua" w:hAnsi="Book Antiqua"/>
          <w:i/>
          <w:iCs/>
        </w:rPr>
        <w:t xml:space="preserve">J </w:t>
      </w:r>
      <w:proofErr w:type="spellStart"/>
      <w:r w:rsidRPr="00E4176B">
        <w:rPr>
          <w:rFonts w:ascii="Book Antiqua" w:hAnsi="Book Antiqua"/>
          <w:i/>
          <w:iCs/>
        </w:rPr>
        <w:t>Funct</w:t>
      </w:r>
      <w:proofErr w:type="spellEnd"/>
      <w:r w:rsidRPr="00E4176B">
        <w:rPr>
          <w:rFonts w:ascii="Book Antiqua" w:hAnsi="Book Antiqua"/>
          <w:i/>
          <w:iCs/>
        </w:rPr>
        <w:t xml:space="preserve"> Food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0;</w:t>
      </w:r>
      <w:r w:rsidR="00E4176B">
        <w:rPr>
          <w:rFonts w:ascii="Book Antiqua" w:hAnsi="Book Antiqua"/>
        </w:rPr>
        <w:t xml:space="preserve"> </w:t>
      </w:r>
      <w:r w:rsidRPr="00E4176B">
        <w:rPr>
          <w:rFonts w:ascii="Book Antiqua" w:hAnsi="Book Antiqua"/>
          <w:b/>
          <w:bCs/>
        </w:rPr>
        <w:t>67</w:t>
      </w:r>
      <w:r w:rsidRPr="00254C5D">
        <w:rPr>
          <w:rFonts w:ascii="Book Antiqua" w:hAnsi="Book Antiqua"/>
        </w:rPr>
        <w:t>:</w:t>
      </w:r>
      <w:r w:rsidR="00E4176B"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384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DOI:</w:t>
      </w:r>
      <w:r w:rsidR="00E4176B">
        <w:rPr>
          <w:rFonts w:ascii="Book Antiqua" w:hAnsi="Book Antiqua"/>
        </w:rPr>
        <w:t xml:space="preserve"> </w:t>
      </w:r>
      <w:r w:rsidR="00E4176B" w:rsidRPr="00E4176B">
        <w:rPr>
          <w:rFonts w:ascii="Book Antiqua" w:hAnsi="Book Antiqua"/>
        </w:rPr>
        <w:t>10.1016/j.jff.2020.103843</w:t>
      </w:r>
      <w:r w:rsidRPr="00254C5D">
        <w:rPr>
          <w:rFonts w:ascii="Book Antiqua" w:hAnsi="Book Antiqua"/>
        </w:rPr>
        <w:t>]</w:t>
      </w:r>
    </w:p>
    <w:p w14:paraId="6C07BFFE" w14:textId="034964E6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4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Le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TK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osak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guy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T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assu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O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B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ha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P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QB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ha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D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fidobacteriu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peci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ow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ru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ucos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crea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xpressio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sul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ignal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tein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mprov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dipokin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f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Biomed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36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63-7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574915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2220/biomedres.36.63]</w:t>
      </w:r>
    </w:p>
    <w:p w14:paraId="005D59DB" w14:textId="0D8ADC6B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4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Aoki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R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amikado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ud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Taki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ikam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uganum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attor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og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liferativ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bio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fidobacteriu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ra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meliora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gress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sorder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i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dul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etat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levation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Sci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Rep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7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4352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825203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38/srep43522]</w:t>
      </w:r>
    </w:p>
    <w:p w14:paraId="184CCD4D" w14:textId="5ABA5B94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lastRenderedPageBreak/>
        <w:t>14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Wang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Z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ia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a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he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o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ifidobacteri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arri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unc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ft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rm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jur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t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Traum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6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61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650-65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696700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97/01.ta.0000196574.70614.27]</w:t>
      </w:r>
    </w:p>
    <w:p w14:paraId="556CB2ED" w14:textId="619C3A03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4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Brun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P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astagliuolo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ud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inzan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alù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artine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creas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rmeabil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e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ew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videnc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hogenes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onalcoh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eatohepatiti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Physio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Gastrointest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Physiol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7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92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518-G52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702355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52/ajpgi.00024.2006]</w:t>
      </w:r>
    </w:p>
    <w:p w14:paraId="46191FE5" w14:textId="0FC841D6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46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Can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PD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Neyrinck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av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nau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urceli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uoh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ibs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R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elzenn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lectiv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creas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ifidobacteri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flor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mprov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igh-fat-diet-induc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roug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chanis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endotoxaemia</w:t>
      </w:r>
      <w:proofErr w:type="spellEnd"/>
      <w:r w:rsidRPr="00254C5D">
        <w:rPr>
          <w:rFonts w:ascii="Book Antiqua" w:hAnsi="Book Antiqua"/>
        </w:rPr>
        <w:t>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Diabetologi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7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50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374-238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782378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07/s00125-007-0791-0]</w:t>
      </w:r>
    </w:p>
    <w:p w14:paraId="4CE97287" w14:textId="7B3A845D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47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Can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PD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ossemier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Wiel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uiot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verar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Rotti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eurt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Naslai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Neyrinck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amber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ucciol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G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elzenn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hang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tr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flamm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roug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chanis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volv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P-2-driv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mproveme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rmeability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9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58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91-110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924006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36/gut.2008.165886]</w:t>
      </w:r>
    </w:p>
    <w:p w14:paraId="32DB72D2" w14:textId="17B08DE1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4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Chen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JJ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F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L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fidobacteriu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ongu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pplement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mprov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igh-fat-fed-induc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yndrom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mo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en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xpression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Exp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Biol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ed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(Maywood)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1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36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823-83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168523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258/ebm.2011.010399]</w:t>
      </w:r>
    </w:p>
    <w:p w14:paraId="27D0AA99" w14:textId="57C01BA7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49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Insull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W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Jr</w:t>
      </w:r>
      <w:r w:rsidRPr="00254C5D">
        <w:rPr>
          <w:rFonts w:ascii="Book Antiqua" w:hAnsi="Book Antiqua"/>
        </w:rPr>
        <w:t>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util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questra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yslipidemia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cientif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view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South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ed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6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99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57-27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655310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97/01.smj.</w:t>
      </w:r>
      <w:proofErr w:type="gramStart"/>
      <w:r w:rsidRPr="00254C5D">
        <w:rPr>
          <w:rFonts w:ascii="Book Antiqua" w:hAnsi="Book Antiqua"/>
        </w:rPr>
        <w:t>0000208120.73327.db</w:t>
      </w:r>
      <w:proofErr w:type="gramEnd"/>
      <w:r w:rsidRPr="00254C5D">
        <w:rPr>
          <w:rFonts w:ascii="Book Antiqua" w:hAnsi="Book Antiqua"/>
        </w:rPr>
        <w:t>]</w:t>
      </w:r>
    </w:p>
    <w:p w14:paraId="0B2D6DED" w14:textId="68A11575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50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Pon</w:t>
      </w:r>
      <w:proofErr w:type="spellEnd"/>
      <w:r>
        <w:rPr>
          <w:rFonts w:ascii="Book Antiqua" w:hAnsi="Book Antiqua"/>
          <w:b/>
          <w:bCs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Velayutham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AB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khtar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eto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Jambal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hanka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ignatur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lter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dolesc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.</w:t>
      </w:r>
      <w:r>
        <w:rPr>
          <w:rFonts w:ascii="Book Antiqua" w:hAnsi="Book Antiqua"/>
        </w:rPr>
        <w:t xml:space="preserve"> </w:t>
      </w:r>
      <w:r w:rsidRPr="00786CC8">
        <w:rPr>
          <w:rFonts w:ascii="Book Antiqua" w:hAnsi="Book Antiqua"/>
          <w:i/>
          <w:iCs/>
        </w:rPr>
        <w:t xml:space="preserve">FASEB J </w:t>
      </w:r>
      <w:r w:rsidRPr="00254C5D">
        <w:rPr>
          <w:rFonts w:ascii="Book Antiqua" w:hAnsi="Book Antiqua"/>
        </w:rPr>
        <w:t>2022;</w:t>
      </w:r>
      <w:r w:rsidR="00786CC8">
        <w:rPr>
          <w:rFonts w:ascii="Book Antiqua" w:hAnsi="Book Antiqua"/>
        </w:rPr>
        <w:t xml:space="preserve"> </w:t>
      </w:r>
      <w:r w:rsidRPr="00786CC8">
        <w:rPr>
          <w:rFonts w:ascii="Book Antiqua" w:hAnsi="Book Antiqua"/>
          <w:b/>
          <w:bCs/>
        </w:rPr>
        <w:t>36</w:t>
      </w:r>
      <w:r w:rsidRPr="00254C5D">
        <w:rPr>
          <w:rFonts w:ascii="Book Antiqua" w:hAnsi="Book Antiqua"/>
        </w:rPr>
        <w:t>:</w:t>
      </w:r>
      <w:r w:rsidR="00786CC8"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3170</w:t>
      </w:r>
      <w:r w:rsidR="00786CC8"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DOI:</w:t>
      </w:r>
      <w:r w:rsidR="00786CC8">
        <w:rPr>
          <w:rFonts w:ascii="Book Antiqua" w:hAnsi="Book Antiqua"/>
        </w:rPr>
        <w:t xml:space="preserve"> </w:t>
      </w:r>
      <w:r w:rsidR="00786CC8" w:rsidRPr="00786CC8">
        <w:rPr>
          <w:rFonts w:ascii="Book Antiqua" w:hAnsi="Book Antiqua"/>
        </w:rPr>
        <w:t>10.1096/fasebj.2022.</w:t>
      </w:r>
      <w:proofErr w:type="gramStart"/>
      <w:r w:rsidR="00786CC8" w:rsidRPr="00786CC8">
        <w:rPr>
          <w:rFonts w:ascii="Book Antiqua" w:hAnsi="Book Antiqua"/>
        </w:rPr>
        <w:t>36.S</w:t>
      </w:r>
      <w:proofErr w:type="gramEnd"/>
      <w:r w:rsidR="00786CC8" w:rsidRPr="00786CC8">
        <w:rPr>
          <w:rFonts w:ascii="Book Antiqua" w:hAnsi="Book Antiqua"/>
        </w:rPr>
        <w:t>1.R3170</w:t>
      </w:r>
      <w:r w:rsidRPr="00254C5D">
        <w:rPr>
          <w:rFonts w:ascii="Book Antiqua" w:hAnsi="Book Antiqua"/>
        </w:rPr>
        <w:t>]</w:t>
      </w:r>
    </w:p>
    <w:p w14:paraId="68DED55E" w14:textId="6CAB9B7D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5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Liu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Y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Q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e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o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Lv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e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u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Xu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a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rturbatio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estatio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llitu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duc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yperglycemi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erm-fre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Dev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Orig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Health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D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1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580-58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292490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17/S2040174420000768]</w:t>
      </w:r>
    </w:p>
    <w:p w14:paraId="47AC60CC" w14:textId="6E17603D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lastRenderedPageBreak/>
        <w:t>15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Just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S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ondot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ck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egn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au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treidl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ery</w:t>
      </w:r>
      <w:proofErr w:type="spellEnd"/>
      <w:r w:rsidRPr="00254C5D">
        <w:rPr>
          <w:rFonts w:ascii="Book Antiqua" w:hAnsi="Book Antiqua"/>
        </w:rPr>
        <w:t>-Arnau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chmid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Leske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ieth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unke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trowig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fman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all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ebisc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érar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Roh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pag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lavel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riv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mpac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a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ourc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e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u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s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Microbiom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6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3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007190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86/s40168-018-0510-8]</w:t>
      </w:r>
    </w:p>
    <w:p w14:paraId="3B0A504B" w14:textId="3C2F997A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53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Sonne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DP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ierop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ulik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oeter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R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Vilsbøll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nop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K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ostprandi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lasm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centratio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dividu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GF-1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proofErr w:type="gramStart"/>
      <w:r w:rsidRPr="00254C5D">
        <w:rPr>
          <w:rFonts w:ascii="Book Antiqua" w:hAnsi="Book Antiqua"/>
        </w:rPr>
        <w:t>With</w:t>
      </w:r>
      <w:proofErr w:type="gram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Endocrino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etab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01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002-3009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727047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210/jc.2016-1607]</w:t>
      </w:r>
    </w:p>
    <w:p w14:paraId="15B73374" w14:textId="2B09DAAF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54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Haeusler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RA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stiarrag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amastr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ccil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Ferrannin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sul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sistanc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creas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lasm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vel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2α-hydroxyl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62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4184-419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388488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2337/db13-0639]</w:t>
      </w:r>
    </w:p>
    <w:p w14:paraId="303D9354" w14:textId="6E9E7676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55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Glicksma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C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ournara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righ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ober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h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elbour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herwoo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laghband</w:t>
      </w:r>
      <w:proofErr w:type="spellEnd"/>
      <w:r w:rsidRPr="00254C5D">
        <w:rPr>
          <w:rFonts w:ascii="Book Antiqua" w:hAnsi="Book Antiqua"/>
        </w:rPr>
        <w:t>-Zade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oux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W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ostprandi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lasm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spons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orm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eigh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bject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Ann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Biochem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0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47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482-48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59540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258/acb.2010.010040]</w:t>
      </w:r>
    </w:p>
    <w:p w14:paraId="4549BB1B" w14:textId="310CB5EA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56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Waldram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A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lm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Rantalain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ls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uoh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cCartne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ibs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ichols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K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op-dow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ystem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olog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del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st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etabotype</w:t>
      </w:r>
      <w:proofErr w:type="spellEnd"/>
      <w:r w:rsidRPr="00254C5D">
        <w:rPr>
          <w:rFonts w:ascii="Book Antiqua" w:hAnsi="Book Antiqua"/>
        </w:rPr>
        <w:t>-microbiom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ssociatio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odent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Proteome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9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8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361-237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927519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21/pr8009885]</w:t>
      </w:r>
    </w:p>
    <w:p w14:paraId="389BE07D" w14:textId="09BA6091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5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Ley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RE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äckhe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Turnbaugh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Lozupon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nigh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ord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I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besit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lter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cology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Proc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Nat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Acad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Sci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U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S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05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02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1070-1107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603386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73/pnas.0504978102]</w:t>
      </w:r>
    </w:p>
    <w:p w14:paraId="4EFFE18B" w14:textId="48E400C4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5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Meiring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S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eesse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C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aa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lle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Nieuwdorp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lde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amink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W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chaap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G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Vaz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ro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oeter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erg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JGH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uode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ucos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surfac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P-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cept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gonis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creas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ostprandi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unconjugat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sulin-depende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Physio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Endocrino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Metab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322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132-E14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495785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52/ajpendo.00337.2021]</w:t>
      </w:r>
    </w:p>
    <w:p w14:paraId="497C6BEF" w14:textId="4D89611B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59</w:t>
      </w:r>
      <w:r>
        <w:rPr>
          <w:rFonts w:ascii="Book Antiqua" w:hAnsi="Book Antiqua"/>
        </w:rPr>
        <w:t xml:space="preserve"> </w:t>
      </w:r>
      <w:r w:rsidR="002A5357" w:rsidRPr="002A5357">
        <w:rPr>
          <w:rFonts w:ascii="Book Antiqua" w:hAnsi="Book Antiqua"/>
          <w:b/>
          <w:bCs/>
        </w:rPr>
        <w:t>Hartmann P,</w:t>
      </w:r>
      <w:r w:rsidR="002A5357" w:rsidRPr="002A5357">
        <w:rPr>
          <w:rFonts w:ascii="Book Antiqua" w:hAnsi="Book Antiqua"/>
        </w:rPr>
        <w:t xml:space="preserve"> Duan Y, Miyamoto Y, Demir M, Lang S, </w:t>
      </w:r>
      <w:proofErr w:type="spellStart"/>
      <w:r w:rsidR="002A5357" w:rsidRPr="002A5357">
        <w:rPr>
          <w:rFonts w:ascii="Book Antiqua" w:hAnsi="Book Antiqua"/>
        </w:rPr>
        <w:t>Hasa</w:t>
      </w:r>
      <w:proofErr w:type="spellEnd"/>
      <w:r w:rsidR="002A5357" w:rsidRPr="002A5357">
        <w:rPr>
          <w:rFonts w:ascii="Book Antiqua" w:hAnsi="Book Antiqua"/>
        </w:rPr>
        <w:t xml:space="preserve"> E, Stern P, Yamashita D, Conrad M, </w:t>
      </w:r>
      <w:proofErr w:type="spellStart"/>
      <w:r w:rsidR="002A5357" w:rsidRPr="002A5357">
        <w:rPr>
          <w:rFonts w:ascii="Book Antiqua" w:hAnsi="Book Antiqua"/>
        </w:rPr>
        <w:t>Eckmann</w:t>
      </w:r>
      <w:proofErr w:type="spellEnd"/>
      <w:r w:rsidR="002A5357" w:rsidRPr="002A5357">
        <w:rPr>
          <w:rFonts w:ascii="Book Antiqua" w:hAnsi="Book Antiqua"/>
        </w:rPr>
        <w:t xml:space="preserve"> L, </w:t>
      </w:r>
      <w:proofErr w:type="spellStart"/>
      <w:r w:rsidR="002A5357" w:rsidRPr="002A5357">
        <w:rPr>
          <w:rFonts w:ascii="Book Antiqua" w:hAnsi="Book Antiqua"/>
        </w:rPr>
        <w:t>Schnabl</w:t>
      </w:r>
      <w:proofErr w:type="spellEnd"/>
      <w:r w:rsidR="002A5357" w:rsidRPr="002A5357">
        <w:rPr>
          <w:rFonts w:ascii="Book Antiqua" w:hAnsi="Book Antiqua"/>
        </w:rPr>
        <w:t xml:space="preserve"> B. </w:t>
      </w:r>
      <w:proofErr w:type="spellStart"/>
      <w:r w:rsidR="002A5357" w:rsidRPr="002A5357">
        <w:rPr>
          <w:rFonts w:ascii="Book Antiqua" w:hAnsi="Book Antiqua"/>
        </w:rPr>
        <w:t>Colesevelam</w:t>
      </w:r>
      <w:proofErr w:type="spellEnd"/>
      <w:r w:rsidR="002A5357" w:rsidRPr="002A5357">
        <w:rPr>
          <w:rFonts w:ascii="Book Antiqua" w:hAnsi="Book Antiqua"/>
        </w:rPr>
        <w:t xml:space="preserve"> ameliorates non-alcoholic steatohepatitis </w:t>
      </w:r>
      <w:r w:rsidR="002A5357" w:rsidRPr="002A5357">
        <w:rPr>
          <w:rFonts w:ascii="Book Antiqua" w:hAnsi="Book Antiqua"/>
        </w:rPr>
        <w:lastRenderedPageBreak/>
        <w:t xml:space="preserve">and obesity in mice. </w:t>
      </w:r>
      <w:r w:rsidR="002A5357" w:rsidRPr="002A5357">
        <w:rPr>
          <w:rFonts w:ascii="Book Antiqua" w:hAnsi="Book Antiqua"/>
          <w:i/>
          <w:iCs/>
        </w:rPr>
        <w:t>Hepatol Int</w:t>
      </w:r>
      <w:r w:rsidR="002A5357" w:rsidRPr="002A5357">
        <w:rPr>
          <w:rFonts w:ascii="Book Antiqua" w:hAnsi="Book Antiqua"/>
        </w:rPr>
        <w:t xml:space="preserve"> 2022;</w:t>
      </w:r>
      <w:r w:rsidR="002A5357">
        <w:rPr>
          <w:rFonts w:ascii="Book Antiqua" w:hAnsi="Book Antiqua"/>
        </w:rPr>
        <w:t xml:space="preserve"> </w:t>
      </w:r>
      <w:r w:rsidR="002A5357" w:rsidRPr="002A5357">
        <w:rPr>
          <w:rFonts w:ascii="Book Antiqua" w:hAnsi="Book Antiqua"/>
          <w:b/>
          <w:bCs/>
        </w:rPr>
        <w:t>16</w:t>
      </w:r>
      <w:r w:rsidR="002A5357" w:rsidRPr="002A5357">
        <w:rPr>
          <w:rFonts w:ascii="Book Antiqua" w:hAnsi="Book Antiqua"/>
        </w:rPr>
        <w:t>:</w:t>
      </w:r>
      <w:r w:rsidR="002A5357">
        <w:rPr>
          <w:rFonts w:ascii="Book Antiqua" w:hAnsi="Book Antiqua"/>
        </w:rPr>
        <w:t xml:space="preserve"> </w:t>
      </w:r>
      <w:r w:rsidR="002A5357" w:rsidRPr="002A5357">
        <w:rPr>
          <w:rFonts w:ascii="Book Antiqua" w:hAnsi="Book Antiqua"/>
        </w:rPr>
        <w:t xml:space="preserve">359-370 </w:t>
      </w:r>
      <w:r w:rsidR="002A5357">
        <w:rPr>
          <w:rFonts w:ascii="Book Antiqua" w:hAnsi="Book Antiqua"/>
        </w:rPr>
        <w:t>[</w:t>
      </w:r>
      <w:r w:rsidR="002A5357" w:rsidRPr="002A5357">
        <w:rPr>
          <w:rFonts w:ascii="Book Antiqua" w:hAnsi="Book Antiqua"/>
        </w:rPr>
        <w:t>PMID: 35075592</w:t>
      </w:r>
      <w:r w:rsidR="002A5357">
        <w:rPr>
          <w:rFonts w:ascii="Book Antiqua" w:hAnsi="Book Antiqua"/>
        </w:rPr>
        <w:t xml:space="preserve"> DOI</w:t>
      </w:r>
      <w:r w:rsidR="002A5357" w:rsidRPr="002A5357">
        <w:rPr>
          <w:rFonts w:ascii="Book Antiqua" w:hAnsi="Book Antiqua"/>
        </w:rPr>
        <w:t>: 10.1007/s12072-022-10296-w</w:t>
      </w:r>
      <w:r w:rsidR="002A5357">
        <w:rPr>
          <w:rFonts w:ascii="Book Antiqua" w:hAnsi="Book Antiqua"/>
        </w:rPr>
        <w:t>]</w:t>
      </w:r>
    </w:p>
    <w:p w14:paraId="454592E1" w14:textId="000E6483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60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Aggarwal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H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hak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ing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uma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hanka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a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Jagavelu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kshi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ancomycin-Induc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dul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ram-Positiv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acteri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aboli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media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sul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sistanc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iNO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nocko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Infect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icrobio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11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79533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512755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3389/fcimb.2021.795333]</w:t>
      </w:r>
    </w:p>
    <w:p w14:paraId="1920A086" w14:textId="73C489E0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6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Takahashi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S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u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nji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Xi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bb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E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Orlicky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Dvornikov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X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yakal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on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A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has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cMana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L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rausz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W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ratt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I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oberts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E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rank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N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onzalez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ev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questr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vers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jury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ev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gress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onalcoh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eatohepatit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ester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et-f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e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Biol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Che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95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4733-4747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207590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74/jbc.RA119.011913]</w:t>
      </w:r>
    </w:p>
    <w:p w14:paraId="13BB05E8" w14:textId="3CE52D99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6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Tsuji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Y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aj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itad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ay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itagaw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Ozutsum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Fujinag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akay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awaratan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Namisak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riy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kahan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Yoshij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questran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velam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meliora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ibros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duc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verloa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ndogenou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popolysaccharid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xperiment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onalcohol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eatohepatitis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Microorganism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257535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3390/microorganisms8060925]</w:t>
      </w:r>
    </w:p>
    <w:p w14:paraId="08DE44DD" w14:textId="274440BA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63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Neuman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V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Cinek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Fund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P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udcovic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Golias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Kramn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etruzelkov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ruhov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umnik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ansferr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erm-fre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O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odulat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gress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oward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gardles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c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e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el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unc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os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nor.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Diabetologi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62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291-129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102504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07/s00125-019-4869-2]</w:t>
      </w:r>
    </w:p>
    <w:p w14:paraId="520492DF" w14:textId="4A91AADC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6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Gu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Y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o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e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Xi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o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u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ha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i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ads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ristianse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alys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lasm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cid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nabl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ratifica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tidiabe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eatment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Nat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Commu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8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78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917671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38/s41467-017-01682-2]</w:t>
      </w:r>
    </w:p>
    <w:p w14:paraId="148364E2" w14:textId="725A9E64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6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Wu</w:t>
      </w:r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H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Esteve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Tremarol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Kha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T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aesa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annerås</w:t>
      </w:r>
      <w:proofErr w:type="spellEnd"/>
      <w:r w:rsidRPr="00254C5D">
        <w:rPr>
          <w:rFonts w:ascii="Book Antiqua" w:hAnsi="Book Antiqua"/>
        </w:rPr>
        <w:t>-Holm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tåhlma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lss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L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erino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Planas-Fèlix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Xifra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rcade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orr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urcelin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Ricart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erkin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Fernàndez</w:t>
      </w:r>
      <w:proofErr w:type="spellEnd"/>
      <w:r w:rsidRPr="00254C5D">
        <w:rPr>
          <w:rFonts w:ascii="Book Antiqua" w:hAnsi="Book Antiqua"/>
        </w:rPr>
        <w:t>-Re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Bäckhed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tform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lter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lastRenderedPageBreak/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dividual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eatment-naiv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tributing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rapeu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rug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Nat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M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3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850-858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8530702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38/nm.4345]</w:t>
      </w:r>
    </w:p>
    <w:p w14:paraId="0FC1ECD9" w14:textId="34744224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66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Dolatkhah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N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ajifaraj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bbasalizadeh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ghamohammadzadeh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Mehrab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bbasi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M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her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value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obiot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upplemen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estation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ellitus?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ndomiz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ial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Health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Popu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54C5D">
        <w:rPr>
          <w:rFonts w:ascii="Book Antiqua" w:hAnsi="Book Antiqua"/>
          <w:i/>
          <w:iCs/>
        </w:rPr>
        <w:t>Nutr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33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5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682566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186/s41043-015-0034-9]</w:t>
      </w:r>
    </w:p>
    <w:p w14:paraId="1DA803E5" w14:textId="62424DAE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67</w:t>
      </w:r>
      <w:r>
        <w:rPr>
          <w:rFonts w:ascii="Book Antiqua" w:hAnsi="Book Antiqua"/>
        </w:rPr>
        <w:t xml:space="preserve"> </w:t>
      </w:r>
      <w:r w:rsidR="002A5357" w:rsidRPr="002A5357">
        <w:rPr>
          <w:rFonts w:ascii="Book Antiqua" w:hAnsi="Book Antiqua"/>
          <w:b/>
          <w:bCs/>
        </w:rPr>
        <w:t>Lindsay KL</w:t>
      </w:r>
      <w:r w:rsidR="002A5357" w:rsidRPr="002A5357">
        <w:rPr>
          <w:rFonts w:ascii="Book Antiqua" w:hAnsi="Book Antiqua"/>
        </w:rPr>
        <w:t xml:space="preserve">, Kennelly M, </w:t>
      </w:r>
      <w:proofErr w:type="spellStart"/>
      <w:r w:rsidR="002A5357" w:rsidRPr="002A5357">
        <w:rPr>
          <w:rFonts w:ascii="Book Antiqua" w:hAnsi="Book Antiqua"/>
        </w:rPr>
        <w:t>Culliton</w:t>
      </w:r>
      <w:proofErr w:type="spellEnd"/>
      <w:r w:rsidR="002A5357" w:rsidRPr="002A5357">
        <w:rPr>
          <w:rFonts w:ascii="Book Antiqua" w:hAnsi="Book Antiqua"/>
        </w:rPr>
        <w:t xml:space="preserve"> M, Smith T, Maguire OC, Shanahan F, Brennan L, McAuliffe FM. Probiotics in obese pregnancy do not reduce maternal fasting glucose: a double-blind, placebo-controlled, randomized trial (Probiotics in Pregnancy Study). </w:t>
      </w:r>
      <w:r w:rsidR="002A5357" w:rsidRPr="002A5357">
        <w:rPr>
          <w:rFonts w:ascii="Book Antiqua" w:hAnsi="Book Antiqua"/>
          <w:i/>
          <w:iCs/>
        </w:rPr>
        <w:t xml:space="preserve">Am J Clin </w:t>
      </w:r>
      <w:proofErr w:type="spellStart"/>
      <w:r w:rsidR="002A5357" w:rsidRPr="002A5357">
        <w:rPr>
          <w:rFonts w:ascii="Book Antiqua" w:hAnsi="Book Antiqua"/>
          <w:i/>
          <w:iCs/>
        </w:rPr>
        <w:t>Nutr</w:t>
      </w:r>
      <w:proofErr w:type="spellEnd"/>
      <w:r w:rsidR="002A5357" w:rsidRPr="002A5357">
        <w:rPr>
          <w:rFonts w:ascii="Book Antiqua" w:hAnsi="Book Antiqua"/>
        </w:rPr>
        <w:t xml:space="preserve"> 2014;</w:t>
      </w:r>
      <w:r w:rsidR="002A5357">
        <w:rPr>
          <w:rFonts w:ascii="Book Antiqua" w:hAnsi="Book Antiqua"/>
        </w:rPr>
        <w:t xml:space="preserve"> </w:t>
      </w:r>
      <w:r w:rsidR="002A5357" w:rsidRPr="002A5357">
        <w:rPr>
          <w:rFonts w:ascii="Book Antiqua" w:hAnsi="Book Antiqua"/>
          <w:b/>
          <w:bCs/>
        </w:rPr>
        <w:t>99</w:t>
      </w:r>
      <w:r w:rsidR="002A5357" w:rsidRPr="002A5357">
        <w:rPr>
          <w:rFonts w:ascii="Book Antiqua" w:hAnsi="Book Antiqua"/>
        </w:rPr>
        <w:t>:</w:t>
      </w:r>
      <w:r w:rsidR="002A5357">
        <w:rPr>
          <w:rFonts w:ascii="Book Antiqua" w:hAnsi="Book Antiqua"/>
        </w:rPr>
        <w:t xml:space="preserve"> </w:t>
      </w:r>
      <w:r w:rsidR="002A5357" w:rsidRPr="002A5357">
        <w:rPr>
          <w:rFonts w:ascii="Book Antiqua" w:hAnsi="Book Antiqua"/>
        </w:rPr>
        <w:t>1432-</w:t>
      </w:r>
      <w:r w:rsidR="002A5357">
        <w:rPr>
          <w:rFonts w:ascii="Book Antiqua" w:hAnsi="Book Antiqua"/>
        </w:rPr>
        <w:t>143</w:t>
      </w:r>
      <w:r w:rsidR="002A5357" w:rsidRPr="002A5357">
        <w:rPr>
          <w:rFonts w:ascii="Book Antiqua" w:hAnsi="Book Antiqua"/>
        </w:rPr>
        <w:t xml:space="preserve">9 </w:t>
      </w:r>
      <w:r w:rsidR="002A5357">
        <w:rPr>
          <w:rFonts w:ascii="Book Antiqua" w:hAnsi="Book Antiqua"/>
        </w:rPr>
        <w:t>[</w:t>
      </w:r>
      <w:r w:rsidR="002A5357" w:rsidRPr="002A5357">
        <w:rPr>
          <w:rFonts w:ascii="Book Antiqua" w:hAnsi="Book Antiqua"/>
        </w:rPr>
        <w:t>PMID: 24646819</w:t>
      </w:r>
      <w:r w:rsidR="002A5357">
        <w:rPr>
          <w:rFonts w:ascii="Book Antiqua" w:hAnsi="Book Antiqua"/>
        </w:rPr>
        <w:t xml:space="preserve"> DOI</w:t>
      </w:r>
      <w:r w:rsidR="002A5357" w:rsidRPr="002A5357">
        <w:rPr>
          <w:rFonts w:ascii="Book Antiqua" w:hAnsi="Book Antiqua"/>
        </w:rPr>
        <w:t>: 10.3945/ajcn.113.079723</w:t>
      </w:r>
      <w:r w:rsidR="002A5357">
        <w:rPr>
          <w:rFonts w:ascii="Book Antiqua" w:hAnsi="Book Antiqua"/>
        </w:rPr>
        <w:t>]</w:t>
      </w:r>
    </w:p>
    <w:p w14:paraId="51AA3178" w14:textId="70EA45F7" w:rsidR="00254C5D" w:rsidRPr="00254C5D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68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  <w:b/>
          <w:bCs/>
        </w:rPr>
        <w:t>Taghizadeh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54C5D">
        <w:rPr>
          <w:rFonts w:ascii="Book Antiqua" w:hAnsi="Book Antiqua"/>
          <w:b/>
          <w:bCs/>
        </w:rPr>
        <w:t>M</w:t>
      </w:r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semi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ditori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xpress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cer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or: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Taghizadeh</w:t>
      </w:r>
      <w:proofErr w:type="spellEnd"/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M.,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Asemi</w:t>
      </w:r>
      <w:proofErr w:type="spellEnd"/>
      <w:r w:rsidRPr="00254C5D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Z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synbiotic</w:t>
      </w:r>
      <w:proofErr w:type="spellEnd"/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foo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sumpti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glycemic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tatus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serum</w:t>
      </w:r>
      <w:r>
        <w:rPr>
          <w:rFonts w:ascii="Book Antiqua" w:hAnsi="Book Antiqua"/>
        </w:rPr>
        <w:t xml:space="preserve"> </w:t>
      </w:r>
      <w:proofErr w:type="spellStart"/>
      <w:r w:rsidRPr="00254C5D">
        <w:rPr>
          <w:rFonts w:ascii="Book Antiqua" w:hAnsi="Book Antiqua"/>
        </w:rPr>
        <w:t>hs</w:t>
      </w:r>
      <w:proofErr w:type="spellEnd"/>
      <w:r w:rsidRPr="00254C5D">
        <w:rPr>
          <w:rFonts w:ascii="Book Antiqua" w:hAnsi="Book Antiqua"/>
        </w:rPr>
        <w:t>-CRP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pregnant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women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randomiz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ontrolled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trial.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i/>
          <w:iCs/>
        </w:rPr>
        <w:t>Hormones</w:t>
      </w:r>
      <w:r>
        <w:rPr>
          <w:rFonts w:ascii="Book Antiqua" w:hAnsi="Book Antiqua"/>
          <w:i/>
          <w:iCs/>
        </w:rPr>
        <w:t xml:space="preserve"> </w:t>
      </w:r>
      <w:r w:rsidRPr="00254C5D">
        <w:rPr>
          <w:rFonts w:ascii="Book Antiqua" w:hAnsi="Book Antiqua"/>
          <w:i/>
          <w:iCs/>
        </w:rPr>
        <w:t>(Athens)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  <w:b/>
          <w:bCs/>
        </w:rPr>
        <w:t>21</w:t>
      </w:r>
      <w:r w:rsidRPr="00254C5D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43-344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35239136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54C5D">
        <w:rPr>
          <w:rFonts w:ascii="Book Antiqua" w:hAnsi="Book Antiqua"/>
        </w:rPr>
        <w:t>10.1007/s42000-022-00349-y]</w:t>
      </w:r>
    </w:p>
    <w:p w14:paraId="0938BB2A" w14:textId="50302AE4" w:rsidR="00254C5D" w:rsidRPr="002A5357" w:rsidRDefault="00254C5D" w:rsidP="00254C5D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54C5D">
        <w:rPr>
          <w:rFonts w:ascii="Book Antiqua" w:hAnsi="Book Antiqua"/>
        </w:rPr>
        <w:t>169</w:t>
      </w:r>
      <w:r>
        <w:rPr>
          <w:rFonts w:ascii="Book Antiqua" w:hAnsi="Book Antiqua"/>
        </w:rPr>
        <w:t xml:space="preserve"> </w:t>
      </w:r>
      <w:proofErr w:type="spellStart"/>
      <w:r w:rsidR="002A5357" w:rsidRPr="002A5357">
        <w:rPr>
          <w:rFonts w:ascii="Book Antiqua" w:hAnsi="Book Antiqua"/>
          <w:b/>
          <w:bCs/>
        </w:rPr>
        <w:t>Laitinen</w:t>
      </w:r>
      <w:proofErr w:type="spellEnd"/>
      <w:r w:rsidR="002A5357" w:rsidRPr="002A5357">
        <w:rPr>
          <w:rFonts w:ascii="Book Antiqua" w:hAnsi="Book Antiqua"/>
          <w:b/>
          <w:bCs/>
        </w:rPr>
        <w:t xml:space="preserve"> K</w:t>
      </w:r>
      <w:r w:rsidR="002A5357" w:rsidRPr="002A5357">
        <w:rPr>
          <w:rFonts w:ascii="Book Antiqua" w:hAnsi="Book Antiqua"/>
        </w:rPr>
        <w:t xml:space="preserve">, </w:t>
      </w:r>
      <w:proofErr w:type="spellStart"/>
      <w:r w:rsidR="002A5357" w:rsidRPr="002A5357">
        <w:rPr>
          <w:rFonts w:ascii="Book Antiqua" w:hAnsi="Book Antiqua"/>
        </w:rPr>
        <w:t>Poussa</w:t>
      </w:r>
      <w:proofErr w:type="spellEnd"/>
      <w:r w:rsidR="002A5357" w:rsidRPr="002A5357">
        <w:rPr>
          <w:rFonts w:ascii="Book Antiqua" w:hAnsi="Book Antiqua"/>
        </w:rPr>
        <w:t xml:space="preserve"> T, </w:t>
      </w:r>
      <w:proofErr w:type="spellStart"/>
      <w:r w:rsidR="002A5357" w:rsidRPr="002A5357">
        <w:rPr>
          <w:rFonts w:ascii="Book Antiqua" w:hAnsi="Book Antiqua"/>
        </w:rPr>
        <w:t>Isolauri</w:t>
      </w:r>
      <w:proofErr w:type="spellEnd"/>
      <w:r w:rsidR="002A5357" w:rsidRPr="002A5357">
        <w:rPr>
          <w:rFonts w:ascii="Book Antiqua" w:hAnsi="Book Antiqua"/>
        </w:rPr>
        <w:t xml:space="preserve"> E; Nutrition, Allergy, Mucosal Immunology and Intestinal Microbiota Group. Probiotics and dietary counselling contribute to glucose regulation during and after pregnancy: a </w:t>
      </w:r>
      <w:proofErr w:type="spellStart"/>
      <w:r w:rsidR="002A5357" w:rsidRPr="002A5357">
        <w:rPr>
          <w:rFonts w:ascii="Book Antiqua" w:hAnsi="Book Antiqua"/>
        </w:rPr>
        <w:t>randomised</w:t>
      </w:r>
      <w:proofErr w:type="spellEnd"/>
      <w:r w:rsidR="002A5357" w:rsidRPr="002A5357">
        <w:rPr>
          <w:rFonts w:ascii="Book Antiqua" w:hAnsi="Book Antiqua"/>
        </w:rPr>
        <w:t xml:space="preserve"> controlled trial. </w:t>
      </w:r>
      <w:r w:rsidR="002A5357" w:rsidRPr="002A5357">
        <w:rPr>
          <w:rFonts w:ascii="Book Antiqua" w:hAnsi="Book Antiqua"/>
          <w:i/>
          <w:iCs/>
        </w:rPr>
        <w:t xml:space="preserve">Br J </w:t>
      </w:r>
      <w:proofErr w:type="spellStart"/>
      <w:r w:rsidR="002A5357" w:rsidRPr="002A5357">
        <w:rPr>
          <w:rFonts w:ascii="Book Antiqua" w:hAnsi="Book Antiqua"/>
          <w:i/>
          <w:iCs/>
        </w:rPr>
        <w:t>Nutr</w:t>
      </w:r>
      <w:proofErr w:type="spellEnd"/>
      <w:r w:rsidR="002A5357" w:rsidRPr="002A5357">
        <w:rPr>
          <w:rFonts w:ascii="Book Antiqua" w:hAnsi="Book Antiqua"/>
          <w:i/>
          <w:iCs/>
        </w:rPr>
        <w:t xml:space="preserve"> </w:t>
      </w:r>
      <w:r w:rsidR="002A5357" w:rsidRPr="002A5357">
        <w:rPr>
          <w:rFonts w:ascii="Book Antiqua" w:hAnsi="Book Antiqua"/>
        </w:rPr>
        <w:t>2009;</w:t>
      </w:r>
      <w:r w:rsidR="002A5357">
        <w:rPr>
          <w:rFonts w:ascii="Book Antiqua" w:hAnsi="Book Antiqua"/>
        </w:rPr>
        <w:t xml:space="preserve"> </w:t>
      </w:r>
      <w:r w:rsidR="002A5357" w:rsidRPr="002A5357">
        <w:rPr>
          <w:rFonts w:ascii="Book Antiqua" w:hAnsi="Book Antiqua"/>
          <w:b/>
          <w:bCs/>
        </w:rPr>
        <w:t>101</w:t>
      </w:r>
      <w:r w:rsidR="002A5357" w:rsidRPr="002A5357">
        <w:rPr>
          <w:rFonts w:ascii="Book Antiqua" w:hAnsi="Book Antiqua"/>
        </w:rPr>
        <w:t>:</w:t>
      </w:r>
      <w:r w:rsidR="002A5357">
        <w:rPr>
          <w:rFonts w:ascii="Book Antiqua" w:hAnsi="Book Antiqua"/>
        </w:rPr>
        <w:t xml:space="preserve"> </w:t>
      </w:r>
      <w:r w:rsidR="002A5357" w:rsidRPr="002A5357">
        <w:rPr>
          <w:rFonts w:ascii="Book Antiqua" w:hAnsi="Book Antiqua"/>
        </w:rPr>
        <w:t>1679-</w:t>
      </w:r>
      <w:r w:rsidR="002A5357">
        <w:rPr>
          <w:rFonts w:ascii="Book Antiqua" w:hAnsi="Book Antiqua"/>
        </w:rPr>
        <w:t>16</w:t>
      </w:r>
      <w:r w:rsidR="002A5357" w:rsidRPr="002A5357">
        <w:rPr>
          <w:rFonts w:ascii="Book Antiqua" w:hAnsi="Book Antiqua"/>
        </w:rPr>
        <w:t xml:space="preserve">87 </w:t>
      </w:r>
      <w:r w:rsidR="002A5357">
        <w:rPr>
          <w:rFonts w:ascii="Book Antiqua" w:hAnsi="Book Antiqua"/>
        </w:rPr>
        <w:t>[</w:t>
      </w:r>
      <w:r w:rsidR="002A5357" w:rsidRPr="002A5357">
        <w:rPr>
          <w:rFonts w:ascii="Book Antiqua" w:hAnsi="Book Antiqua"/>
        </w:rPr>
        <w:t>PMID: 19017418</w:t>
      </w:r>
      <w:r w:rsidR="002A5357">
        <w:rPr>
          <w:rFonts w:ascii="Book Antiqua" w:hAnsi="Book Antiqua"/>
        </w:rPr>
        <w:t xml:space="preserve"> DOI</w:t>
      </w:r>
      <w:r w:rsidR="002A5357" w:rsidRPr="002A5357">
        <w:rPr>
          <w:rFonts w:ascii="Book Antiqua" w:hAnsi="Book Antiqua"/>
        </w:rPr>
        <w:t>: 10.1017/S0007114508111461</w:t>
      </w:r>
      <w:r w:rsidR="002A5357">
        <w:rPr>
          <w:rFonts w:ascii="Book Antiqua" w:hAnsi="Book Antiqua"/>
        </w:rPr>
        <w:t>]</w:t>
      </w:r>
    </w:p>
    <w:p w14:paraId="4A784012" w14:textId="17A72CC2" w:rsidR="00A77B3E" w:rsidRDefault="00A77B3E">
      <w:pPr>
        <w:spacing w:line="360" w:lineRule="auto"/>
        <w:jc w:val="both"/>
      </w:pPr>
    </w:p>
    <w:p w14:paraId="023EE050" w14:textId="77777777" w:rsidR="00A77B3E" w:rsidRDefault="00A77B3E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1301482" w14:textId="77777777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6C8FA8F3" w14:textId="29849C18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ho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l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36080">
        <w:rPr>
          <w:rFonts w:ascii="Book Antiqua" w:eastAsia="Book Antiqua" w:hAnsi="Book Antiqua" w:cs="Book Antiqua"/>
          <w:color w:val="000000"/>
        </w:rPr>
        <w:t xml:space="preserve">having </w:t>
      </w:r>
      <w:r>
        <w:rPr>
          <w:rFonts w:ascii="Book Antiqua" w:eastAsia="Book Antiqua" w:hAnsi="Book Antiqua" w:cs="Book Antiqua"/>
          <w:color w:val="000000"/>
        </w:rPr>
        <w:t>n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flict</w:t>
      </w:r>
      <w:r w:rsidR="00436080">
        <w:rPr>
          <w:rFonts w:ascii="Book Antiqua" w:eastAsia="Book Antiqua" w:hAnsi="Book Antiqua" w:cs="Book Antiqua"/>
          <w:color w:val="000000"/>
        </w:rPr>
        <w:t>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est</w:t>
      </w:r>
      <w:r w:rsidR="00436080">
        <w:rPr>
          <w:rFonts w:ascii="Book Antiqua" w:eastAsia="Book Antiqua" w:hAnsi="Book Antiqua" w:cs="Book Antiqua"/>
          <w:color w:val="000000"/>
        </w:rPr>
        <w:t>.</w:t>
      </w:r>
    </w:p>
    <w:p w14:paraId="5E516E6F" w14:textId="77777777" w:rsidR="00A77B3E" w:rsidRDefault="00A77B3E">
      <w:pPr>
        <w:spacing w:line="360" w:lineRule="auto"/>
        <w:jc w:val="both"/>
      </w:pPr>
    </w:p>
    <w:p w14:paraId="75067169" w14:textId="2ABF05CA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en-acce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-hou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ito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-review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r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rda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ea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ibu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-N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.0)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it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ix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il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l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a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rm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er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e: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ttps://creativecommons.org/Licenses/by-nc/4.0/</w:t>
      </w:r>
    </w:p>
    <w:p w14:paraId="1339C83A" w14:textId="77777777" w:rsidR="00A77B3E" w:rsidRDefault="00A77B3E">
      <w:pPr>
        <w:spacing w:line="360" w:lineRule="auto"/>
        <w:jc w:val="both"/>
      </w:pPr>
    </w:p>
    <w:p w14:paraId="2AC30EF2" w14:textId="571104D2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rovenance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nd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eer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view: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i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l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d.</w:t>
      </w:r>
    </w:p>
    <w:p w14:paraId="18212465" w14:textId="79760944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model: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g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ind</w:t>
      </w:r>
    </w:p>
    <w:p w14:paraId="4A7DFF4C" w14:textId="77777777" w:rsidR="00A77B3E" w:rsidRDefault="00A77B3E">
      <w:pPr>
        <w:spacing w:line="360" w:lineRule="auto"/>
        <w:jc w:val="both"/>
      </w:pPr>
    </w:p>
    <w:p w14:paraId="5EB7E0D2" w14:textId="11C55FCB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tarted: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ptemb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</w:t>
      </w:r>
    </w:p>
    <w:p w14:paraId="4F38CCCD" w14:textId="45670109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First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decision: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tob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8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</w:t>
      </w:r>
    </w:p>
    <w:p w14:paraId="5115BF9F" w14:textId="6EED7699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Article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ress: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4A6506DC" w14:textId="77777777" w:rsidR="00A77B3E" w:rsidRDefault="00A77B3E">
      <w:pPr>
        <w:spacing w:line="360" w:lineRule="auto"/>
        <w:jc w:val="both"/>
      </w:pPr>
    </w:p>
    <w:p w14:paraId="20C5066F" w14:textId="68BA31CD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Specialty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enterolog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DF4A09">
        <w:rPr>
          <w:rFonts w:ascii="Book Antiqua" w:eastAsia="Book Antiqua" w:hAnsi="Book Antiqua" w:cs="Book Antiqua"/>
          <w:color w:val="000000"/>
        </w:rPr>
        <w:t>h</w:t>
      </w:r>
      <w:r>
        <w:rPr>
          <w:rFonts w:ascii="Book Antiqua" w:eastAsia="Book Antiqua" w:hAnsi="Book Antiqua" w:cs="Book Antiqua"/>
          <w:color w:val="000000"/>
        </w:rPr>
        <w:t>epatology</w:t>
      </w:r>
    </w:p>
    <w:p w14:paraId="41948200" w14:textId="3B321869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Country/Territory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rigin: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uth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orea</w:t>
      </w:r>
    </w:p>
    <w:p w14:paraId="794C243F" w14:textId="7847F49D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port’s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cientific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quality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79177474" w14:textId="61D8142F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Excellent):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13DB71D1" w14:textId="53DC3E3D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Ver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d):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</w:p>
    <w:p w14:paraId="64AA1326" w14:textId="0EEDFD5A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ood):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6BAD89CB" w14:textId="7124E092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air):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</w:t>
      </w:r>
    </w:p>
    <w:p w14:paraId="7B8C2DA6" w14:textId="1F678CEE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oor):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4BC031B7" w14:textId="77777777" w:rsidR="00A77B3E" w:rsidRDefault="00A77B3E">
      <w:pPr>
        <w:spacing w:line="360" w:lineRule="auto"/>
        <w:jc w:val="both"/>
      </w:pPr>
    </w:p>
    <w:p w14:paraId="27400F6D" w14:textId="50FB3D9F" w:rsidR="00A77B3E" w:rsidRDefault="00FD384B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Book Antiqua" w:eastAsia="Book Antiqua" w:hAnsi="Book Antiqua" w:cs="Book Antiqua"/>
          <w:b/>
          <w:color w:val="000000"/>
        </w:rPr>
        <w:t>P-Reviewer: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halaby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gypt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</w:t>
      </w:r>
      <w:r w:rsidR="00DF4A09">
        <w:rPr>
          <w:rFonts w:ascii="Book Antiqua" w:eastAsia="Book Antiqua" w:hAnsi="Book Antiqua" w:cs="Book Antiqua"/>
          <w:color w:val="000000"/>
        </w:rPr>
        <w:t>u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-Editor: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bookmarkStart w:id="4" w:name="_Hlk120867587"/>
      <w:r w:rsidR="00DF4A09" w:rsidRPr="00DF4A09">
        <w:rPr>
          <w:rFonts w:ascii="Book Antiqua" w:eastAsia="Book Antiqua" w:hAnsi="Book Antiqua" w:cs="Book Antiqua"/>
          <w:bCs/>
          <w:color w:val="000000"/>
        </w:rPr>
        <w:t>Zhang H</w:t>
      </w:r>
      <w:bookmarkEnd w:id="4"/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-Editor: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6D7D3E">
        <w:rPr>
          <w:rFonts w:ascii="Book Antiqua" w:eastAsia="Book Antiqua" w:hAnsi="Book Antiqua" w:cs="Book Antiqua"/>
          <w:bCs/>
          <w:color w:val="000000"/>
        </w:rPr>
        <w:t>Filipodia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-Editor: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A312AD" w:rsidRPr="00DF4A09">
        <w:rPr>
          <w:rFonts w:ascii="Book Antiqua" w:eastAsia="Book Antiqua" w:hAnsi="Book Antiqua" w:cs="Book Antiqua"/>
          <w:bCs/>
          <w:color w:val="000000"/>
        </w:rPr>
        <w:t>Zhang H</w:t>
      </w:r>
    </w:p>
    <w:p w14:paraId="5F9C892F" w14:textId="531CD57A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254C5D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egends</w:t>
      </w:r>
    </w:p>
    <w:p w14:paraId="08DE4903" w14:textId="330530F7" w:rsidR="00F17745" w:rsidRDefault="00085070" w:rsidP="00DF4A09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>
        <w:rPr>
          <w:rFonts w:ascii="Book Antiqua" w:eastAsia="Book Antiqua" w:hAnsi="Book Antiqua" w:cs="Book Antiqua"/>
          <w:b/>
          <w:bCs/>
          <w:noProof/>
          <w:color w:val="000000"/>
        </w:rPr>
        <w:drawing>
          <wp:inline distT="0" distB="0" distL="0" distR="0" wp14:anchorId="693450DD" wp14:editId="3B3271B2">
            <wp:extent cx="4882906" cy="3352807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82906" cy="33528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CB5A1E" w14:textId="18BFE6B5" w:rsidR="00F17745" w:rsidRDefault="00F17745" w:rsidP="00DF4A09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Figure 1 </w:t>
      </w:r>
      <w:r w:rsidRPr="00F17745">
        <w:rPr>
          <w:rFonts w:ascii="Book Antiqua" w:eastAsia="Book Antiqua" w:hAnsi="Book Antiqua" w:cs="Book Antiqua"/>
          <w:b/>
          <w:bCs/>
          <w:color w:val="000000"/>
        </w:rPr>
        <w:t>Graphical abstract</w:t>
      </w:r>
      <w:r>
        <w:rPr>
          <w:rFonts w:ascii="Book Antiqua" w:eastAsia="Book Antiqua" w:hAnsi="Book Antiqua" w:cs="Book Antiqua"/>
          <w:b/>
          <w:bCs/>
          <w:color w:val="000000"/>
        </w:rPr>
        <w:t>.</w:t>
      </w:r>
      <w:r w:rsidR="00070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070CF5" w:rsidRPr="00070CF5">
        <w:rPr>
          <w:rFonts w:ascii="Book Antiqua" w:eastAsia="Book Antiqua" w:hAnsi="Book Antiqua" w:cs="Book Antiqua"/>
          <w:color w:val="000000"/>
        </w:rPr>
        <w:t xml:space="preserve">GLP-1: </w:t>
      </w:r>
      <w:r w:rsidR="00070CF5">
        <w:rPr>
          <w:rFonts w:ascii="Book Antiqua" w:eastAsia="Book Antiqua" w:hAnsi="Book Antiqua" w:cs="Book Antiqua"/>
          <w:color w:val="000000"/>
        </w:rPr>
        <w:t>Glucagon-like peptide-1;</w:t>
      </w:r>
      <w:r w:rsidR="00070CF5" w:rsidRPr="00070CF5">
        <w:rPr>
          <w:rFonts w:ascii="Book Antiqua" w:eastAsia="Book Antiqua" w:hAnsi="Book Antiqua" w:cs="Book Antiqua"/>
          <w:color w:val="000000"/>
        </w:rPr>
        <w:t xml:space="preserve"> LPS: </w:t>
      </w:r>
      <w:r w:rsidR="00070CF5">
        <w:rPr>
          <w:rFonts w:ascii="Book Antiqua" w:eastAsia="Book Antiqua" w:hAnsi="Book Antiqua" w:cs="Book Antiqua"/>
          <w:color w:val="000000"/>
        </w:rPr>
        <w:t>Lipopolysaccharide</w:t>
      </w:r>
      <w:r w:rsidR="00070CF5" w:rsidRPr="00070CF5">
        <w:rPr>
          <w:rFonts w:ascii="Book Antiqua" w:eastAsia="Book Antiqua" w:hAnsi="Book Antiqua" w:cs="Book Antiqua"/>
          <w:color w:val="000000"/>
        </w:rPr>
        <w:t xml:space="preserve">; PYY: </w:t>
      </w:r>
      <w:r w:rsidR="00070CF5">
        <w:rPr>
          <w:rFonts w:ascii="Book Antiqua" w:eastAsia="Book Antiqua" w:hAnsi="Book Antiqua" w:cs="Book Antiqua"/>
          <w:color w:val="000000"/>
        </w:rPr>
        <w:t>Peptide YY;</w:t>
      </w:r>
      <w:r w:rsidR="00070CF5" w:rsidRPr="00070CF5">
        <w:rPr>
          <w:rFonts w:ascii="Book Antiqua" w:eastAsia="Book Antiqua" w:hAnsi="Book Antiqua" w:cs="Book Antiqua"/>
          <w:color w:val="000000"/>
        </w:rPr>
        <w:t xml:space="preserve"> SCFAs: </w:t>
      </w:r>
      <w:r w:rsidR="00070CF5">
        <w:rPr>
          <w:rFonts w:ascii="Book Antiqua" w:eastAsia="Book Antiqua" w:hAnsi="Book Antiqua" w:cs="Book Antiqua"/>
          <w:color w:val="000000"/>
        </w:rPr>
        <w:t>Short-chain fatty acids</w:t>
      </w:r>
      <w:r w:rsidR="00070CF5" w:rsidRPr="00070CF5">
        <w:rPr>
          <w:rFonts w:ascii="Book Antiqua" w:eastAsia="Book Antiqua" w:hAnsi="Book Antiqua" w:cs="Book Antiqua"/>
          <w:color w:val="000000"/>
        </w:rPr>
        <w:t>.</w:t>
      </w:r>
    </w:p>
    <w:p w14:paraId="76EE3823" w14:textId="50EB0113" w:rsidR="00F17745" w:rsidRDefault="00F17745" w:rsidP="00DF4A09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0C9231CD" w14:textId="641070F2" w:rsidR="00085070" w:rsidRDefault="00085070" w:rsidP="00DF4A09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>
        <w:rPr>
          <w:rFonts w:ascii="Book Antiqua" w:eastAsia="Book Antiqua" w:hAnsi="Book Antiqua" w:cs="Book Antiqua"/>
          <w:b/>
          <w:bCs/>
          <w:noProof/>
          <w:color w:val="000000"/>
        </w:rPr>
        <w:lastRenderedPageBreak/>
        <w:drawing>
          <wp:inline distT="0" distB="0" distL="0" distR="0" wp14:anchorId="65C9ED39" wp14:editId="07239D89">
            <wp:extent cx="5303531" cy="4206249"/>
            <wp:effectExtent l="0" t="0" r="0" b="381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03531" cy="42062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9B61A8" w14:textId="629516A2" w:rsidR="00A77B3E" w:rsidRPr="00293211" w:rsidRDefault="00FD384B" w:rsidP="00DF4A09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F17745">
        <w:rPr>
          <w:rFonts w:ascii="Book Antiqua" w:eastAsia="Book Antiqua" w:hAnsi="Book Antiqua" w:cs="Book Antiqua"/>
          <w:b/>
          <w:bCs/>
          <w:color w:val="000000"/>
        </w:rPr>
        <w:t>2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etabolic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iseases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esulting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rom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ltered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ile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cid–gut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icrobiome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teractions</w:t>
      </w:r>
      <w:r w:rsidR="00DF4A09">
        <w:rPr>
          <w:rFonts w:ascii="Book Antiqua" w:eastAsia="Book Antiqua" w:hAnsi="Book Antiqua" w:cs="Book Antiqua"/>
          <w:b/>
          <w:bCs/>
          <w:color w:val="000000"/>
        </w:rPr>
        <w:t>.</w:t>
      </w:r>
      <w:r w:rsidR="00DF4A09">
        <w:rPr>
          <w:rFonts w:hint="eastAsia"/>
          <w:lang w:eastAsia="zh-CN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h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health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n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gut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microbiota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of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ndividuals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r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ffecte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by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genetic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environmental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lifestyle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n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socioeconomic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factors.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Du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o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ltere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gut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microbial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composition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h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permeability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of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h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gut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barrier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s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mpaired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facilitating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pathoge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nvasio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h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ntestinal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lume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receptor-mediate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pathways.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ncrease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levels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of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="00293211" w:rsidRPr="00293211">
        <w:rPr>
          <w:rFonts w:ascii="Book Antiqua" w:eastAsia="Book Antiqua" w:hAnsi="Book Antiqua" w:cs="Book Antiqua"/>
          <w:color w:val="000000"/>
        </w:rPr>
        <w:t xml:space="preserve">lipopolysaccharide </w:t>
      </w:r>
      <w:r w:rsidRPr="00293211">
        <w:rPr>
          <w:rFonts w:ascii="Book Antiqua" w:eastAsia="Book Antiqua" w:hAnsi="Book Antiqua" w:cs="Book Antiqua"/>
          <w:color w:val="000000"/>
        </w:rPr>
        <w:t>an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="00293211" w:rsidRPr="00293211">
        <w:rPr>
          <w:rFonts w:ascii="Book Antiqua" w:eastAsia="Book Antiqua" w:hAnsi="Book Antiqua" w:cs="Book Antiqua"/>
          <w:color w:val="000000"/>
        </w:rPr>
        <w:t>short-chain fatty acids</w:t>
      </w:r>
      <w:r w:rsidR="00FF3610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rigger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h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mmun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system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result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h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productio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of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utoantibodies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(B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cells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n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reg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cells)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n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caus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h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nfiltratio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of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macrophages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which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releas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oxins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n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lea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o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nflammatio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n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metabolic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endotoxemia.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Conversely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h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releas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of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="00293211" w:rsidRPr="00293211">
        <w:rPr>
          <w:rFonts w:ascii="Book Antiqua" w:eastAsia="Book Antiqua" w:hAnsi="Book Antiqua" w:cs="Book Antiqua"/>
          <w:color w:val="000000"/>
        </w:rPr>
        <w:t>glucagon-like peptide-1</w:t>
      </w:r>
      <w:r w:rsidR="00293211">
        <w:rPr>
          <w:rFonts w:ascii="Book Antiqua" w:eastAsia="Book Antiqua" w:hAnsi="Book Antiqua" w:cs="Book Antiqua"/>
          <w:color w:val="000000"/>
        </w:rPr>
        <w:t xml:space="preserve"> (GLP-1)</w:t>
      </w:r>
      <w:r w:rsidRPr="00293211">
        <w:rPr>
          <w:rFonts w:ascii="Book Antiqua" w:eastAsia="Book Antiqua" w:hAnsi="Book Antiqua" w:cs="Book Antiqua"/>
          <w:color w:val="000000"/>
        </w:rPr>
        <w:t>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="00293211" w:rsidRPr="00293211">
        <w:rPr>
          <w:rFonts w:ascii="Book Antiqua" w:eastAsia="Book Antiqua" w:hAnsi="Book Antiqua" w:cs="Book Antiqua"/>
          <w:color w:val="000000"/>
        </w:rPr>
        <w:t>peptide YY</w:t>
      </w:r>
      <w:r w:rsidR="00293211">
        <w:rPr>
          <w:rFonts w:ascii="Book Antiqua" w:eastAsia="Book Antiqua" w:hAnsi="Book Antiqua" w:cs="Book Antiqua"/>
          <w:color w:val="000000"/>
        </w:rPr>
        <w:t xml:space="preserve"> (PYY)</w:t>
      </w:r>
      <w:r w:rsidRPr="00293211">
        <w:rPr>
          <w:rFonts w:ascii="Book Antiqua" w:eastAsia="Book Antiqua" w:hAnsi="Book Antiqua" w:cs="Book Antiqua"/>
          <w:color w:val="000000"/>
        </w:rPr>
        <w:t>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n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ghreli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s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decreased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ltering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carbohydrate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protein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n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fat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metabolism.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Whe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glucos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uptak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s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decrease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h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ntestine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="00293211">
        <w:rPr>
          <w:rFonts w:ascii="Book Antiqua" w:eastAsia="Book Antiqua" w:hAnsi="Book Antiqua" w:cs="Book Antiqua"/>
          <w:color w:val="000000"/>
        </w:rPr>
        <w:t>free fatty acid</w:t>
      </w:r>
      <w:r w:rsidR="00FF3610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synthesis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s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ncreased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macrophages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r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ctivated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n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muscles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becom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nsuli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resistant.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Whe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circulating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utoantibodies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enter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h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pancreas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hey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destroy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α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n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β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cells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hereby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reducing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nsuli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secretio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n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enhancing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nsuli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sensitivity.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decreas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FGF15/19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CHREBP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SREBP-1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n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RAF6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lastRenderedPageBreak/>
        <w:t>expressio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levels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h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liver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ctivates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NF-</w:t>
      </w:r>
      <w:proofErr w:type="spellStart"/>
      <w:r w:rsidRPr="00293211">
        <w:rPr>
          <w:rFonts w:ascii="Book Antiqua" w:eastAsia="Book Antiqua" w:hAnsi="Book Antiqua" w:cs="Book Antiqua"/>
          <w:color w:val="000000"/>
        </w:rPr>
        <w:t>κB</w:t>
      </w:r>
      <w:proofErr w:type="spellEnd"/>
      <w:r w:rsidRPr="00293211">
        <w:rPr>
          <w:rFonts w:ascii="Book Antiqua" w:eastAsia="Book Antiqua" w:hAnsi="Book Antiqua" w:cs="Book Antiqua"/>
          <w:color w:val="000000"/>
        </w:rPr>
        <w:t>/MAPK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nflammatory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pathways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resulting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liver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dysfunctio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n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ltere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fat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metabolism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h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liver.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Proinflammatory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markers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n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reduce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GLP-1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PYY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n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ghreli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levels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ffect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dipos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issu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function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leading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o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ncrease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diposity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n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mpaire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energy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metabolism.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I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h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brain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ltere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levels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of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GLP-1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PYY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ghrelin,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n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leptin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ffect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feeding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an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satiety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centers.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hes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changes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lead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o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the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development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of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metabolic</w:t>
      </w:r>
      <w:r w:rsidR="00254C5D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Pr="00293211">
        <w:rPr>
          <w:rFonts w:ascii="Book Antiqua" w:eastAsia="Book Antiqua" w:hAnsi="Book Antiqua" w:cs="Book Antiqua"/>
          <w:color w:val="000000"/>
        </w:rPr>
        <w:t>diseases.</w:t>
      </w:r>
      <w:r w:rsidR="00070CF5" w:rsidRPr="00293211">
        <w:rPr>
          <w:rFonts w:ascii="Book Antiqua" w:eastAsia="Book Antiqua" w:hAnsi="Book Antiqua" w:cs="Book Antiqua"/>
          <w:color w:val="000000"/>
        </w:rPr>
        <w:t xml:space="preserve"> </w:t>
      </w:r>
      <w:r w:rsidR="00293211">
        <w:rPr>
          <w:rFonts w:ascii="Book Antiqua" w:eastAsia="Book Antiqua" w:hAnsi="Book Antiqua" w:cs="Book Antiqua"/>
          <w:color w:val="000000"/>
        </w:rPr>
        <w:t xml:space="preserve">FFA: Free fatty acid; </w:t>
      </w:r>
      <w:r w:rsidR="00070CF5" w:rsidRPr="00293211">
        <w:rPr>
          <w:rFonts w:ascii="Book Antiqua" w:eastAsia="Book Antiqua" w:hAnsi="Book Antiqua" w:cs="Book Antiqua"/>
          <w:color w:val="000000"/>
        </w:rPr>
        <w:t xml:space="preserve">GLP-1: Glucagon-like peptide-1; SCFAs: Short-chain fatty acids; LPS: Lipopolysaccharide; PYY: Peptide YY; </w:t>
      </w:r>
      <w:r w:rsidR="00FF3610" w:rsidRPr="00293211">
        <w:rPr>
          <w:rFonts w:ascii="Book Antiqua" w:eastAsia="Book Antiqua" w:hAnsi="Book Antiqua" w:cs="Book Antiqua"/>
          <w:color w:val="000000"/>
        </w:rPr>
        <w:t xml:space="preserve">CCK: </w:t>
      </w:r>
      <w:r w:rsidR="00FF3610">
        <w:rPr>
          <w:rFonts w:ascii="Book Antiqua" w:eastAsia="Book Antiqua" w:hAnsi="Book Antiqua" w:cs="Book Antiqua"/>
          <w:color w:val="000000"/>
        </w:rPr>
        <w:t>Cholecystokinin</w:t>
      </w:r>
      <w:r w:rsidR="00FF3610" w:rsidRPr="00293211">
        <w:rPr>
          <w:rFonts w:ascii="Book Antiqua" w:eastAsia="Book Antiqua" w:hAnsi="Book Antiqua" w:cs="Book Antiqua"/>
          <w:color w:val="000000"/>
        </w:rPr>
        <w:t xml:space="preserve">; </w:t>
      </w:r>
      <w:r w:rsidR="00070CF5" w:rsidRPr="00293211">
        <w:rPr>
          <w:rFonts w:ascii="Book Antiqua" w:eastAsia="Book Antiqua" w:hAnsi="Book Antiqua" w:cs="Book Antiqua"/>
          <w:color w:val="000000"/>
        </w:rPr>
        <w:t xml:space="preserve">FXR: </w:t>
      </w:r>
      <w:proofErr w:type="spellStart"/>
      <w:r w:rsidR="00293211">
        <w:rPr>
          <w:rFonts w:ascii="Book Antiqua" w:eastAsia="Book Antiqua" w:hAnsi="Book Antiqua" w:cs="Book Antiqua"/>
          <w:color w:val="000000"/>
        </w:rPr>
        <w:t>Farnesoid</w:t>
      </w:r>
      <w:proofErr w:type="spellEnd"/>
      <w:r w:rsidR="00293211">
        <w:rPr>
          <w:rFonts w:ascii="Book Antiqua" w:eastAsia="Book Antiqua" w:hAnsi="Book Antiqua" w:cs="Book Antiqua"/>
          <w:color w:val="000000"/>
        </w:rPr>
        <w:t xml:space="preserve"> X receptor</w:t>
      </w:r>
      <w:r w:rsidR="00070CF5" w:rsidRPr="00293211">
        <w:rPr>
          <w:rFonts w:ascii="Book Antiqua" w:eastAsia="Book Antiqua" w:hAnsi="Book Antiqua" w:cs="Book Antiqua"/>
          <w:color w:val="000000"/>
        </w:rPr>
        <w:t xml:space="preserve">; CCK: </w:t>
      </w:r>
      <w:r w:rsidR="00293211">
        <w:rPr>
          <w:rFonts w:ascii="Book Antiqua" w:eastAsia="Book Antiqua" w:hAnsi="Book Antiqua" w:cs="Book Antiqua"/>
          <w:color w:val="000000"/>
        </w:rPr>
        <w:t>Cholecystokinin</w:t>
      </w:r>
      <w:r w:rsidR="00070CF5" w:rsidRPr="00293211">
        <w:rPr>
          <w:rFonts w:ascii="Book Antiqua" w:eastAsia="Book Antiqua" w:hAnsi="Book Antiqua" w:cs="Book Antiqua"/>
          <w:color w:val="000000"/>
        </w:rPr>
        <w:t xml:space="preserve">; TG: </w:t>
      </w:r>
      <w:r w:rsidR="00293211">
        <w:rPr>
          <w:rFonts w:ascii="Book Antiqua" w:eastAsia="Book Antiqua" w:hAnsi="Book Antiqua" w:cs="Book Antiqua"/>
          <w:color w:val="000000"/>
        </w:rPr>
        <w:t>Triglycerides</w:t>
      </w:r>
      <w:r w:rsidR="00070CF5" w:rsidRPr="00293211">
        <w:rPr>
          <w:rFonts w:ascii="Book Antiqua" w:eastAsia="Book Antiqua" w:hAnsi="Book Antiqua" w:cs="Book Antiqua"/>
          <w:color w:val="000000"/>
        </w:rPr>
        <w:t xml:space="preserve">; </w:t>
      </w:r>
      <w:r w:rsidR="00FF3610" w:rsidRPr="00293211">
        <w:rPr>
          <w:rFonts w:ascii="Book Antiqua" w:eastAsia="Book Antiqua" w:hAnsi="Book Antiqua" w:cs="Book Antiqua"/>
          <w:color w:val="000000"/>
        </w:rPr>
        <w:t xml:space="preserve">HDL-C: </w:t>
      </w:r>
      <w:r w:rsidR="00FF3610">
        <w:rPr>
          <w:rFonts w:ascii="Book Antiqua" w:eastAsia="Book Antiqua" w:hAnsi="Book Antiqua" w:cs="Book Antiqua"/>
          <w:color w:val="000000"/>
        </w:rPr>
        <w:t>High-density lipoprotein cholesterol</w:t>
      </w:r>
      <w:r w:rsidR="00070CF5" w:rsidRPr="00293211">
        <w:rPr>
          <w:rFonts w:ascii="Book Antiqua" w:eastAsia="Book Antiqua" w:hAnsi="Book Antiqua" w:cs="Book Antiqua"/>
          <w:color w:val="000000"/>
        </w:rPr>
        <w:t xml:space="preserve">; VLDL: </w:t>
      </w:r>
      <w:r w:rsidR="00293211">
        <w:rPr>
          <w:rFonts w:ascii="Book Antiqua" w:eastAsia="Book Antiqua" w:hAnsi="Book Antiqua" w:cs="Book Antiqua"/>
          <w:color w:val="000000"/>
        </w:rPr>
        <w:t>Very-low-density lipoprotein</w:t>
      </w:r>
      <w:r w:rsidR="00070CF5" w:rsidRPr="00293211">
        <w:rPr>
          <w:rFonts w:ascii="Book Antiqua" w:eastAsia="Book Antiqua" w:hAnsi="Book Antiqua" w:cs="Book Antiqua"/>
          <w:color w:val="000000"/>
        </w:rPr>
        <w:t>.</w:t>
      </w:r>
    </w:p>
    <w:p w14:paraId="5DFE5374" w14:textId="2A08F652" w:rsidR="00A77B3E" w:rsidRDefault="00DF4A09" w:rsidP="00DF4A09">
      <w:pPr>
        <w:spacing w:line="360" w:lineRule="auto"/>
        <w:jc w:val="both"/>
      </w:pPr>
      <w:r>
        <w:br w:type="page"/>
      </w:r>
    </w:p>
    <w:p w14:paraId="57594C93" w14:textId="50BE9514" w:rsidR="00085070" w:rsidRDefault="00085070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>
        <w:rPr>
          <w:rFonts w:ascii="Book Antiqua" w:eastAsia="Book Antiqua" w:hAnsi="Book Antiqua" w:cs="Book Antiqua"/>
          <w:b/>
          <w:bCs/>
          <w:noProof/>
          <w:color w:val="000000"/>
        </w:rPr>
        <w:lastRenderedPageBreak/>
        <w:drawing>
          <wp:inline distT="0" distB="0" distL="0" distR="0" wp14:anchorId="3A69FE27" wp14:editId="54AF312B">
            <wp:extent cx="5760732" cy="402032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32" cy="4020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2A8338" w14:textId="34DE8321" w:rsidR="00A77B3E" w:rsidRDefault="00FD384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F17745">
        <w:rPr>
          <w:rFonts w:ascii="Book Antiqua" w:eastAsia="Book Antiqua" w:hAnsi="Book Antiqua" w:cs="Book Antiqua"/>
          <w:b/>
          <w:bCs/>
          <w:color w:val="000000"/>
        </w:rPr>
        <w:t>3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FF3610"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b/>
          <w:bCs/>
          <w:color w:val="000000"/>
        </w:rPr>
        <w:t>echanism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y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hich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ile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cid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etabolites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ut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icrobes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lleviate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etabolic</w:t>
      </w:r>
      <w:r w:rsidR="00254C5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iseases</w:t>
      </w:r>
      <w:r w:rsidR="00DF4A09" w:rsidRPr="00DF4A09">
        <w:rPr>
          <w:rFonts w:hint="eastAsia"/>
          <w:b/>
          <w:bCs/>
          <w:lang w:eastAsia="zh-CN"/>
        </w:rPr>
        <w:t>.</w:t>
      </w:r>
      <w:r w:rsidR="00DF4A09">
        <w:rPr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066F62"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Pr="00066F62">
        <w:rPr>
          <w:rFonts w:ascii="Book Antiqua" w:eastAsia="Book Antiqua" w:hAnsi="Book Antiqua" w:cs="Book Antiqua"/>
          <w:i/>
          <w:iCs/>
          <w:color w:val="000000"/>
        </w:rPr>
        <w:t>e.g.</w:t>
      </w:r>
      <w:r w:rsidR="00DB5673">
        <w:rPr>
          <w:rFonts w:ascii="Book Antiqua" w:eastAsia="Book Antiqua" w:hAnsi="Book Antiqua" w:cs="Book Antiqua"/>
          <w:i/>
          <w:iCs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066F62">
        <w:rPr>
          <w:rFonts w:ascii="Book Antiqua" w:eastAsia="Book Antiqua" w:hAnsi="Book Antiqua" w:cs="Book Antiqua"/>
          <w:color w:val="000000"/>
        </w:rPr>
        <w:t>bile acid sequestrants (</w:t>
      </w:r>
      <w:r>
        <w:rPr>
          <w:rFonts w:ascii="Book Antiqua" w:eastAsia="Book Antiqua" w:hAnsi="Book Antiqua" w:cs="Book Antiqua"/>
          <w:color w:val="000000"/>
        </w:rPr>
        <w:t>BASs)</w:t>
      </w:r>
      <w:r w:rsidR="00066F62"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Pr="00A312AD">
        <w:rPr>
          <w:rFonts w:ascii="Book Antiqua" w:hAnsi="Book Antiqua"/>
          <w:b/>
          <w:color w:val="000000"/>
        </w:rPr>
        <w:t>receptor</w:t>
      </w:r>
      <w:r>
        <w:rPr>
          <w:rFonts w:ascii="Book Antiqua" w:eastAsia="Book Antiqua" w:hAnsi="Book Antiqua" w:cs="Book Antiqua"/>
          <w:color w:val="000000"/>
        </w:rPr>
        <w:t>-mediate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tochondri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v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osphoryl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ed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420E5E" w:rsidRPr="00420E5E">
        <w:rPr>
          <w:rFonts w:ascii="Book Antiqua" w:eastAsia="Book Antiqua" w:hAnsi="Book Antiqua" w:cs="Book Antiqua"/>
          <w:i/>
          <w:iCs/>
          <w:color w:val="000000"/>
        </w:rPr>
        <w:t>HMGCoAR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20E5E" w:rsidRPr="00420E5E">
        <w:rPr>
          <w:rFonts w:ascii="Book Antiqua" w:eastAsia="Book Antiqua" w:hAnsi="Book Antiqua" w:cs="Book Antiqua"/>
          <w:i/>
          <w:iCs/>
          <w:color w:val="000000"/>
        </w:rPr>
        <w:t>LDLR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420E5E" w:rsidRPr="00420E5E">
        <w:rPr>
          <w:rFonts w:ascii="Book Antiqua" w:eastAsia="Book Antiqua" w:hAnsi="Book Antiqua" w:cs="Book Antiqua"/>
          <w:i/>
          <w:iCs/>
          <w:color w:val="000000"/>
        </w:rPr>
        <w:t>SREBP2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t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066F62">
        <w:rPr>
          <w:rFonts w:ascii="Book Antiqua" w:eastAsia="Book Antiqua" w:hAnsi="Book Antiqua" w:cs="Book Antiqua"/>
          <w:color w:val="000000"/>
        </w:rPr>
        <w:t xml:space="preserve">cholecystokinin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066F62">
        <w:rPr>
          <w:rFonts w:ascii="Book Antiqua" w:eastAsia="Book Antiqua" w:hAnsi="Book Antiqua" w:cs="Book Antiqua"/>
          <w:color w:val="000000"/>
        </w:rPr>
        <w:t>triglyceride (</w:t>
      </w:r>
      <w:r>
        <w:rPr>
          <w:rFonts w:ascii="Book Antiqua" w:eastAsia="Book Antiqua" w:hAnsi="Book Antiqua" w:cs="Book Antiqua"/>
          <w:color w:val="000000"/>
        </w:rPr>
        <w:t>TG</w:t>
      </w:r>
      <w:r w:rsidR="00066F62">
        <w:rPr>
          <w:rFonts w:ascii="Book Antiqua" w:eastAsia="Book Antiqua" w:hAnsi="Book Antiqua" w:cs="Book Antiqua"/>
          <w:color w:val="000000"/>
        </w:rPr>
        <w:t>)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066F62">
        <w:rPr>
          <w:rFonts w:ascii="Book Antiqua" w:eastAsia="Book Antiqua" w:hAnsi="Book Antiqua" w:cs="Book Antiqua"/>
          <w:color w:val="000000"/>
        </w:rPr>
        <w:t>very-low-density lipoprotein (</w:t>
      </w:r>
      <w:r>
        <w:rPr>
          <w:rFonts w:ascii="Book Antiqua" w:eastAsia="Book Antiqua" w:hAnsi="Book Antiqua" w:cs="Book Antiqua"/>
          <w:color w:val="000000"/>
        </w:rPr>
        <w:t>VLDL</w:t>
      </w:r>
      <w:r w:rsidR="00066F62">
        <w:rPr>
          <w:rFonts w:ascii="Book Antiqua" w:eastAsia="Book Antiqua" w:hAnsi="Book Antiqua" w:cs="Book Antiqua"/>
          <w:color w:val="000000"/>
        </w:rPr>
        <w:t>)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O-1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occludin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udin-3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men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gh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nc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crophag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iltratio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emia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ast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n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ility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 w:rsidR="00066F62" w:rsidRPr="00293211">
        <w:rPr>
          <w:rFonts w:ascii="Book Antiqua" w:eastAsia="Book Antiqua" w:hAnsi="Book Antiqua" w:cs="Book Antiqua"/>
          <w:color w:val="000000"/>
        </w:rPr>
        <w:t>glucagon-like peptide-1</w:t>
      </w:r>
      <w:r w:rsidR="00066F62">
        <w:rPr>
          <w:rFonts w:ascii="Book Antiqua" w:eastAsia="Book Antiqua" w:hAnsi="Book Antiqua" w:cs="Book Antiqua"/>
          <w:color w:val="000000"/>
        </w:rPr>
        <w:t xml:space="preserve"> (GLP-1)</w:t>
      </w:r>
      <w:r w:rsidR="00066F62" w:rsidRPr="00293211">
        <w:rPr>
          <w:rFonts w:ascii="Book Antiqua" w:eastAsia="Book Antiqua" w:hAnsi="Book Antiqua" w:cs="Book Antiqua"/>
          <w:color w:val="000000"/>
        </w:rPr>
        <w:t>, peptide YY</w:t>
      </w:r>
      <w:r w:rsidR="00066F62">
        <w:rPr>
          <w:rFonts w:ascii="Book Antiqua" w:eastAsia="Book Antiqua" w:hAnsi="Book Antiqua" w:cs="Book Antiqua"/>
          <w:color w:val="000000"/>
        </w:rPr>
        <w:t xml:space="preserve"> (PYY)</w:t>
      </w:r>
      <w:r>
        <w:rPr>
          <w:rFonts w:ascii="Book Antiqua" w:eastAsia="Book Antiqua" w:hAnsi="Book Antiqua" w:cs="Book Antiqua"/>
          <w:color w:val="000000"/>
        </w:rPr>
        <w:t>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hrel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;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bohydrat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erg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b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G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LDL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ing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tivity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.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aus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-inflammatory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diabetic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ntiobesity</w:t>
      </w:r>
      <w:proofErr w:type="spellEnd"/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erties,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eviate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54C5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  <w:r w:rsidR="00113F22">
        <w:rPr>
          <w:rFonts w:ascii="Book Antiqua" w:eastAsia="Book Antiqua" w:hAnsi="Book Antiqua" w:cs="Book Antiqua"/>
          <w:color w:val="000000"/>
        </w:rPr>
        <w:t xml:space="preserve"> CDCA: Chenodeoxycholic acid; TDCA: </w:t>
      </w:r>
      <w:proofErr w:type="spellStart"/>
      <w:r w:rsidR="00113F22">
        <w:rPr>
          <w:rFonts w:ascii="Book Antiqua" w:eastAsia="Book Antiqua" w:hAnsi="Book Antiqua" w:cs="Book Antiqua"/>
          <w:color w:val="000000"/>
        </w:rPr>
        <w:t>T</w:t>
      </w:r>
      <w:r w:rsidR="00113F22" w:rsidRPr="00113F22">
        <w:rPr>
          <w:rFonts w:ascii="Book Antiqua" w:eastAsia="Book Antiqua" w:hAnsi="Book Antiqua" w:cs="Book Antiqua"/>
          <w:color w:val="000000"/>
        </w:rPr>
        <w:t>aurodeoxycholic</w:t>
      </w:r>
      <w:proofErr w:type="spellEnd"/>
      <w:r w:rsidR="00113F22" w:rsidRPr="00113F22">
        <w:rPr>
          <w:rFonts w:ascii="Book Antiqua" w:eastAsia="Book Antiqua" w:hAnsi="Book Antiqua" w:cs="Book Antiqua"/>
          <w:color w:val="000000"/>
        </w:rPr>
        <w:t xml:space="preserve"> acid</w:t>
      </w:r>
      <w:r w:rsidR="00113F22">
        <w:rPr>
          <w:rFonts w:ascii="Book Antiqua" w:eastAsia="Book Antiqua" w:hAnsi="Book Antiqua" w:cs="Book Antiqua"/>
          <w:color w:val="000000"/>
        </w:rPr>
        <w:t xml:space="preserve">; </w:t>
      </w:r>
      <w:r w:rsidR="00113F22" w:rsidRPr="00293211">
        <w:rPr>
          <w:rFonts w:ascii="Book Antiqua" w:eastAsia="Book Antiqua" w:hAnsi="Book Antiqua" w:cs="Book Antiqua"/>
          <w:color w:val="000000"/>
        </w:rPr>
        <w:t xml:space="preserve">GLP-1: Glucagon-like peptide-1; </w:t>
      </w:r>
      <w:r w:rsidR="00113F22" w:rsidRPr="00293211">
        <w:rPr>
          <w:rFonts w:ascii="Book Antiqua" w:eastAsia="Book Antiqua" w:hAnsi="Book Antiqua" w:cs="Book Antiqua"/>
          <w:color w:val="000000"/>
        </w:rPr>
        <w:lastRenderedPageBreak/>
        <w:t xml:space="preserve">SCFAs: Short-chain fatty acids; LPS: Lipopolysaccharide; PYY: Peptide YY; FXR: </w:t>
      </w:r>
      <w:proofErr w:type="spellStart"/>
      <w:r w:rsidR="00113F22">
        <w:rPr>
          <w:rFonts w:ascii="Book Antiqua" w:eastAsia="Book Antiqua" w:hAnsi="Book Antiqua" w:cs="Book Antiqua"/>
          <w:color w:val="000000"/>
        </w:rPr>
        <w:t>Farnesoid</w:t>
      </w:r>
      <w:proofErr w:type="spellEnd"/>
      <w:r w:rsidR="00113F22">
        <w:rPr>
          <w:rFonts w:ascii="Book Antiqua" w:eastAsia="Book Antiqua" w:hAnsi="Book Antiqua" w:cs="Book Antiqua"/>
          <w:color w:val="000000"/>
        </w:rPr>
        <w:t xml:space="preserve"> X receptor</w:t>
      </w:r>
      <w:r w:rsidR="00113F22" w:rsidRPr="00293211">
        <w:rPr>
          <w:rFonts w:ascii="Book Antiqua" w:eastAsia="Book Antiqua" w:hAnsi="Book Antiqua" w:cs="Book Antiqua"/>
          <w:color w:val="000000"/>
        </w:rPr>
        <w:t xml:space="preserve">; CCK: </w:t>
      </w:r>
      <w:r w:rsidR="00113F22">
        <w:rPr>
          <w:rFonts w:ascii="Book Antiqua" w:eastAsia="Book Antiqua" w:hAnsi="Book Antiqua" w:cs="Book Antiqua"/>
          <w:color w:val="000000"/>
        </w:rPr>
        <w:t>Cholecystokinin</w:t>
      </w:r>
      <w:r w:rsidR="00113F22" w:rsidRPr="00293211">
        <w:rPr>
          <w:rFonts w:ascii="Book Antiqua" w:eastAsia="Book Antiqua" w:hAnsi="Book Antiqua" w:cs="Book Antiqua"/>
          <w:color w:val="000000"/>
        </w:rPr>
        <w:t xml:space="preserve">; TG: </w:t>
      </w:r>
      <w:r w:rsidR="00113F22">
        <w:rPr>
          <w:rFonts w:ascii="Book Antiqua" w:eastAsia="Book Antiqua" w:hAnsi="Book Antiqua" w:cs="Book Antiqua"/>
          <w:color w:val="000000"/>
        </w:rPr>
        <w:t>Triglycerides</w:t>
      </w:r>
      <w:r w:rsidR="00AB056E">
        <w:rPr>
          <w:rFonts w:ascii="Book Antiqua" w:eastAsia="Book Antiqua" w:hAnsi="Book Antiqua" w:cs="Book Antiqua"/>
          <w:color w:val="000000"/>
        </w:rPr>
        <w:t xml:space="preserve">; </w:t>
      </w:r>
      <w:r w:rsidR="00113F22">
        <w:rPr>
          <w:rFonts w:ascii="Book Antiqua" w:eastAsia="Book Antiqua" w:hAnsi="Book Antiqua" w:cs="Book Antiqua"/>
          <w:color w:val="000000"/>
        </w:rPr>
        <w:t>LDLR</w:t>
      </w:r>
      <w:r w:rsidR="00113F22" w:rsidRPr="00293211">
        <w:rPr>
          <w:rFonts w:ascii="Book Antiqua" w:eastAsia="Book Antiqua" w:hAnsi="Book Antiqua" w:cs="Book Antiqua"/>
          <w:color w:val="000000"/>
        </w:rPr>
        <w:t xml:space="preserve">: </w:t>
      </w:r>
      <w:r w:rsidR="00113F22">
        <w:rPr>
          <w:rFonts w:ascii="Book Antiqua" w:eastAsia="Book Antiqua" w:hAnsi="Book Antiqua" w:cs="Book Antiqua"/>
          <w:color w:val="000000"/>
        </w:rPr>
        <w:t>Low-density lipoprotein</w:t>
      </w:r>
      <w:r w:rsidR="00113F22" w:rsidRPr="00293211">
        <w:rPr>
          <w:rFonts w:ascii="Book Antiqua" w:eastAsia="Book Antiqua" w:hAnsi="Book Antiqua" w:cs="Book Antiqua"/>
          <w:color w:val="000000"/>
        </w:rPr>
        <w:t xml:space="preserve">; </w:t>
      </w:r>
      <w:r w:rsidR="00113F22">
        <w:rPr>
          <w:rFonts w:ascii="Book Antiqua" w:eastAsia="Book Antiqua" w:hAnsi="Book Antiqua" w:cs="Book Antiqua"/>
          <w:color w:val="000000"/>
        </w:rPr>
        <w:t xml:space="preserve">NKT: </w:t>
      </w:r>
      <w:r w:rsidR="00113F22" w:rsidRPr="00113F22">
        <w:rPr>
          <w:rFonts w:ascii="Book Antiqua" w:eastAsia="Book Antiqua" w:hAnsi="Book Antiqua" w:cs="Book Antiqua"/>
          <w:color w:val="000000"/>
        </w:rPr>
        <w:t>natural killer T</w:t>
      </w:r>
      <w:r w:rsidR="00113F22">
        <w:rPr>
          <w:rFonts w:ascii="Book Antiqua" w:eastAsia="Book Antiqua" w:hAnsi="Book Antiqua" w:cs="Book Antiqua"/>
          <w:color w:val="000000"/>
        </w:rPr>
        <w:t>.</w:t>
      </w:r>
    </w:p>
    <w:p w14:paraId="6047790B" w14:textId="2244A935" w:rsidR="00054517" w:rsidRDefault="00054517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201B5C4F" w14:textId="54B1078F" w:rsidR="00F1545B" w:rsidRDefault="00F1545B" w:rsidP="00054517">
      <w:pPr>
        <w:spacing w:line="360" w:lineRule="auto"/>
        <w:rPr>
          <w:rFonts w:ascii="Book Antiqua" w:eastAsia="Book Antiqua" w:hAnsi="Book Antiqua" w:cs="Book Antiqua"/>
          <w:color w:val="000000"/>
        </w:rPr>
        <w:sectPr w:rsidR="00F1545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5F19675" w14:textId="06C1F069" w:rsidR="00054517" w:rsidRPr="00093AFA" w:rsidRDefault="00054517" w:rsidP="00DF4A09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color w:val="000000" w:themeColor="text1"/>
        </w:rPr>
      </w:pPr>
      <w:r w:rsidRPr="00093AFA">
        <w:rPr>
          <w:rFonts w:ascii="Book Antiqua" w:hAnsi="Book Antiqua"/>
          <w:b/>
          <w:bCs/>
          <w:color w:val="000000" w:themeColor="text1"/>
        </w:rPr>
        <w:lastRenderedPageBreak/>
        <w:t>Table 1 Metabolic diseases caused by altered bile acid–gut microbiome interactions</w:t>
      </w:r>
    </w:p>
    <w:tbl>
      <w:tblPr>
        <w:tblStyle w:val="PlainTable2"/>
        <w:tblW w:w="5000" w:type="pct"/>
        <w:tblLook w:val="04A0" w:firstRow="1" w:lastRow="0" w:firstColumn="1" w:lastColumn="0" w:noHBand="0" w:noVBand="1"/>
      </w:tblPr>
      <w:tblGrid>
        <w:gridCol w:w="1655"/>
        <w:gridCol w:w="2606"/>
        <w:gridCol w:w="3319"/>
        <w:gridCol w:w="1780"/>
      </w:tblGrid>
      <w:tr w:rsidR="0078214E" w:rsidRPr="00DF4A09" w14:paraId="22B19C40" w14:textId="77777777" w:rsidTr="00A312A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tcBorders>
              <w:top w:val="single" w:sz="4" w:space="0" w:color="7F7F7F" w:themeColor="text1" w:themeTint="80"/>
              <w:bottom w:val="single" w:sz="4" w:space="0" w:color="auto"/>
            </w:tcBorders>
          </w:tcPr>
          <w:p w14:paraId="2025C7EB" w14:textId="77777777" w:rsidR="00054517" w:rsidRPr="00DF4A09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DF4A09">
              <w:rPr>
                <w:rFonts w:ascii="Book Antiqua" w:hAnsi="Book Antiqua" w:cs="Times New Roman"/>
                <w:color w:val="000000" w:themeColor="text1"/>
              </w:rPr>
              <w:t>No.</w:t>
            </w:r>
          </w:p>
        </w:tc>
        <w:tc>
          <w:tcPr>
            <w:tcW w:w="0" w:type="pct"/>
            <w:tcBorders>
              <w:top w:val="single" w:sz="4" w:space="0" w:color="7F7F7F" w:themeColor="text1" w:themeTint="80"/>
              <w:bottom w:val="single" w:sz="4" w:space="0" w:color="auto"/>
            </w:tcBorders>
          </w:tcPr>
          <w:p w14:paraId="64734BCD" w14:textId="77777777" w:rsidR="00054517" w:rsidRPr="00DF4A09" w:rsidRDefault="00054517" w:rsidP="00DF4A09">
            <w:pPr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DF4A09">
              <w:rPr>
                <w:rFonts w:ascii="Book Antiqua" w:hAnsi="Book Antiqua" w:cs="Times New Roman"/>
                <w:color w:val="000000" w:themeColor="text1"/>
              </w:rPr>
              <w:t>Model</w:t>
            </w:r>
          </w:p>
        </w:tc>
        <w:tc>
          <w:tcPr>
            <w:tcW w:w="0" w:type="pct"/>
            <w:tcBorders>
              <w:top w:val="single" w:sz="4" w:space="0" w:color="7F7F7F" w:themeColor="text1" w:themeTint="80"/>
              <w:bottom w:val="single" w:sz="4" w:space="0" w:color="auto"/>
            </w:tcBorders>
          </w:tcPr>
          <w:p w14:paraId="362FD19D" w14:textId="77777777" w:rsidR="00054517" w:rsidRPr="00DF4A09" w:rsidRDefault="00054517" w:rsidP="00DF4A09">
            <w:pPr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DF4A09">
              <w:rPr>
                <w:rFonts w:ascii="Book Antiqua" w:hAnsi="Book Antiqua" w:cs="Times New Roman"/>
                <w:color w:val="000000" w:themeColor="text1"/>
              </w:rPr>
              <w:t>Findings</w:t>
            </w:r>
          </w:p>
        </w:tc>
        <w:tc>
          <w:tcPr>
            <w:tcW w:w="0" w:type="pct"/>
            <w:tcBorders>
              <w:top w:val="single" w:sz="4" w:space="0" w:color="7F7F7F" w:themeColor="text1" w:themeTint="80"/>
              <w:bottom w:val="single" w:sz="4" w:space="0" w:color="auto"/>
            </w:tcBorders>
          </w:tcPr>
          <w:p w14:paraId="63893B37" w14:textId="5B29FF7A" w:rsidR="00054517" w:rsidRPr="00DF4A09" w:rsidRDefault="00054517" w:rsidP="00DF4A09">
            <w:pPr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Malgun Gothic" w:hAnsi="Book Antiqua" w:cs="Times New Roman"/>
                <w:color w:val="000000" w:themeColor="text1"/>
                <w:lang w:eastAsia="zh-CN"/>
              </w:rPr>
            </w:pPr>
            <w:r w:rsidRPr="00DF4A09">
              <w:rPr>
                <w:rFonts w:ascii="Book Antiqua" w:hAnsi="Book Antiqua" w:cs="Times New Roman"/>
                <w:color w:val="000000" w:themeColor="text1"/>
              </w:rPr>
              <w:t>Ref</w:t>
            </w:r>
            <w:r w:rsidR="00DF4A09" w:rsidRPr="00DF4A09">
              <w:rPr>
                <w:rFonts w:ascii="Book Antiqua" w:hAnsi="Book Antiqua" w:cs="Times New Roman" w:hint="eastAsia"/>
                <w:color w:val="000000" w:themeColor="text1"/>
                <w:lang w:eastAsia="zh-CN"/>
              </w:rPr>
              <w:t>.</w:t>
            </w:r>
          </w:p>
        </w:tc>
      </w:tr>
      <w:tr w:rsidR="0078214E" w:rsidRPr="00093AFA" w14:paraId="30FC7EEE" w14:textId="77777777" w:rsidTr="00A312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tcBorders>
              <w:top w:val="single" w:sz="4" w:space="0" w:color="auto"/>
              <w:bottom w:val="nil"/>
            </w:tcBorders>
          </w:tcPr>
          <w:p w14:paraId="12C412FA" w14:textId="77777777" w:rsidR="00054517" w:rsidRPr="00DF4A09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DF4A09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1</w:t>
            </w:r>
          </w:p>
        </w:tc>
        <w:tc>
          <w:tcPr>
            <w:tcW w:w="0" w:type="pct"/>
            <w:tcBorders>
              <w:top w:val="single" w:sz="4" w:space="0" w:color="auto"/>
              <w:bottom w:val="nil"/>
            </w:tcBorders>
          </w:tcPr>
          <w:p w14:paraId="0718BE7D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A T1DM clinical study </w:t>
            </w:r>
          </w:p>
        </w:tc>
        <w:tc>
          <w:tcPr>
            <w:tcW w:w="0" w:type="pct"/>
            <w:tcBorders>
              <w:top w:val="single" w:sz="4" w:space="0" w:color="auto"/>
              <w:bottom w:val="nil"/>
            </w:tcBorders>
          </w:tcPr>
          <w:p w14:paraId="3B7279AD" w14:textId="68394A96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The abundance of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Alistipes</w:t>
            </w:r>
            <w:proofErr w:type="spellEnd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shahii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>,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Asaccharobacter</w:t>
            </w:r>
            <w:proofErr w:type="spellEnd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celatus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>,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Blautia</w:t>
            </w:r>
            <w:proofErr w:type="spellEnd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obeum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>,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Coprococcus</w:t>
            </w:r>
            <w:proofErr w:type="spellEnd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eutectic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>,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Coprobacillus</w:t>
            </w:r>
            <w:proofErr w:type="spellEnd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cateniforms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>,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Clostridium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symbiosum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, and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Eggerthella</w:t>
            </w:r>
            <w:proofErr w:type="spellEnd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lenta</w:t>
            </w:r>
            <w:proofErr w:type="spellEnd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>significantly increased in adolescents with T1DM.</w:t>
            </w:r>
            <w:r w:rsidR="00DF4A09">
              <w:rPr>
                <w:rFonts w:ascii="Book Antiqua" w:hAnsi="Book Antiqua" w:cs="Times New Roman" w:hint="eastAsia"/>
                <w:color w:val="000000" w:themeColor="text1"/>
                <w:lang w:eastAsia="zh-CN"/>
              </w:rPr>
              <w:t xml:space="preserve">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>Compared with healthy adolescents, the biosynthesis of vitamins, amino acids, electron carriers, and enzyme cofactors was downregulated, whereas fermentation pathways were upregulated in adolescents with T1D.</w:t>
            </w:r>
          </w:p>
        </w:tc>
        <w:tc>
          <w:tcPr>
            <w:tcW w:w="0" w:type="pct"/>
            <w:tcBorders>
              <w:top w:val="single" w:sz="4" w:space="0" w:color="auto"/>
              <w:bottom w:val="nil"/>
            </w:tcBorders>
          </w:tcPr>
          <w:p w14:paraId="31B2BCA9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Pon Velayutham&lt;/Author&gt;&lt;Year&gt;2022&lt;/Year&gt;&lt;RecNum&gt;524&lt;/RecNum&gt;&lt;DisplayText&gt;[150]&lt;/DisplayText&gt;&lt;record&gt;&lt;rec-number&gt;524&lt;/rec-number&gt;&lt;foreign-keys&gt;&lt;key app="EN" db-id="w5vxxr2riff29kewpey5x09ad0sfs2pw5ep0" timestamp="1662450682" guid="38b3ade7-3d5a-4767-beb3-495d9842f8a5"&gt;524&lt;/key&gt;&lt;/foreign-keys&gt;&lt;ref-type name="Journal Article"&gt;17&lt;/ref-type&gt;&lt;contributors&gt;&lt;authors&gt;&lt;author&gt;Pon Velayutham, Anandh Babu&lt;/author&gt;&lt;author&gt;Mokhtari, Pari&lt;/author&gt;&lt;author&gt;Metos, Julie M&lt;/author&gt;&lt;author&gt;Jambal, Puujee&lt;/author&gt;&lt;author&gt;Shankar, Kartik&lt;/author&gt;&lt;/authors&gt;&lt;/contributors&gt;&lt;titles&gt;&lt;title&gt;Gut Microbial and Metabolic Signatures are Altered in Adolescents with Type 1 Diabetes&lt;/title&gt;&lt;secondary-title&gt;The FASEB Journal&lt;/secondary-title&gt;&lt;/titles&gt;&lt;periodical&gt;&lt;full-title&gt;The FASEB Journal&lt;/full-title&gt;&lt;/periodical&gt;&lt;volume&gt;36&lt;/volume&gt;&lt;dates&gt;&lt;year&gt;2022&lt;/year&gt;&lt;/dates&gt;&lt;isbn&gt;0892-6638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50" w:tooltip="Pon Velayutham, 2022 #524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50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78214E" w:rsidRPr="00093AFA" w14:paraId="41441E71" w14:textId="77777777" w:rsidTr="00A312AD">
        <w:trPr>
          <w:trHeight w:val="24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tcBorders>
              <w:top w:val="nil"/>
              <w:bottom w:val="nil"/>
            </w:tcBorders>
          </w:tcPr>
          <w:p w14:paraId="619E3AA3" w14:textId="77777777" w:rsidR="00054517" w:rsidRPr="00DF4A09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DF4A09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2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0E3C78AD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An HFD-fed obese mouse model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40EE492F" w14:textId="42FE925D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Non-12-OH BA levels were higher in HF-OR mice. The levels of non-12-OH BASs, such as UDCA, CDCA, and LCA, decreased in HF-OP mice and were linked to changed gut flora. The abundance of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C</w:t>
            </w:r>
            <w:r w:rsidR="0078214E">
              <w:rPr>
                <w:rFonts w:ascii="Book Antiqua" w:hAnsi="Book Antiqua" w:cs="Times New Roman"/>
                <w:i/>
                <w:color w:val="000000" w:themeColor="text1"/>
              </w:rPr>
              <w:t>.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scindens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were reduced in HF-OP mice and positively correlated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lastRenderedPageBreak/>
              <w:t xml:space="preserve">with UDCA and LCA. The administration of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C.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scindens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to animals increased the levels of hepatic non-12-OH BAs and serum 7-hydroxy-4-cholesterin-3-one (C4). Changes in BA composition in HF-OP mice were associated with considerably lower GLP-1 expression levels in the ileum and PGC1 and UCP1 expression levels in brown adipose tissues.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107A5CBB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lastRenderedPageBreak/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Wei&lt;/Author&gt;&lt;Year&gt;2020&lt;/Year&gt;&lt;RecNum&gt;427&lt;/RecNum&gt;&lt;DisplayText&gt;[18]&lt;/DisplayText&gt;&lt;record&gt;&lt;rec-number&gt;427&lt;/rec-number&gt;&lt;foreign-keys&gt;&lt;key app="EN" db-id="w5vxxr2riff29kewpey5x09ad0sfs2pw5ep0" timestamp="1661763857" guid="55a6d62a-9d17-47d5-9ffe-104acf3b0462"&gt;427&lt;/key&gt;&lt;/foreign-keys&gt;&lt;ref-type name="Journal Article"&gt;17&lt;/ref-type&gt;&lt;contributors&gt;&lt;authors&gt;&lt;author&gt;Wei, Meilin&lt;/author&gt;&lt;author&gt;Huang, Fengjie&lt;/author&gt;&lt;author&gt;Zhao, Ling&lt;/author&gt;&lt;author&gt;Zhang, Yunjing&lt;/author&gt;&lt;author&gt;Yang, Wei&lt;/author&gt;&lt;author&gt;Wang, Shouli&lt;/author&gt;&lt;author&gt;Li, Mengci&lt;/author&gt;&lt;author&gt;Han, Xiaolong&lt;/author&gt;&lt;author&gt;Ge, Kun&lt;/author&gt;&lt;author&gt;Qu, Chun&lt;/author&gt;&lt;/authors&gt;&lt;/contributors&gt;&lt;titles&gt;&lt;title&gt;A dysregulated bile acid-gut microbiota axis contributes to obesity susceptibility&lt;/title&gt;&lt;secondary-title&gt;EBioMedicine&lt;/secondary-title&gt;&lt;/titles&gt;&lt;periodical&gt;&lt;full-title&gt;EBioMedicine&lt;/full-title&gt;&lt;/periodical&gt;&lt;pages&gt;102766&lt;/pages&gt;&lt;volume&gt;55&lt;/volume&gt;&lt;dates&gt;&lt;year&gt;2020&lt;/year&gt;&lt;/dates&gt;&lt;isbn&gt;2352-3964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8" w:tooltip="Wei, 2020 #427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8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78214E" w:rsidRPr="00093AFA" w14:paraId="1E2364EA" w14:textId="77777777" w:rsidTr="00A312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tcBorders>
              <w:top w:val="nil"/>
              <w:bottom w:val="nil"/>
            </w:tcBorders>
          </w:tcPr>
          <w:p w14:paraId="6D50AAD7" w14:textId="77777777" w:rsidR="00054517" w:rsidRPr="00DF4A09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DF4A09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3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4AB6F97C" w14:textId="78EF5CFE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Patients with GDM and germ-free mice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688DDBCB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The abundance of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Bacteroides and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Akkermansia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decreased and that of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Faecalibacterium</w:t>
            </w:r>
            <w:proofErr w:type="spellEnd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>increased with hyperglycemia.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2535DB1B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Liu&lt;/Author&gt;&lt;Year&gt;2020&lt;/Year&gt;&lt;RecNum&gt;541&lt;/RecNum&gt;&lt;DisplayText&gt;[151]&lt;/DisplayText&gt;&lt;record&gt;&lt;rec-number&gt;541&lt;/rec-number&gt;&lt;foreign-keys&gt;&lt;key app="EN" db-id="w5vxxr2riff29kewpey5x09ad0sfs2pw5ep0" timestamp="1662538992" guid="5c511bbc-fb83-434f-b98f-c5e80776a3fb"&gt;541&lt;/key&gt;&lt;/foreign-keys&gt;&lt;ref-type name="Journal Article"&gt;17&lt;/ref-type&gt;&lt;contributors&gt;&lt;authors&gt;&lt;author&gt;Liu, Yu&lt;/author&gt;&lt;author&gt;Qin, Shengtang&lt;/author&gt;&lt;author&gt;Feng, Ye&lt;/author&gt;&lt;author&gt;Song, Yilin&lt;/author&gt;&lt;author&gt;Lv, Na&lt;/author&gt;&lt;author&gt;Liu, Fei&lt;/author&gt;&lt;author&gt;Zhang, Xiaoming&lt;/author&gt;&lt;author&gt;Wang, Shuxian&lt;/author&gt;&lt;author&gt;Wei, Yumei&lt;/author&gt;&lt;author&gt;Li, Shuang&lt;/author&gt;&lt;/authors&gt;&lt;/contributors&gt;&lt;titles&gt;&lt;title&gt;Perturbations of gut microbiota in gestational diabetes mellitus patients induce hyperglycemia in germ-free mice&lt;/title&gt;&lt;secondary-title&gt;Journal of Developmental Origins of Health and Disease&lt;/secondary-title&gt;&lt;/titles&gt;&lt;periodical&gt;&lt;full-title&gt;Journal of Developmental Origins of Health and Disease&lt;/full-title&gt;&lt;/periodical&gt;&lt;pages&gt;580-588&lt;/pages&gt;&lt;volume&gt;11&lt;/volume&gt;&lt;number&gt;6&lt;/number&gt;&lt;dates&gt;&lt;year&gt;2020&lt;/year&gt;&lt;/dates&gt;&lt;isbn&gt;2040-1744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51" w:tooltip="Liu, 2020 #541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51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78214E" w:rsidRPr="00093AFA" w14:paraId="58C9F855" w14:textId="77777777" w:rsidTr="00A312AD">
        <w:trPr>
          <w:trHeight w:val="8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tcBorders>
              <w:top w:val="nil"/>
              <w:bottom w:val="nil"/>
            </w:tcBorders>
          </w:tcPr>
          <w:p w14:paraId="4EE33122" w14:textId="77777777" w:rsidR="00054517" w:rsidRPr="00DF4A09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DF4A09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4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7CE0D42B" w14:textId="18B2D398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Women with GDM: </w:t>
            </w:r>
            <w:r w:rsidR="002B63CD">
              <w:rPr>
                <w:rFonts w:ascii="Book Antiqua" w:hAnsi="Book Antiqua" w:cs="Times New Roman"/>
                <w:color w:val="000000" w:themeColor="text1"/>
              </w:rPr>
              <w:t>A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clinical study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58386843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The relative abundance of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Streptococcus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>,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Faecalibacterium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>,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Veillonella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>,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Prevotella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>,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Haemophilus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>,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and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Actinomyces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>significantly increased with an increase in FBG levels and hyperlipidemia.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0704A8BC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Liu&lt;/Author&gt;&lt;Year&gt;2019&lt;/Year&gt;&lt;RecNum&gt;540&lt;/RecNum&gt;&lt;DisplayText&gt;[51]&lt;/DisplayText&gt;&lt;record&gt;&lt;rec-number&gt;540&lt;/rec-number&gt;&lt;foreign-keys&gt;&lt;key app="EN" db-id="w5vxxr2riff29kewpey5x09ad0sfs2pw5ep0" timestamp="1662538482" guid="d0d31f63-84ca-4c1b-a0ad-bc45ed86942e"&gt;540&lt;/key&gt;&lt;/foreign-keys&gt;&lt;ref-type name="Journal Article"&gt;17&lt;/ref-type&gt;&lt;contributors&gt;&lt;authors&gt;&lt;author&gt;Liu, He&lt;/author&gt;&lt;author&gt;Pan, Li-Long&lt;/author&gt;&lt;author&gt;Lv, Siting&lt;/author&gt;&lt;author&gt;Yang, Qin&lt;/author&gt;&lt;author&gt;Zhang, Hao&lt;/author&gt;&lt;author&gt;Chen, Wei&lt;/author&gt;&lt;author&gt;Lv, Zhuwu&lt;/author&gt;&lt;author&gt;Sun, Jia&lt;/author&gt;&lt;/authors&gt;&lt;/contributors&gt;&lt;titles&gt;&lt;title&gt;Alterations of gut microbiota and blood lipidome in gestational diabetes mellitus with hyperlipidemia&lt;/title&gt;&lt;secondary-title&gt;Frontiers in physiology&lt;/secondary-title&gt;&lt;/titles&gt;&lt;periodical&gt;&lt;full-title&gt;Frontiers in physiology&lt;/full-title&gt;&lt;/periodical&gt;&lt;pages&gt;1015&lt;/pages&gt;&lt;volume&gt;10&lt;/volume&gt;&lt;dates&gt;&lt;year&gt;2019&lt;/year&gt;&lt;/dates&gt;&lt;isbn&gt;1664-042X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51" w:tooltip="Liu, 2019 #540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51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78214E" w:rsidRPr="00093AFA" w14:paraId="56917286" w14:textId="77777777" w:rsidTr="00A312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tcBorders>
              <w:top w:val="nil"/>
              <w:bottom w:val="nil"/>
            </w:tcBorders>
          </w:tcPr>
          <w:p w14:paraId="5748AC05" w14:textId="77777777" w:rsidR="00054517" w:rsidRPr="00DF4A09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DF4A09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lastRenderedPageBreak/>
              <w:t>5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7844AF47" w14:textId="6F9C897E" w:rsidR="00054517" w:rsidRPr="002B63CD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Malgun Gothic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A combination of BAs with dietary lard feeding in C57BL/6N mice 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2558B1A2" w14:textId="10FB8D25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Impaired glucose tolerance; lower fasting insulin levels; lower counts of enteroendocrine cells; fatty liver; and elevated levels of hepatic TGs, cholesteryl esters, and monounsaturated fatty acids were noted.</w:t>
            </w:r>
            <w:r w:rsidR="0078214E">
              <w:rPr>
                <w:rFonts w:ascii="Book Antiqua" w:hAnsi="Book Antiqua" w:cs="Times New Roman" w:hint="eastAsia"/>
                <w:color w:val="000000" w:themeColor="text1"/>
                <w:lang w:eastAsia="zh-CN"/>
              </w:rPr>
              <w:t xml:space="preserve">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The relative abundance of </w:t>
            </w:r>
            <w:proofErr w:type="spellStart"/>
            <w:r w:rsidRPr="0078214E">
              <w:rPr>
                <w:rFonts w:ascii="Book Antiqua" w:hAnsi="Book Antiqua" w:cs="Times New Roman"/>
                <w:i/>
                <w:color w:val="000000" w:themeColor="text1"/>
              </w:rPr>
              <w:t>Lachnospiraceae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decreased and that of </w:t>
            </w:r>
            <w:proofErr w:type="spellStart"/>
            <w:r w:rsidRPr="0078214E">
              <w:rPr>
                <w:rFonts w:ascii="Book Antiqua" w:hAnsi="Book Antiqua" w:cs="Times New Roman"/>
                <w:i/>
                <w:color w:val="000000" w:themeColor="text1"/>
              </w:rPr>
              <w:t>Desulfovibrionaceae</w:t>
            </w:r>
            <w:proofErr w:type="spellEnd"/>
            <w:r w:rsidRPr="00093AFA">
              <w:rPr>
                <w:rFonts w:ascii="Book Antiqua" w:hAnsi="Book Antiqua" w:cs="Times New Roman"/>
                <w:iCs/>
                <w:color w:val="000000" w:themeColor="text1"/>
              </w:rPr>
              <w:t>,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093AFA">
              <w:rPr>
                <w:rFonts w:ascii="Book Antiqua" w:hAnsi="Book Antiqua" w:cs="Times New Roman"/>
                <w:i/>
                <w:iCs/>
                <w:color w:val="000000" w:themeColor="text1"/>
              </w:rPr>
              <w:t xml:space="preserve">Clostridium </w:t>
            </w:r>
            <w:proofErr w:type="spellStart"/>
            <w:r w:rsidRPr="00093AFA">
              <w:rPr>
                <w:rFonts w:ascii="Book Antiqua" w:hAnsi="Book Antiqua" w:cs="Times New Roman"/>
                <w:i/>
                <w:iCs/>
                <w:color w:val="000000" w:themeColor="text1"/>
              </w:rPr>
              <w:t>lactatifermentans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, and </w:t>
            </w:r>
            <w:proofErr w:type="spellStart"/>
            <w:r w:rsidRPr="00093AFA">
              <w:rPr>
                <w:rFonts w:ascii="Book Antiqua" w:hAnsi="Book Antiqua" w:cs="Times New Roman"/>
                <w:i/>
                <w:iCs/>
                <w:color w:val="000000" w:themeColor="text1"/>
              </w:rPr>
              <w:t>Flintibacter</w:t>
            </w:r>
            <w:proofErr w:type="spellEnd"/>
            <w:r w:rsidRPr="00093AFA">
              <w:rPr>
                <w:rFonts w:ascii="Book Antiqua" w:hAnsi="Book Antiqua" w:cs="Times New Roman"/>
                <w:i/>
                <w:iCs/>
                <w:color w:val="000000" w:themeColor="text1"/>
              </w:rPr>
              <w:t xml:space="preserve"> </w:t>
            </w:r>
            <w:proofErr w:type="spellStart"/>
            <w:r w:rsidRPr="00093AFA">
              <w:rPr>
                <w:rFonts w:ascii="Book Antiqua" w:hAnsi="Book Antiqua" w:cs="Times New Roman"/>
                <w:i/>
                <w:iCs/>
                <w:color w:val="000000" w:themeColor="text1"/>
              </w:rPr>
              <w:t>butyricus</w:t>
            </w:r>
            <w:proofErr w:type="spellEnd"/>
            <w:r w:rsidRPr="00093AFA">
              <w:rPr>
                <w:rFonts w:ascii="Book Antiqua" w:hAnsi="Book Antiqua" w:cs="Times New Roman"/>
                <w:i/>
                <w:iCs/>
                <w:color w:val="000000" w:themeColor="text1"/>
              </w:rPr>
              <w:t xml:space="preserve">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>increased.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56A36CCA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Just&lt;/Author&gt;&lt;Year&gt;2018&lt;/Year&gt;&lt;RecNum&gt;474&lt;/RecNum&gt;&lt;DisplayText&gt;[152]&lt;/DisplayText&gt;&lt;record&gt;&lt;rec-number&gt;474&lt;/rec-number&gt;&lt;foreign-keys&gt;&lt;key app="EN" db-id="w5vxxr2riff29kewpey5x09ad0sfs2pw5ep0" timestamp="1661838987" guid="8c8a1baf-4c47-46e5-b340-485eacb544eb"&gt;474&lt;/key&gt;&lt;/foreign-keys&gt;&lt;ref-type name="Journal Article"&gt;17&lt;/ref-type&gt;&lt;contributors&gt;&lt;authors&gt;&lt;author&gt;Just, Sarah&lt;/author&gt;&lt;author&gt;Mondot, Stanislas&lt;/author&gt;&lt;author&gt;Ecker, Josef&lt;/author&gt;&lt;author&gt;Wegner, Katrin&lt;/author&gt;&lt;author&gt;Rath, Eva&lt;/author&gt;&lt;author&gt;Gau, Laura&lt;/author&gt;&lt;author&gt;Streidl, Theresa&lt;/author&gt;&lt;author&gt;Hery-Arnaud, Genevieve&lt;/author&gt;&lt;author&gt;Schmidt, Sinah&lt;/author&gt;&lt;author&gt;Lesker, Till Robin&lt;/author&gt;&lt;/authors&gt;&lt;/contributors&gt;&lt;titles&gt;&lt;title&gt;The gut microbiota drives the impact of bile acids and fat source in diet on mouse metabolism&lt;/title&gt;&lt;secondary-title&gt;Microbiome&lt;/secondary-title&gt;&lt;/titles&gt;&lt;periodical&gt;&lt;full-title&gt;Microbiome&lt;/full-title&gt;&lt;/periodical&gt;&lt;pages&gt;1-18&lt;/pages&gt;&lt;volume&gt;6&lt;/volume&gt;&lt;number&gt;1&lt;/number&gt;&lt;dates&gt;&lt;year&gt;2018&lt;/year&gt;&lt;/dates&gt;&lt;isbn&gt;2049-2618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52" w:tooltip="Just, 2018 #474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52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78214E" w:rsidRPr="00093AFA" w14:paraId="2EE48CAE" w14:textId="77777777" w:rsidTr="00A312AD">
        <w:trPr>
          <w:trHeight w:val="12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tcBorders>
              <w:top w:val="nil"/>
              <w:bottom w:val="nil"/>
            </w:tcBorders>
          </w:tcPr>
          <w:p w14:paraId="24E36329" w14:textId="77777777" w:rsidR="00054517" w:rsidRPr="00DF4A09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DF4A09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6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425FE5A0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A T2DM clinical study 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73F8FAC5" w14:textId="5BBA05EB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Postprandial total BAs levels increased with an increase in the meal fat content and peaked after 1</w:t>
            </w:r>
            <w:r w:rsidR="0078214E">
              <w:rPr>
                <w:rFonts w:ascii="Book Antiqua" w:hAnsi="Book Antiqua" w:cs="Times New Roman"/>
                <w:color w:val="000000" w:themeColor="text1"/>
              </w:rPr>
              <w:t>-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2 h. Unconjugated and glycine-conjugated forms of DCA, CA, and UDCA were altered and FGF-19 levels were reduced in participants with T2DM. 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31B95AFE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Sonne&lt;/Author&gt;&lt;Year&gt;2016&lt;/Year&gt;&lt;RecNum&gt;475&lt;/RecNum&gt;&lt;DisplayText&gt;[153]&lt;/DisplayText&gt;&lt;record&gt;&lt;rec-number&gt;475&lt;/rec-number&gt;&lt;foreign-keys&gt;&lt;key app="EN" db-id="w5vxxr2riff29kewpey5x09ad0sfs2pw5ep0" timestamp="1661839064" guid="63a09d0b-9166-43fd-b808-12bc90d50abd"&gt;475&lt;/key&gt;&lt;/foreign-keys&gt;&lt;ref-type name="Journal Article"&gt;17&lt;/ref-type&gt;&lt;contributors&gt;&lt;authors&gt;&lt;author&gt;Sonne, David P&lt;/author&gt;&lt;author&gt;van Nierop, F Samuel&lt;/author&gt;&lt;author&gt;Kulik, Willem&lt;/author&gt;&lt;author&gt;Soeters, Maarten R&lt;/author&gt;&lt;author&gt;Vilsbøll, Tina&lt;/author&gt;&lt;author&gt;Knop, Filip K&lt;/author&gt;&lt;/authors&gt;&lt;/contributors&gt;&lt;titles&gt;&lt;title&gt;Postprandial plasma concentrations of individual bile acids and FGF-19 in patients with type 2 diabetes&lt;/title&gt;&lt;secondary-title&gt;The Journal of Clinical Endocrinology &amp;amp; Metabolism&lt;/secondary-title&gt;&lt;/titles&gt;&lt;periodical&gt;&lt;full-title&gt;The Journal of Clinical Endocrinology &amp;amp; Metabolism&lt;/full-title&gt;&lt;/periodical&gt;&lt;pages&gt;3002-3009&lt;/pages&gt;&lt;volume&gt;101&lt;/volume&gt;&lt;number&gt;8&lt;/number&gt;&lt;dates&gt;&lt;year&gt;2016&lt;/year&gt;&lt;/dates&gt;&lt;isbn&gt;0021-972X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53" w:tooltip="Sonne, 2016 #475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53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78214E" w:rsidRPr="00093AFA" w14:paraId="6011F120" w14:textId="77777777" w:rsidTr="00A312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tcBorders>
              <w:top w:val="nil"/>
              <w:bottom w:val="nil"/>
            </w:tcBorders>
          </w:tcPr>
          <w:p w14:paraId="10F5B0DA" w14:textId="77777777" w:rsidR="00054517" w:rsidRPr="00DF4A09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DF4A09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7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3C8E532B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HFD-fed C57BL/6J mice with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Enterobacter cloacae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B29 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3B196666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Obesity and IR were induced.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587A1F5C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Fei&lt;/Author&gt;&lt;Year&gt;2013&lt;/Year&gt;&lt;RecNum&gt;561&lt;/RecNum&gt;&lt;DisplayText&gt;[45]&lt;/DisplayText&gt;&lt;record&gt;&lt;rec-number&gt;561&lt;/rec-number&gt;&lt;foreign-keys&gt;&lt;key app="EN" db-id="w5vxxr2riff29kewpey5x09ad0sfs2pw5ep0" timestamp="1662963415" guid="72fbd9c2-bd1f-42a6-8b16-25dc6de5355b"&gt;561&lt;/key&gt;&lt;/foreign-keys&gt;&lt;ref-type name="Journal Article"&gt;17&lt;/ref-type&gt;&lt;contributors&gt;&lt;authors&gt;&lt;author&gt;Fei, Na&lt;/author&gt;&lt;author&gt;Zhao, Liping&lt;/author&gt;&lt;/authors&gt;&lt;/contributors&gt;&lt;titles&gt;&lt;title&gt;An opportunistic pathogen isolated from the gut of an obese human causes obesity in germfree mice&lt;/title&gt;&lt;secondary-title&gt;The ISME journal&lt;/secondary-title&gt;&lt;/titles&gt;&lt;periodical&gt;&lt;full-title&gt;The ISME journal&lt;/full-title&gt;&lt;/periodical&gt;&lt;pages&gt;880-884&lt;/pages&gt;&lt;volume&gt;7&lt;/volume&gt;&lt;number&gt;4&lt;/number&gt;&lt;dates&gt;&lt;year&gt;2013&lt;/year&gt;&lt;/dates&gt;&lt;isbn&gt;1751-7370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45" w:tooltip="Fei, 2013 #561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45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78214E" w:rsidRPr="00093AFA" w14:paraId="797D3A76" w14:textId="77777777" w:rsidTr="00A312AD">
        <w:trPr>
          <w:trHeight w:val="6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tcBorders>
              <w:top w:val="nil"/>
              <w:bottom w:val="nil"/>
            </w:tcBorders>
          </w:tcPr>
          <w:p w14:paraId="2B5C3743" w14:textId="77777777" w:rsidR="00054517" w:rsidRPr="00DF4A09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DF4A09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lastRenderedPageBreak/>
              <w:t>8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0BC0C8A1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A T2DM clinical study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7DDD804E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BAs increased twofold, and more hydrophobicity and higher 12α-hydroxy/non-12α-hydroxy BAs ratios were linked with lower insulin sensitivity and higher plasma TG levels.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35903CE7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Haeusler&lt;/Author&gt;&lt;Year&gt;2013&lt;/Year&gt;&lt;RecNum&gt;476&lt;/RecNum&gt;&lt;DisplayText&gt;[154]&lt;/DisplayText&gt;&lt;record&gt;&lt;rec-number&gt;476&lt;/rec-number&gt;&lt;foreign-keys&gt;&lt;key app="EN" db-id="w5vxxr2riff29kewpey5x09ad0sfs2pw5ep0" timestamp="1661839120" guid="5011ff2b-fc78-4107-99bc-7d969b610d3b"&gt;476&lt;/key&gt;&lt;/foreign-keys&gt;&lt;ref-type name="Journal Article"&gt;17&lt;/ref-type&gt;&lt;contributors&gt;&lt;authors&gt;&lt;author&gt;Haeusler, Rebecca A&lt;/author&gt;&lt;author&gt;Astiarraga, Brenno&lt;/author&gt;&lt;author&gt;Camastra, Stefania&lt;/author&gt;&lt;author&gt;Accili, Domenico&lt;/author&gt;&lt;author&gt;Ferrannini, Ele&lt;/author&gt;&lt;/authors&gt;&lt;/contributors&gt;&lt;titles&gt;&lt;title&gt;Human insulin resistance is associated with increased plasma levels of 12α-hydroxylated bile acids&lt;/title&gt;&lt;secondary-title&gt;Diabetes&lt;/secondary-title&gt;&lt;/titles&gt;&lt;periodical&gt;&lt;full-title&gt;Diabetes&lt;/full-title&gt;&lt;/periodical&gt;&lt;pages&gt;4184-4191&lt;/pages&gt;&lt;volume&gt;62&lt;/volume&gt;&lt;number&gt;12&lt;/number&gt;&lt;dates&gt;&lt;year&gt;2013&lt;/year&gt;&lt;/dates&gt;&lt;isbn&gt;0012-1797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54" w:tooltip="Haeusler, 2013 #476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54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78214E" w:rsidRPr="00093AFA" w14:paraId="1269BF36" w14:textId="77777777" w:rsidTr="00A312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tcBorders>
              <w:top w:val="nil"/>
              <w:bottom w:val="nil"/>
            </w:tcBorders>
          </w:tcPr>
          <w:p w14:paraId="5438CB2F" w14:textId="77777777" w:rsidR="00054517" w:rsidRPr="00DF4A09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DF4A09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9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21D7AFC1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C57BL/6J </w:t>
            </w:r>
            <w:proofErr w:type="spellStart"/>
            <w:r w:rsidRPr="00093AFA">
              <w:rPr>
                <w:rFonts w:ascii="Book Antiqua" w:hAnsi="Book Antiqua" w:cs="Times New Roman"/>
                <w:color w:val="000000" w:themeColor="text1"/>
              </w:rPr>
              <w:t>ob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>/</w:t>
            </w:r>
            <w:proofErr w:type="spellStart"/>
            <w:r w:rsidRPr="00093AFA">
              <w:rPr>
                <w:rFonts w:ascii="Book Antiqua" w:hAnsi="Book Antiqua" w:cs="Times New Roman"/>
                <w:color w:val="000000" w:themeColor="text1"/>
              </w:rPr>
              <w:t>ob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mice, lean </w:t>
            </w:r>
            <w:proofErr w:type="spellStart"/>
            <w:r w:rsidRPr="00093AFA">
              <w:rPr>
                <w:rFonts w:ascii="Book Antiqua" w:hAnsi="Book Antiqua" w:cs="Times New Roman"/>
                <w:color w:val="000000" w:themeColor="text1"/>
              </w:rPr>
              <w:t>ob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>/</w:t>
            </w:r>
            <w:r w:rsidRPr="00093AFA">
              <w:rPr>
                <w:rFonts w:ascii="Book Antiqua" w:hAnsi="Book Antiqua" w:cs="Times New Roman"/>
                <w:color w:val="000000" w:themeColor="text1"/>
                <w:vertAlign w:val="superscript"/>
              </w:rPr>
              <w:t>+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>, and HFD-fed mice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6A7E453E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The abundance of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A.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muciniphila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decreased in mice who were obese and had T2DM. 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09335C54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Everard&lt;/Author&gt;&lt;Year&gt;2013&lt;/Year&gt;&lt;RecNum&gt;528&lt;/RecNum&gt;&lt;DisplayText&gt;[32]&lt;/DisplayText&gt;&lt;record&gt;&lt;rec-number&gt;528&lt;/rec-number&gt;&lt;foreign-keys&gt;&lt;key app="EN" db-id="w5vxxr2riff29kewpey5x09ad0sfs2pw5ep0" timestamp="1662528991" guid="ec33617d-f5b0-4232-919c-c4ff3acbbafd"&gt;528&lt;/key&gt;&lt;/foreign-keys&gt;&lt;ref-type name="Journal Article"&gt;17&lt;/ref-type&gt;&lt;contributors&gt;&lt;authors&gt;&lt;author&gt;Everard, Amandine&lt;/author&gt;&lt;author&gt;Belzer, Clara&lt;/author&gt;&lt;author&gt;Geurts, Lucie&lt;/author&gt;&lt;author&gt;Ouwerkerk, Janneke P&lt;/author&gt;&lt;author&gt;Druart, Céline&lt;/author&gt;&lt;author&gt;Bindels, Laure B&lt;/author&gt;&lt;author&gt;Guiot, Yves&lt;/author&gt;&lt;author&gt;Derrien, Muriel&lt;/author&gt;&lt;author&gt;Muccioli, Giulio G&lt;/author&gt;&lt;author&gt;Delzenne, Nathalie M&lt;/author&gt;&lt;/authors&gt;&lt;/contributors&gt;&lt;titles&gt;&lt;title&gt;Cross-talk between Akkermansia muciniphila and intestinal epithelium controls diet-induced obesity&lt;/title&gt;&lt;secondary-title&gt;Proceedings of the national academy of sciences&lt;/secondary-title&gt;&lt;/titles&gt;&lt;periodical&gt;&lt;full-title&gt;Proceedings of the National Academy of Sciences&lt;/full-title&gt;&lt;/periodical&gt;&lt;pages&gt;9066-9071&lt;/pages&gt;&lt;volume&gt;110&lt;/volume&gt;&lt;number&gt;22&lt;/number&gt;&lt;dates&gt;&lt;year&gt;2013&lt;/year&gt;&lt;/dates&gt;&lt;isbn&gt;0027-8424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32" w:tooltip="Everard, 2013 #528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32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78214E" w:rsidRPr="00093AFA" w14:paraId="04A61EA6" w14:textId="77777777" w:rsidTr="00A312AD">
        <w:trPr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tcBorders>
              <w:top w:val="nil"/>
              <w:bottom w:val="nil"/>
            </w:tcBorders>
          </w:tcPr>
          <w:p w14:paraId="7DD93309" w14:textId="77777777" w:rsidR="00054517" w:rsidRPr="00DF4A09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DF4A09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10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1087D7DC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A clinical study 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4670C280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The postprandial total bile acid response decreased in obese participants.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6EE28F73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Glicksman&lt;/Author&gt;&lt;Year&gt;2010&lt;/Year&gt;&lt;RecNum&gt;477&lt;/RecNum&gt;&lt;DisplayText&gt;[155]&lt;/DisplayText&gt;&lt;record&gt;&lt;rec-number&gt;477&lt;/rec-number&gt;&lt;foreign-keys&gt;&lt;key app="EN" db-id="w5vxxr2riff29kewpey5x09ad0sfs2pw5ep0" timestamp="1661839170" guid="be7ac7f4-1e55-4bf6-b589-c1aeeb870591"&gt;477&lt;/key&gt;&lt;/foreign-keys&gt;&lt;ref-type name="Journal Article"&gt;17&lt;/ref-type&gt;&lt;contributors&gt;&lt;authors&gt;&lt;author&gt;Glicksman, C&lt;/author&gt;&lt;author&gt;Pournaras, DJ&lt;/author&gt;&lt;author&gt;Wright, M&lt;/author&gt;&lt;author&gt;Roberts, R&lt;/author&gt;&lt;author&gt;Mahon, D&lt;/author&gt;&lt;author&gt;Welbourn, R&lt;/author&gt;&lt;author&gt;Sherwood, R&lt;/author&gt;&lt;author&gt;Alaghband-Zadeh, J&lt;/author&gt;&lt;author&gt;Le Roux, CW&lt;/author&gt;&lt;/authors&gt;&lt;/contributors&gt;&lt;titles&gt;&lt;title&gt;Postprandial plasma bile acid responses in normal weight and obese subjects&lt;/title&gt;&lt;secondary-title&gt;Annals of clinical biochemistry&lt;/secondary-title&gt;&lt;/titles&gt;&lt;periodical&gt;&lt;full-title&gt;Annals of clinical biochemistry&lt;/full-title&gt;&lt;/periodical&gt;&lt;pages&gt;482-484&lt;/pages&gt;&lt;volume&gt;47&lt;/volume&gt;&lt;number&gt;5&lt;/number&gt;&lt;dates&gt;&lt;year&gt;2010&lt;/year&gt;&lt;/dates&gt;&lt;isbn&gt;0004-5632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55" w:tooltip="Glicksman, 2010 #477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55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78214E" w:rsidRPr="00093AFA" w14:paraId="3EDBA524" w14:textId="77777777" w:rsidTr="00A312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tcBorders>
              <w:top w:val="nil"/>
              <w:bottom w:val="nil"/>
            </w:tcBorders>
          </w:tcPr>
          <w:p w14:paraId="73F2811F" w14:textId="77777777" w:rsidR="00054517" w:rsidRPr="00DF4A09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DF4A09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11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395072A8" w14:textId="33E37FFB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Pregnancy with obesity: </w:t>
            </w:r>
            <w:r w:rsidR="0091291B">
              <w:rPr>
                <w:rFonts w:ascii="Book Antiqua" w:hAnsi="Book Antiqua" w:cs="Times New Roman"/>
                <w:color w:val="000000" w:themeColor="text1"/>
              </w:rPr>
              <w:t>A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clinical study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5E4B5C30" w14:textId="33ECC1FF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The abundance of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Bifidobacterium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and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Bacteroides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decreased and that of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Staphylococcus,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Enterobacteriaceae, and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E</w:t>
            </w:r>
            <w:r w:rsidR="0078214E">
              <w:rPr>
                <w:rFonts w:ascii="Book Antiqua" w:hAnsi="Book Antiqua" w:cs="Times New Roman"/>
                <w:i/>
                <w:color w:val="000000" w:themeColor="text1"/>
              </w:rPr>
              <w:t>.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coli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increased in overweight pregnant women compared with that in normal-weight pregnant women. The abundance of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E. coli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was higher in women with excessive weight gain than in those with normal weight gain during pregnancy.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Bifidobacterium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and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A.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lastRenderedPageBreak/>
              <w:t>muciniphila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showed an opposite trend. The abundance of total bacteria,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Staphylococcus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>,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Bacteroides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>,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Bifidobacterium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>,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Enterobacteriaceae, and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E. coli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increased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and that of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Bifidobacterium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decreased.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0C1C9062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lastRenderedPageBreak/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Santacruz&lt;/Author&gt;&lt;Year&gt;2010&lt;/Year&gt;&lt;RecNum&gt;526&lt;/RecNum&gt;&lt;DisplayText&gt;[22]&lt;/DisplayText&gt;&lt;record&gt;&lt;rec-number&gt;526&lt;/rec-number&gt;&lt;foreign-keys&gt;&lt;key app="EN" db-id="w5vxxr2riff29kewpey5x09ad0sfs2pw5ep0" timestamp="1662528323" guid="c0a356d6-0985-43c9-9b21-87f37bdbd8af"&gt;526&lt;/key&gt;&lt;/foreign-keys&gt;&lt;ref-type name="Journal Article"&gt;17&lt;/ref-type&gt;&lt;contributors&gt;&lt;authors&gt;&lt;author&gt;Santacruz, Arlette&lt;/author&gt;&lt;author&gt;Collado, María Carmen&lt;/author&gt;&lt;author&gt;Garcia-Valdes, L&lt;/author&gt;&lt;author&gt;Segura, MT&lt;/author&gt;&lt;author&gt;Martin-Lagos, JA&lt;/author&gt;&lt;author&gt;Anjos, T&lt;/author&gt;&lt;author&gt;Martí-Romero, M&lt;/author&gt;&lt;author&gt;Lopez, RM&lt;/author&gt;&lt;author&gt;Florido, J&lt;/author&gt;&lt;author&gt;Campoy, Cristina&lt;/author&gt;&lt;/authors&gt;&lt;/contributors&gt;&lt;titles&gt;&lt;title&gt;Gut microbiota composition is associated with body weight, weight gain and biochemical parameters in pregnant women&lt;/title&gt;&lt;secondary-title&gt;British Journal of Nutrition&lt;/secondary-title&gt;&lt;/titles&gt;&lt;periodical&gt;&lt;full-title&gt;British Journal of Nutrition&lt;/full-title&gt;&lt;/periodical&gt;&lt;pages&gt;83-92&lt;/pages&gt;&lt;volume&gt;104&lt;/volume&gt;&lt;number&gt;1&lt;/number&gt;&lt;dates&gt;&lt;year&gt;2010&lt;/year&gt;&lt;/dates&gt;&lt;isbn&gt;1475-2662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22" w:tooltip="Santacruz, 2010 #526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22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78214E" w:rsidRPr="00093AFA" w14:paraId="178ED1ED" w14:textId="77777777" w:rsidTr="00A312AD">
        <w:trPr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tcBorders>
              <w:top w:val="nil"/>
              <w:bottom w:val="nil"/>
            </w:tcBorders>
          </w:tcPr>
          <w:p w14:paraId="0B5B2FFF" w14:textId="77777777" w:rsidR="00054517" w:rsidRPr="00DF4A09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DF4A09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12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444CFBEA" w14:textId="43EAC39E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ApoA-</w:t>
            </w:r>
            <w:r w:rsidR="0091291B">
              <w:rPr>
                <w:rFonts w:ascii="Book Antiqua" w:hAnsi="Book Antiqua" w:cs="Times New Roman"/>
                <w:color w:val="000000" w:themeColor="text1"/>
              </w:rPr>
              <w:t>1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>-knockout mice, HFD-fed mice, and wild-type mice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58691546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Gut barrier-protecting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Bifidobacterium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>species were absent, and impaired glucose tolerance was significantly increased.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52621364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Zhang&lt;/Author&gt;&lt;Year&gt;2010&lt;/Year&gt;&lt;RecNum&gt;562&lt;/RecNum&gt;&lt;DisplayText&gt;[27]&lt;/DisplayText&gt;&lt;record&gt;&lt;rec-number&gt;562&lt;/rec-number&gt;&lt;foreign-keys&gt;&lt;key app="EN" db-id="w5vxxr2riff29kewpey5x09ad0sfs2pw5ep0" timestamp="1662963890" guid="c88591e2-485d-4349-af0f-e0ab19cb4c2c"&gt;562&lt;/key&gt;&lt;/foreign-keys&gt;&lt;ref-type name="Journal Article"&gt;17&lt;/ref-type&gt;&lt;contributors&gt;&lt;authors&gt;&lt;author&gt;Zhang, Chenhong&lt;/author&gt;&lt;author&gt;Zhang, Menghui&lt;/author&gt;&lt;author&gt;Wang, Shengyue&lt;/author&gt;&lt;author&gt;Han, Ruijun&lt;/author&gt;&lt;author&gt;Cao, Youfang&lt;/author&gt;&lt;author&gt;Hua, Weiying&lt;/author&gt;&lt;author&gt;Mao, Yuejian&lt;/author&gt;&lt;author&gt;Zhang, Xiaojun&lt;/author&gt;&lt;author&gt;Pang, Xiaoyan&lt;/author&gt;&lt;author&gt;Wei, Chaochun&lt;/author&gt;&lt;/authors&gt;&lt;/contributors&gt;&lt;titles&gt;&lt;title&gt;Interactions between gut microbiota, host genetics and diet relevant to development of metabolic syndromes in mice&lt;/title&gt;&lt;secondary-title&gt;The ISME journal&lt;/secondary-title&gt;&lt;/titles&gt;&lt;periodical&gt;&lt;full-title&gt;The ISME journal&lt;/full-title&gt;&lt;/periodical&gt;&lt;pages&gt;232-241&lt;/pages&gt;&lt;volume&gt;4&lt;/volume&gt;&lt;number&gt;2&lt;/number&gt;&lt;dates&gt;&lt;year&gt;2010&lt;/year&gt;&lt;/dates&gt;&lt;isbn&gt;1751-7370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27" w:tooltip="Zhang, 2010 #562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27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78214E" w:rsidRPr="00093AFA" w14:paraId="544D25E6" w14:textId="77777777" w:rsidTr="00A312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tcBorders>
              <w:top w:val="nil"/>
              <w:bottom w:val="nil"/>
            </w:tcBorders>
          </w:tcPr>
          <w:p w14:paraId="5D182878" w14:textId="77777777" w:rsidR="00054517" w:rsidRPr="00DF4A09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DF4A09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13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02D5665A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Zucker rats (obese/lean)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4FC44D9B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Increased numbers of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Halomonas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and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Sphingomonas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species, plasma LDL and VLDL levels, and reduced urinary </w:t>
            </w:r>
            <w:proofErr w:type="spellStart"/>
            <w:r w:rsidRPr="00093AFA">
              <w:rPr>
                <w:rFonts w:ascii="Book Antiqua" w:hAnsi="Book Antiqua" w:cs="Times New Roman"/>
                <w:color w:val="000000" w:themeColor="text1"/>
              </w:rPr>
              <w:t>hippurate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and creatinine levels were noted in obese rats.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38E21505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Waldram&lt;/Author&gt;&lt;Year&gt;2009&lt;/Year&gt;&lt;RecNum&gt;534&lt;/RecNum&gt;&lt;DisplayText&gt;[156]&lt;/DisplayText&gt;&lt;record&gt;&lt;rec-number&gt;534&lt;/rec-number&gt;&lt;foreign-keys&gt;&lt;key app="EN" db-id="w5vxxr2riff29kewpey5x09ad0sfs2pw5ep0" timestamp="1662533920" guid="dc9deeb7-ce4b-4bec-9414-b62c1cfc2aa2"&gt;534&lt;/key&gt;&lt;/foreign-keys&gt;&lt;ref-type name="Journal Article"&gt;17&lt;/ref-type&gt;&lt;contributors&gt;&lt;authors&gt;&lt;author&gt;Waldram, Alison&lt;/author&gt;&lt;author&gt;Holmes, Elaine&lt;/author&gt;&lt;author&gt;Wang, Yulan&lt;/author&gt;&lt;author&gt;Rantalainen, Mattias&lt;/author&gt;&lt;author&gt;Wilson, Ian D&lt;/author&gt;&lt;author&gt;Tuohy, Kieran M&lt;/author&gt;&lt;author&gt;McCartney, Anne L&lt;/author&gt;&lt;author&gt;Gibson, Glenn R&lt;/author&gt;&lt;author&gt;Nicholson, Jeremy K&lt;/author&gt;&lt;/authors&gt;&lt;/contributors&gt;&lt;titles&gt;&lt;title&gt;Top-down systems biology modeling of host metabotype− microbiome associations in obese rodents&lt;/title&gt;&lt;secondary-title&gt;Journal of proteome research&lt;/secondary-title&gt;&lt;/titles&gt;&lt;periodical&gt;&lt;full-title&gt;Journal of proteome research&lt;/full-title&gt;&lt;/periodical&gt;&lt;pages&gt;2361-2375&lt;/pages&gt;&lt;volume&gt;8&lt;/volume&gt;&lt;number&gt;5&lt;/number&gt;&lt;dates&gt;&lt;year&gt;2009&lt;/year&gt;&lt;/dates&gt;&lt;isbn&gt;1535-3893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56" w:tooltip="Waldram, 2009 #534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56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78214E" w:rsidRPr="00093AFA" w14:paraId="4F783D74" w14:textId="77777777" w:rsidTr="00A312AD">
        <w:trPr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tcBorders>
              <w:top w:val="nil"/>
              <w:bottom w:val="nil"/>
            </w:tcBorders>
          </w:tcPr>
          <w:p w14:paraId="2EB3D487" w14:textId="77777777" w:rsidR="00054517" w:rsidRPr="00DF4A09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DF4A09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14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43ED0F11" w14:textId="5E4F8248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Overweight pregnant women: </w:t>
            </w:r>
            <w:r w:rsidR="0091291B">
              <w:rPr>
                <w:rFonts w:ascii="Book Antiqua" w:hAnsi="Book Antiqua" w:cs="Times New Roman"/>
                <w:color w:val="000000" w:themeColor="text1"/>
              </w:rPr>
              <w:t>A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clinical study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7867D8B6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Increased numbers of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Bacteroides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and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Staphylococcus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species were noted in obese pregnant women. 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42F1C0A4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Collado&lt;/Author&gt;&lt;Year&gt;2008&lt;/Year&gt;&lt;RecNum&gt;533&lt;/RecNum&gt;&lt;DisplayText&gt;[29]&lt;/DisplayText&gt;&lt;record&gt;&lt;rec-number&gt;533&lt;/rec-number&gt;&lt;foreign-keys&gt;&lt;key app="EN" db-id="w5vxxr2riff29kewpey5x09ad0sfs2pw5ep0" timestamp="1662532881" guid="866ca114-a84c-4011-b57a-0e279aedf626"&gt;533&lt;/key&gt;&lt;/foreign-keys&gt;&lt;ref-type name="Journal Article"&gt;17&lt;/ref-type&gt;&lt;contributors&gt;&lt;authors&gt;&lt;author&gt;Collado, Maria Carmen&lt;/author&gt;&lt;author&gt;Isolauri, Erika&lt;/author&gt;&lt;author&gt;Laitinen, Kirsi&lt;/author&gt;&lt;author&gt;Salminen, Seppo&lt;/author&gt;&lt;/authors&gt;&lt;/contributors&gt;&lt;titles&gt;&lt;title&gt;Distinct composition of gut microbiota during pregnancy in overweight and normal-weight women&lt;/title&gt;&lt;secondary-title&gt;The American journal of clinical nutrition&lt;/secondary-title&gt;&lt;/titles&gt;&lt;periodical&gt;&lt;full-title&gt;The American journal of clinical nutrition&lt;/full-title&gt;&lt;/periodical&gt;&lt;pages&gt;894-899&lt;/pages&gt;&lt;volume&gt;88&lt;/volume&gt;&lt;number&gt;4&lt;/number&gt;&lt;dates&gt;&lt;year&gt;2008&lt;/year&gt;&lt;/dates&gt;&lt;isbn&gt;0002-9165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29" w:tooltip="Collado, 2008 #533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29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78214E" w:rsidRPr="00093AFA" w14:paraId="402E831E" w14:textId="77777777" w:rsidTr="00A312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tcBorders>
              <w:top w:val="nil"/>
              <w:bottom w:val="nil"/>
            </w:tcBorders>
          </w:tcPr>
          <w:p w14:paraId="52DA57DE" w14:textId="77777777" w:rsidR="00054517" w:rsidRPr="00DF4A09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DF4A09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15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1D69B97D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HFD-fed mice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7BFDC214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The abundance of intestinal gram-negative and gram-positive bacteria and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Bifidobacterium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species significantly decreased and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lastRenderedPageBreak/>
              <w:t xml:space="preserve">endotoxemia significantly increased. </w:t>
            </w:r>
          </w:p>
        </w:tc>
        <w:tc>
          <w:tcPr>
            <w:tcW w:w="0" w:type="pct"/>
            <w:tcBorders>
              <w:top w:val="nil"/>
              <w:bottom w:val="nil"/>
            </w:tcBorders>
          </w:tcPr>
          <w:p w14:paraId="510B7905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lastRenderedPageBreak/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Cani&lt;/Author&gt;&lt;Year&gt;2007&lt;/Year&gt;&lt;RecNum&gt;535&lt;/RecNum&gt;&lt;DisplayText&gt;[146]&lt;/DisplayText&gt;&lt;record&gt;&lt;rec-number&gt;535&lt;/rec-number&gt;&lt;foreign-keys&gt;&lt;key app="EN" db-id="w5vxxr2riff29kewpey5x09ad0sfs2pw5ep0" timestamp="1662535539" guid="778da7c0-a505-46a2-bf18-3f9d8b08f1d4"&gt;535&lt;/key&gt;&lt;/foreign-keys&gt;&lt;ref-type name="Journal Article"&gt;17&lt;/ref-type&gt;&lt;contributors&gt;&lt;authors&gt;&lt;author&gt;Cani, Patrice D&lt;/author&gt;&lt;author&gt;Neyrinck, Audrey M&lt;/author&gt;&lt;author&gt;Fava, F&lt;/author&gt;&lt;author&gt;Knauf, Claude&lt;/author&gt;&lt;author&gt;Burcelin, Rémy G&lt;/author&gt;&lt;author&gt;Tuohy, Kieran M&lt;/author&gt;&lt;author&gt;Gibson, GR&lt;/author&gt;&lt;author&gt;Delzenne, Nathalie M&lt;/author&gt;&lt;/authors&gt;&lt;/contributors&gt;&lt;titles&gt;&lt;title&gt;Selective increases of bifidobacteria in gut microflora improve high-fat-diet-induced diabetes in mice through a mechanism associated with endotoxaemia&lt;/title&gt;&lt;secondary-title&gt;Diabetologia&lt;/secondary-title&gt;&lt;/titles&gt;&lt;periodical&gt;&lt;full-title&gt;Diabetologia&lt;/full-title&gt;&lt;/periodical&gt;&lt;pages&gt;2374-2383&lt;/pages&gt;&lt;volume&gt;50&lt;/volume&gt;&lt;number&gt;11&lt;/number&gt;&lt;dates&gt;&lt;year&gt;2007&lt;/year&gt;&lt;/dates&gt;&lt;isbn&gt;1432-0428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46" w:tooltip="Cani, 2007 #535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46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78214E" w:rsidRPr="00093AFA" w14:paraId="09E52706" w14:textId="77777777" w:rsidTr="00A312AD">
        <w:trPr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tcBorders>
              <w:top w:val="nil"/>
            </w:tcBorders>
          </w:tcPr>
          <w:p w14:paraId="5368E89E" w14:textId="77777777" w:rsidR="00054517" w:rsidRPr="00DF4A09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DF4A09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16</w:t>
            </w:r>
          </w:p>
        </w:tc>
        <w:tc>
          <w:tcPr>
            <w:tcW w:w="0" w:type="pct"/>
            <w:tcBorders>
              <w:top w:val="nil"/>
            </w:tcBorders>
          </w:tcPr>
          <w:p w14:paraId="7AB0E39D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C57BL/6J </w:t>
            </w:r>
            <w:proofErr w:type="spellStart"/>
            <w:r w:rsidRPr="00093AFA">
              <w:rPr>
                <w:rFonts w:ascii="Book Antiqua" w:hAnsi="Book Antiqua" w:cs="Times New Roman"/>
                <w:color w:val="000000" w:themeColor="text1"/>
              </w:rPr>
              <w:t>ob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>/</w:t>
            </w:r>
            <w:proofErr w:type="spellStart"/>
            <w:r w:rsidRPr="00093AFA">
              <w:rPr>
                <w:rFonts w:ascii="Book Antiqua" w:hAnsi="Book Antiqua" w:cs="Times New Roman"/>
                <w:color w:val="000000" w:themeColor="text1"/>
              </w:rPr>
              <w:t>ob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mice, lean </w:t>
            </w:r>
            <w:proofErr w:type="spellStart"/>
            <w:r w:rsidRPr="00093AFA">
              <w:rPr>
                <w:rFonts w:ascii="Book Antiqua" w:hAnsi="Book Antiqua" w:cs="Times New Roman"/>
                <w:color w:val="000000" w:themeColor="text1"/>
              </w:rPr>
              <w:t>ob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>/</w:t>
            </w:r>
            <w:r w:rsidRPr="00093AFA">
              <w:rPr>
                <w:rFonts w:ascii="Book Antiqua" w:hAnsi="Book Antiqua" w:cs="Times New Roman"/>
                <w:color w:val="000000" w:themeColor="text1"/>
                <w:vertAlign w:val="superscript"/>
              </w:rPr>
              <w:t>+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>, and wild-type mice</w:t>
            </w:r>
          </w:p>
        </w:tc>
        <w:tc>
          <w:tcPr>
            <w:tcW w:w="0" w:type="pct"/>
            <w:tcBorders>
              <w:top w:val="nil"/>
            </w:tcBorders>
          </w:tcPr>
          <w:p w14:paraId="6F1905A7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A 50% reduction was noted in the abundance of </w:t>
            </w:r>
            <w:r w:rsidRPr="0078214E">
              <w:rPr>
                <w:rFonts w:ascii="Book Antiqua" w:hAnsi="Book Antiqua" w:cs="Times New Roman"/>
                <w:i/>
                <w:iCs/>
                <w:color w:val="000000" w:themeColor="text1"/>
              </w:rPr>
              <w:t>Bacteroidetes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, and an increase was noted in the abundance of </w:t>
            </w:r>
            <w:r w:rsidRPr="0078214E">
              <w:rPr>
                <w:rFonts w:ascii="Book Antiqua" w:hAnsi="Book Antiqua" w:cs="Times New Roman"/>
                <w:i/>
                <w:iCs/>
                <w:color w:val="000000" w:themeColor="text1"/>
              </w:rPr>
              <w:t>Firmicutes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.</w:t>
            </w:r>
          </w:p>
        </w:tc>
        <w:tc>
          <w:tcPr>
            <w:tcW w:w="0" w:type="pct"/>
            <w:tcBorders>
              <w:top w:val="nil"/>
            </w:tcBorders>
          </w:tcPr>
          <w:p w14:paraId="2DFACF08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Ley&lt;/Author&gt;&lt;Year&gt;2005&lt;/Year&gt;&lt;RecNum&gt;478&lt;/RecNum&gt;&lt;DisplayText&gt;[157]&lt;/DisplayText&gt;&lt;record&gt;&lt;rec-number&gt;478&lt;/rec-number&gt;&lt;foreign-keys&gt;&lt;key app="EN" db-id="w5vxxr2riff29kewpey5x09ad0sfs2pw5ep0" timestamp="1661839233" guid="cdefbb5b-648d-4ff0-888a-67de2403b253"&gt;478&lt;/key&gt;&lt;/foreign-keys&gt;&lt;ref-type name="Journal Article"&gt;17&lt;/ref-type&gt;&lt;contributors&gt;&lt;authors&gt;&lt;author&gt;Ley, Ruth E&lt;/author&gt;&lt;author&gt;Bäckhed, Fredrik&lt;/author&gt;&lt;author&gt;Turnbaugh, Peter&lt;/author&gt;&lt;author&gt;Lozupone, Catherine A&lt;/author&gt;&lt;author&gt;Knight, Robin D&lt;/author&gt;&lt;author&gt;Gordon, Jeffrey I&lt;/author&gt;&lt;/authors&gt;&lt;/contributors&gt;&lt;titles&gt;&lt;title&gt;Obesity alters gut microbial ecology&lt;/title&gt;&lt;secondary-title&gt;Proceedings of the national academy of sciences&lt;/secondary-title&gt;&lt;/titles&gt;&lt;periodical&gt;&lt;full-title&gt;Proceedings of the National Academy of Sciences&lt;/full-title&gt;&lt;/periodical&gt;&lt;pages&gt;11070-11075&lt;/pages&gt;&lt;volume&gt;102&lt;/volume&gt;&lt;number&gt;31&lt;/number&gt;&lt;dates&gt;&lt;year&gt;2005&lt;/year&gt;&lt;/dates&gt;&lt;isbn&gt;0027-8424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57" w:tooltip="Ley, 2005 #478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57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</w:tbl>
    <w:p w14:paraId="3716BEBD" w14:textId="2813032F" w:rsidR="00054517" w:rsidRPr="00BD2429" w:rsidRDefault="0091291B" w:rsidP="00BD2429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color w:val="000000"/>
        </w:rPr>
        <w:t xml:space="preserve">ApoA-1: Apolipoprotein A-1; </w:t>
      </w:r>
      <w:r w:rsidR="0078214E" w:rsidRPr="00BD2429">
        <w:rPr>
          <w:rFonts w:ascii="Book Antiqua" w:hAnsi="Book Antiqua"/>
          <w:i/>
          <w:color w:val="000000" w:themeColor="text1"/>
        </w:rPr>
        <w:t xml:space="preserve">A. </w:t>
      </w:r>
      <w:proofErr w:type="spellStart"/>
      <w:r w:rsidR="0078214E" w:rsidRPr="00BD2429">
        <w:rPr>
          <w:rFonts w:ascii="Book Antiqua" w:hAnsi="Book Antiqua"/>
          <w:i/>
          <w:color w:val="000000" w:themeColor="text1"/>
        </w:rPr>
        <w:t>muciniphila</w:t>
      </w:r>
      <w:proofErr w:type="spellEnd"/>
      <w:r w:rsidR="0078214E" w:rsidRPr="00BD2429">
        <w:rPr>
          <w:rFonts w:ascii="Book Antiqua" w:hAnsi="Book Antiqua"/>
          <w:iCs/>
          <w:color w:val="000000" w:themeColor="text1"/>
        </w:rPr>
        <w:t>:</w:t>
      </w:r>
      <w:r w:rsidR="0078214E" w:rsidRPr="00BD242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78214E" w:rsidRPr="00BD2429">
        <w:rPr>
          <w:rFonts w:ascii="Book Antiqua" w:eastAsia="Book Antiqua" w:hAnsi="Book Antiqua" w:cs="Book Antiqua"/>
          <w:i/>
          <w:iCs/>
          <w:color w:val="000000"/>
        </w:rPr>
        <w:t>Akkermansia</w:t>
      </w:r>
      <w:proofErr w:type="spellEnd"/>
      <w:r w:rsidR="0078214E" w:rsidRPr="00BD242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78214E" w:rsidRPr="00BD2429">
        <w:rPr>
          <w:rFonts w:ascii="Book Antiqua" w:eastAsia="Book Antiqua" w:hAnsi="Book Antiqua" w:cs="Book Antiqua"/>
          <w:i/>
          <w:iCs/>
          <w:color w:val="000000"/>
        </w:rPr>
        <w:t>muciniphila</w:t>
      </w:r>
      <w:proofErr w:type="spellEnd"/>
      <w:r w:rsidR="0078214E" w:rsidRPr="00BD2429">
        <w:rPr>
          <w:rFonts w:ascii="Book Antiqua" w:eastAsia="Book Antiqua" w:hAnsi="Book Antiqua" w:cs="Book Antiqua"/>
          <w:color w:val="000000"/>
        </w:rPr>
        <w:t>; BAs</w:t>
      </w:r>
      <w:r w:rsidR="00E058F9">
        <w:rPr>
          <w:rFonts w:ascii="Book Antiqua" w:eastAsia="Book Antiqua" w:hAnsi="Book Antiqua" w:cs="Book Antiqua"/>
          <w:color w:val="000000"/>
        </w:rPr>
        <w:t>:</w:t>
      </w:r>
      <w:r w:rsidR="0078214E" w:rsidRPr="00BD2429">
        <w:rPr>
          <w:rFonts w:ascii="Book Antiqua" w:eastAsia="Book Antiqua" w:hAnsi="Book Antiqua" w:cs="Book Antiqua"/>
          <w:color w:val="000000"/>
        </w:rPr>
        <w:t xml:space="preserve"> </w:t>
      </w:r>
      <w:r w:rsidR="00E058F9">
        <w:rPr>
          <w:rFonts w:ascii="Book Antiqua" w:eastAsia="Book Antiqua" w:hAnsi="Book Antiqua" w:cs="Book Antiqua"/>
          <w:color w:val="000000"/>
        </w:rPr>
        <w:t>B</w:t>
      </w:r>
      <w:r w:rsidR="0078214E" w:rsidRPr="00BD2429">
        <w:rPr>
          <w:rFonts w:ascii="Book Antiqua" w:eastAsia="Book Antiqua" w:hAnsi="Book Antiqua" w:cs="Book Antiqua"/>
          <w:color w:val="000000"/>
        </w:rPr>
        <w:t>ile acids; BASs</w:t>
      </w:r>
      <w:r w:rsidR="00E058F9">
        <w:rPr>
          <w:rFonts w:ascii="Book Antiqua" w:eastAsia="Book Antiqua" w:hAnsi="Book Antiqua" w:cs="Book Antiqua"/>
          <w:color w:val="000000"/>
        </w:rPr>
        <w:t>:</w:t>
      </w:r>
      <w:r w:rsidR="0078214E" w:rsidRPr="00BD2429">
        <w:rPr>
          <w:rFonts w:ascii="Book Antiqua" w:eastAsia="Book Antiqua" w:hAnsi="Book Antiqua" w:cs="Book Antiqua"/>
          <w:color w:val="000000"/>
        </w:rPr>
        <w:t xml:space="preserve"> </w:t>
      </w:r>
      <w:r w:rsidR="00E058F9">
        <w:rPr>
          <w:rFonts w:ascii="Book Antiqua" w:eastAsia="Book Antiqua" w:hAnsi="Book Antiqua" w:cs="Book Antiqua"/>
          <w:color w:val="000000"/>
        </w:rPr>
        <w:t>B</w:t>
      </w:r>
      <w:r w:rsidR="0078214E" w:rsidRPr="00BD2429">
        <w:rPr>
          <w:rFonts w:ascii="Book Antiqua" w:eastAsia="Book Antiqua" w:hAnsi="Book Antiqua" w:cs="Book Antiqua"/>
          <w:color w:val="000000"/>
        </w:rPr>
        <w:t>ile acid sequestrants; C4</w:t>
      </w:r>
      <w:r w:rsidR="00E058F9">
        <w:rPr>
          <w:rFonts w:ascii="Book Antiqua" w:eastAsia="Book Antiqua" w:hAnsi="Book Antiqua" w:cs="Book Antiqua"/>
          <w:color w:val="000000"/>
        </w:rPr>
        <w:t>:</w:t>
      </w:r>
      <w:r w:rsidR="0078214E" w:rsidRPr="00BD2429">
        <w:rPr>
          <w:rFonts w:ascii="Book Antiqua" w:eastAsia="Book Antiqua" w:hAnsi="Book Antiqua" w:cs="Book Antiqua"/>
          <w:color w:val="000000"/>
        </w:rPr>
        <w:t xml:space="preserve"> 7α-hydroxy-4-cholesten-3-one; CA</w:t>
      </w:r>
      <w:r w:rsidR="00E058F9">
        <w:rPr>
          <w:rFonts w:ascii="Book Antiqua" w:eastAsia="Book Antiqua" w:hAnsi="Book Antiqua" w:cs="Book Antiqua"/>
          <w:color w:val="000000"/>
        </w:rPr>
        <w:t>:</w:t>
      </w:r>
      <w:r w:rsidR="0078214E" w:rsidRPr="00BD2429">
        <w:rPr>
          <w:rFonts w:ascii="Book Antiqua" w:eastAsia="Book Antiqua" w:hAnsi="Book Antiqua" w:cs="Book Antiqua"/>
          <w:color w:val="000000"/>
        </w:rPr>
        <w:t xml:space="preserve"> </w:t>
      </w:r>
      <w:r w:rsidR="00E058F9">
        <w:rPr>
          <w:rFonts w:ascii="Book Antiqua" w:eastAsia="Book Antiqua" w:hAnsi="Book Antiqua" w:cs="Book Antiqua"/>
          <w:color w:val="000000"/>
        </w:rPr>
        <w:t>C</w:t>
      </w:r>
      <w:r w:rsidR="0078214E" w:rsidRPr="00BD2429">
        <w:rPr>
          <w:rFonts w:ascii="Book Antiqua" w:eastAsia="Book Antiqua" w:hAnsi="Book Antiqua" w:cs="Book Antiqua"/>
          <w:color w:val="000000"/>
        </w:rPr>
        <w:t>holic acid; CDCA</w:t>
      </w:r>
      <w:r w:rsidR="00E058F9">
        <w:rPr>
          <w:rFonts w:ascii="Book Antiqua" w:eastAsia="Book Antiqua" w:hAnsi="Book Antiqua" w:cs="Book Antiqua"/>
          <w:color w:val="000000"/>
        </w:rPr>
        <w:t>:</w:t>
      </w:r>
      <w:r w:rsidR="0078214E" w:rsidRPr="00BD2429">
        <w:rPr>
          <w:rFonts w:ascii="Book Antiqua" w:eastAsia="Book Antiqua" w:hAnsi="Book Antiqua" w:cs="Book Antiqua"/>
          <w:color w:val="000000"/>
        </w:rPr>
        <w:t xml:space="preserve"> </w:t>
      </w:r>
      <w:r w:rsidR="00E058F9">
        <w:rPr>
          <w:rFonts w:ascii="Book Antiqua" w:eastAsia="Book Antiqua" w:hAnsi="Book Antiqua" w:cs="Book Antiqua"/>
          <w:color w:val="000000"/>
        </w:rPr>
        <w:t>C</w:t>
      </w:r>
      <w:r w:rsidR="0078214E" w:rsidRPr="00BD2429">
        <w:rPr>
          <w:rFonts w:ascii="Book Antiqua" w:eastAsia="Book Antiqua" w:hAnsi="Book Antiqua" w:cs="Book Antiqua"/>
          <w:color w:val="000000"/>
        </w:rPr>
        <w:t xml:space="preserve">henodeoxycholic acid; </w:t>
      </w:r>
      <w:r w:rsidR="0078214E" w:rsidRPr="00BD2429">
        <w:rPr>
          <w:rFonts w:ascii="Book Antiqua" w:hAnsi="Book Antiqua"/>
          <w:i/>
          <w:color w:val="000000" w:themeColor="text1"/>
        </w:rPr>
        <w:t xml:space="preserve">C. </w:t>
      </w:r>
      <w:proofErr w:type="spellStart"/>
      <w:r w:rsidR="0078214E" w:rsidRPr="00BD2429">
        <w:rPr>
          <w:rFonts w:ascii="Book Antiqua" w:hAnsi="Book Antiqua"/>
          <w:i/>
          <w:color w:val="000000" w:themeColor="text1"/>
        </w:rPr>
        <w:t>scindens</w:t>
      </w:r>
      <w:proofErr w:type="spellEnd"/>
      <w:r w:rsidR="0078214E" w:rsidRPr="00BD2429">
        <w:rPr>
          <w:rFonts w:ascii="Book Antiqua" w:hAnsi="Book Antiqua"/>
          <w:iCs/>
          <w:color w:val="000000" w:themeColor="text1"/>
        </w:rPr>
        <w:t xml:space="preserve">: </w:t>
      </w:r>
      <w:r w:rsidR="00BD2429" w:rsidRPr="00BD2429">
        <w:rPr>
          <w:rFonts w:ascii="Book Antiqua" w:hAnsi="Book Antiqua"/>
          <w:i/>
          <w:color w:val="000000" w:themeColor="text1"/>
        </w:rPr>
        <w:t xml:space="preserve">Clostridium </w:t>
      </w:r>
      <w:proofErr w:type="spellStart"/>
      <w:r w:rsidR="00BD2429" w:rsidRPr="00BD2429">
        <w:rPr>
          <w:rFonts w:ascii="Book Antiqua" w:hAnsi="Book Antiqua"/>
          <w:i/>
          <w:color w:val="000000" w:themeColor="text1"/>
        </w:rPr>
        <w:t>scindens</w:t>
      </w:r>
      <w:proofErr w:type="spellEnd"/>
      <w:r w:rsidR="00BD2429" w:rsidRPr="00BD2429">
        <w:rPr>
          <w:rFonts w:ascii="Book Antiqua" w:hAnsi="Book Antiqua"/>
          <w:iCs/>
          <w:color w:val="000000" w:themeColor="text1"/>
        </w:rPr>
        <w:t>;</w:t>
      </w:r>
      <w:r w:rsidR="0078214E" w:rsidRPr="00BD2429">
        <w:rPr>
          <w:rFonts w:ascii="Book Antiqua" w:eastAsia="Book Antiqua" w:hAnsi="Book Antiqua" w:cs="Book Antiqua"/>
          <w:color w:val="000000"/>
        </w:rPr>
        <w:t xml:space="preserve"> DCA</w:t>
      </w:r>
      <w:r w:rsidR="00E058F9">
        <w:rPr>
          <w:rFonts w:ascii="Book Antiqua" w:eastAsia="Book Antiqua" w:hAnsi="Book Antiqua" w:cs="Book Antiqua"/>
          <w:color w:val="000000"/>
        </w:rPr>
        <w:t>:</w:t>
      </w:r>
      <w:r w:rsidR="0078214E" w:rsidRPr="00BD2429">
        <w:rPr>
          <w:rFonts w:ascii="Book Antiqua" w:eastAsia="Book Antiqua" w:hAnsi="Book Antiqua" w:cs="Book Antiqua"/>
          <w:color w:val="000000"/>
        </w:rPr>
        <w:t xml:space="preserve"> </w:t>
      </w:r>
      <w:r w:rsidR="00E058F9">
        <w:rPr>
          <w:rFonts w:ascii="Book Antiqua" w:eastAsia="Book Antiqua" w:hAnsi="Book Antiqua" w:cs="Book Antiqua"/>
          <w:color w:val="000000"/>
        </w:rPr>
        <w:t>D</w:t>
      </w:r>
      <w:r w:rsidR="0078214E" w:rsidRPr="00BD2429">
        <w:rPr>
          <w:rFonts w:ascii="Book Antiqua" w:eastAsia="Book Antiqua" w:hAnsi="Book Antiqua" w:cs="Book Antiqua"/>
          <w:color w:val="000000"/>
        </w:rPr>
        <w:t xml:space="preserve">eoxycholic acid; </w:t>
      </w:r>
      <w:r w:rsidR="0078214E" w:rsidRPr="00BD2429">
        <w:rPr>
          <w:rFonts w:ascii="Book Antiqua" w:hAnsi="Book Antiqua"/>
          <w:i/>
          <w:color w:val="000000" w:themeColor="text1"/>
        </w:rPr>
        <w:t>E. coli</w:t>
      </w:r>
      <w:r w:rsidR="0078214E" w:rsidRPr="00BD2429">
        <w:rPr>
          <w:rFonts w:ascii="Book Antiqua" w:hAnsi="Book Antiqua"/>
          <w:iCs/>
          <w:color w:val="000000" w:themeColor="text1"/>
        </w:rPr>
        <w:t xml:space="preserve">: </w:t>
      </w:r>
      <w:r w:rsidR="00BD2429" w:rsidRPr="00BD2429">
        <w:rPr>
          <w:rFonts w:ascii="Book Antiqua" w:hAnsi="Book Antiqua"/>
          <w:i/>
          <w:color w:val="000000" w:themeColor="text1"/>
        </w:rPr>
        <w:t>Escherichia coli</w:t>
      </w:r>
      <w:r w:rsidR="00BD2429" w:rsidRPr="00BD2429">
        <w:rPr>
          <w:rFonts w:ascii="Book Antiqua" w:hAnsi="Book Antiqua"/>
          <w:iCs/>
          <w:color w:val="000000" w:themeColor="text1"/>
        </w:rPr>
        <w:t>;</w:t>
      </w:r>
      <w:r w:rsidR="0078214E" w:rsidRPr="00BD2429">
        <w:rPr>
          <w:rFonts w:ascii="Book Antiqua" w:hAnsi="Book Antiqua"/>
          <w:color w:val="000000" w:themeColor="text1"/>
        </w:rPr>
        <w:t xml:space="preserve"> </w:t>
      </w:r>
      <w:r w:rsidR="0078214E" w:rsidRPr="00BD2429">
        <w:rPr>
          <w:rFonts w:ascii="Book Antiqua" w:eastAsia="Book Antiqua" w:hAnsi="Book Antiqua" w:cs="Book Antiqua"/>
          <w:color w:val="000000"/>
        </w:rPr>
        <w:t>FGF-19</w:t>
      </w:r>
      <w:r w:rsidR="00E058F9">
        <w:rPr>
          <w:rFonts w:ascii="Book Antiqua" w:eastAsia="Book Antiqua" w:hAnsi="Book Antiqua" w:cs="Book Antiqua"/>
          <w:color w:val="000000"/>
        </w:rPr>
        <w:t>:</w:t>
      </w:r>
      <w:r w:rsidR="0078214E" w:rsidRPr="00BD2429">
        <w:rPr>
          <w:rFonts w:ascii="Book Antiqua" w:eastAsia="Book Antiqua" w:hAnsi="Book Antiqua" w:cs="Book Antiqua"/>
          <w:color w:val="000000"/>
        </w:rPr>
        <w:t xml:space="preserve"> </w:t>
      </w:r>
      <w:r w:rsidR="00E058F9">
        <w:rPr>
          <w:rFonts w:ascii="Book Antiqua" w:eastAsia="Book Antiqua" w:hAnsi="Book Antiqua" w:cs="Book Antiqua"/>
          <w:color w:val="000000"/>
        </w:rPr>
        <w:t>F</w:t>
      </w:r>
      <w:r w:rsidR="0078214E" w:rsidRPr="00BD2429">
        <w:rPr>
          <w:rFonts w:ascii="Book Antiqua" w:eastAsia="Book Antiqua" w:hAnsi="Book Antiqua" w:cs="Book Antiqua"/>
          <w:color w:val="000000"/>
        </w:rPr>
        <w:t>ibroblast growth factor 19; FBG</w:t>
      </w:r>
      <w:r w:rsidR="00E058F9">
        <w:rPr>
          <w:rFonts w:ascii="Book Antiqua" w:eastAsia="Book Antiqua" w:hAnsi="Book Antiqua" w:cs="Book Antiqua"/>
          <w:color w:val="000000"/>
        </w:rPr>
        <w:t>:</w:t>
      </w:r>
      <w:r w:rsidR="0078214E" w:rsidRPr="00BD2429">
        <w:rPr>
          <w:rFonts w:ascii="Book Antiqua" w:eastAsia="Book Antiqua" w:hAnsi="Book Antiqua" w:cs="Book Antiqua"/>
          <w:color w:val="000000"/>
        </w:rPr>
        <w:t xml:space="preserve"> </w:t>
      </w:r>
      <w:r w:rsidR="00E058F9">
        <w:rPr>
          <w:rFonts w:ascii="Book Antiqua" w:eastAsia="Book Antiqua" w:hAnsi="Book Antiqua" w:cs="Book Antiqua"/>
          <w:color w:val="000000"/>
        </w:rPr>
        <w:t>F</w:t>
      </w:r>
      <w:r w:rsidR="0078214E" w:rsidRPr="00BD2429">
        <w:rPr>
          <w:rFonts w:ascii="Book Antiqua" w:eastAsia="Book Antiqua" w:hAnsi="Book Antiqua" w:cs="Book Antiqua"/>
          <w:color w:val="000000"/>
        </w:rPr>
        <w:t>asting blood glucose; GDM</w:t>
      </w:r>
      <w:r w:rsidR="00E058F9">
        <w:rPr>
          <w:rFonts w:ascii="Book Antiqua" w:eastAsia="Book Antiqua" w:hAnsi="Book Antiqua" w:cs="Book Antiqua"/>
          <w:color w:val="000000"/>
        </w:rPr>
        <w:t>:</w:t>
      </w:r>
      <w:r w:rsidR="0078214E" w:rsidRPr="00BD2429">
        <w:rPr>
          <w:rFonts w:ascii="Book Antiqua" w:eastAsia="Book Antiqua" w:hAnsi="Book Antiqua" w:cs="Book Antiqua"/>
          <w:color w:val="000000"/>
        </w:rPr>
        <w:t xml:space="preserve"> </w:t>
      </w:r>
      <w:r w:rsidR="00E058F9">
        <w:rPr>
          <w:rFonts w:ascii="Book Antiqua" w:eastAsia="Book Antiqua" w:hAnsi="Book Antiqua" w:cs="Book Antiqua"/>
          <w:color w:val="000000"/>
        </w:rPr>
        <w:t>G</w:t>
      </w:r>
      <w:r w:rsidR="0078214E" w:rsidRPr="00BD2429">
        <w:rPr>
          <w:rFonts w:ascii="Book Antiqua" w:eastAsia="Book Antiqua" w:hAnsi="Book Antiqua" w:cs="Book Antiqua"/>
          <w:color w:val="000000"/>
        </w:rPr>
        <w:t>estational diabetes mellitus; GLP-1</w:t>
      </w:r>
      <w:r w:rsidR="00E058F9">
        <w:rPr>
          <w:rFonts w:ascii="Book Antiqua" w:eastAsia="Book Antiqua" w:hAnsi="Book Antiqua" w:cs="Book Antiqua"/>
          <w:color w:val="000000"/>
        </w:rPr>
        <w:t>:</w:t>
      </w:r>
      <w:r w:rsidR="0078214E" w:rsidRPr="00BD2429">
        <w:rPr>
          <w:rFonts w:ascii="Book Antiqua" w:eastAsia="Book Antiqua" w:hAnsi="Book Antiqua" w:cs="Book Antiqua"/>
          <w:color w:val="000000"/>
        </w:rPr>
        <w:t xml:space="preserve"> </w:t>
      </w:r>
      <w:r w:rsidR="00E058F9">
        <w:rPr>
          <w:rFonts w:ascii="Book Antiqua" w:eastAsia="Book Antiqua" w:hAnsi="Book Antiqua" w:cs="Book Antiqua"/>
          <w:color w:val="000000"/>
        </w:rPr>
        <w:t>G</w:t>
      </w:r>
      <w:r w:rsidR="0078214E" w:rsidRPr="00BD2429">
        <w:rPr>
          <w:rFonts w:ascii="Book Antiqua" w:eastAsia="Book Antiqua" w:hAnsi="Book Antiqua" w:cs="Book Antiqua"/>
          <w:color w:val="000000"/>
        </w:rPr>
        <w:t>lucagon-like peptide-1; HFD</w:t>
      </w:r>
      <w:r w:rsidR="00E058F9">
        <w:rPr>
          <w:rFonts w:ascii="Book Antiqua" w:eastAsia="Book Antiqua" w:hAnsi="Book Antiqua" w:cs="Book Antiqua"/>
          <w:color w:val="000000"/>
        </w:rPr>
        <w:t>:</w:t>
      </w:r>
      <w:r w:rsidR="0078214E" w:rsidRPr="00BD2429">
        <w:rPr>
          <w:rFonts w:ascii="Book Antiqua" w:eastAsia="Book Antiqua" w:hAnsi="Book Antiqua" w:cs="Book Antiqua"/>
          <w:color w:val="000000"/>
        </w:rPr>
        <w:t xml:space="preserve"> </w:t>
      </w:r>
      <w:r w:rsidR="00E058F9">
        <w:rPr>
          <w:rFonts w:ascii="Book Antiqua" w:eastAsia="Book Antiqua" w:hAnsi="Book Antiqua" w:cs="Book Antiqua"/>
          <w:color w:val="000000"/>
        </w:rPr>
        <w:t>H</w:t>
      </w:r>
      <w:r w:rsidR="0078214E" w:rsidRPr="00BD2429">
        <w:rPr>
          <w:rFonts w:ascii="Book Antiqua" w:eastAsia="Book Antiqua" w:hAnsi="Book Antiqua" w:cs="Book Antiqua"/>
          <w:color w:val="000000"/>
        </w:rPr>
        <w:t>igh-fat diet; LCA</w:t>
      </w:r>
      <w:r w:rsidR="00E058F9">
        <w:rPr>
          <w:rFonts w:ascii="Book Antiqua" w:eastAsia="Book Antiqua" w:hAnsi="Book Antiqua" w:cs="Book Antiqua"/>
          <w:color w:val="000000"/>
        </w:rPr>
        <w:t>:</w:t>
      </w:r>
      <w:r w:rsidR="0078214E" w:rsidRPr="00BD2429">
        <w:rPr>
          <w:rFonts w:ascii="Book Antiqua" w:eastAsia="Book Antiqua" w:hAnsi="Book Antiqua" w:cs="Book Antiqua"/>
          <w:color w:val="000000"/>
        </w:rPr>
        <w:t xml:space="preserve"> </w:t>
      </w:r>
      <w:r w:rsidR="00E058F9">
        <w:rPr>
          <w:rFonts w:ascii="Book Antiqua" w:eastAsia="Book Antiqua" w:hAnsi="Book Antiqua" w:cs="Book Antiqua"/>
          <w:color w:val="000000"/>
        </w:rPr>
        <w:t>L</w:t>
      </w:r>
      <w:r w:rsidR="0078214E" w:rsidRPr="00BD2429">
        <w:rPr>
          <w:rFonts w:ascii="Book Antiqua" w:eastAsia="Book Antiqua" w:hAnsi="Book Antiqua" w:cs="Book Antiqua"/>
          <w:color w:val="000000"/>
        </w:rPr>
        <w:t>ithocholic acid; LDL</w:t>
      </w:r>
      <w:r w:rsidR="00E058F9">
        <w:rPr>
          <w:rFonts w:ascii="Book Antiqua" w:eastAsia="Book Antiqua" w:hAnsi="Book Antiqua" w:cs="Book Antiqua"/>
          <w:color w:val="000000"/>
        </w:rPr>
        <w:t>: L</w:t>
      </w:r>
      <w:r w:rsidR="0078214E" w:rsidRPr="00BD2429">
        <w:rPr>
          <w:rFonts w:ascii="Book Antiqua" w:eastAsia="Book Antiqua" w:hAnsi="Book Antiqua" w:cs="Book Antiqua"/>
          <w:color w:val="000000"/>
        </w:rPr>
        <w:t xml:space="preserve">ow-density lipoprotein; </w:t>
      </w:r>
      <w:r w:rsidR="00BD2429" w:rsidRPr="00BD2429">
        <w:rPr>
          <w:rFonts w:ascii="Book Antiqua" w:eastAsia="Book Antiqua" w:hAnsi="Book Antiqua" w:cs="Book Antiqua"/>
          <w:color w:val="000000"/>
        </w:rPr>
        <w:t>T1DM</w:t>
      </w:r>
      <w:r w:rsidR="00E058F9">
        <w:rPr>
          <w:rFonts w:ascii="Book Antiqua" w:eastAsia="Book Antiqua" w:hAnsi="Book Antiqua" w:cs="Book Antiqua"/>
          <w:color w:val="000000"/>
        </w:rPr>
        <w:t>:</w:t>
      </w:r>
      <w:r w:rsidR="00BD2429" w:rsidRPr="00BD2429">
        <w:rPr>
          <w:rFonts w:ascii="Book Antiqua" w:eastAsia="Book Antiqua" w:hAnsi="Book Antiqua" w:cs="Book Antiqua"/>
          <w:color w:val="000000"/>
        </w:rPr>
        <w:t xml:space="preserve"> </w:t>
      </w:r>
      <w:r w:rsidR="00E058F9">
        <w:rPr>
          <w:rFonts w:ascii="Book Antiqua" w:eastAsia="Book Antiqua" w:hAnsi="Book Antiqua" w:cs="Book Antiqua"/>
          <w:color w:val="000000"/>
        </w:rPr>
        <w:t>T</w:t>
      </w:r>
      <w:r w:rsidR="00BD2429" w:rsidRPr="00BD2429">
        <w:rPr>
          <w:rFonts w:ascii="Book Antiqua" w:eastAsia="Book Antiqua" w:hAnsi="Book Antiqua" w:cs="Book Antiqua"/>
          <w:color w:val="000000"/>
        </w:rPr>
        <w:t xml:space="preserve">ype 1 diabetes mellitus; </w:t>
      </w:r>
      <w:r w:rsidR="0078214E" w:rsidRPr="00BD2429">
        <w:rPr>
          <w:rFonts w:ascii="Book Antiqua" w:eastAsia="Book Antiqua" w:hAnsi="Book Antiqua" w:cs="Book Antiqua"/>
          <w:color w:val="000000"/>
        </w:rPr>
        <w:t>T2DM</w:t>
      </w:r>
      <w:r w:rsidR="00E058F9">
        <w:rPr>
          <w:rFonts w:ascii="Book Antiqua" w:eastAsia="Book Antiqua" w:hAnsi="Book Antiqua" w:cs="Book Antiqua"/>
          <w:color w:val="000000"/>
        </w:rPr>
        <w:t>:</w:t>
      </w:r>
      <w:r w:rsidR="0078214E" w:rsidRPr="00BD2429">
        <w:rPr>
          <w:rFonts w:ascii="Book Antiqua" w:eastAsia="Book Antiqua" w:hAnsi="Book Antiqua" w:cs="Book Antiqua"/>
          <w:color w:val="000000"/>
        </w:rPr>
        <w:t xml:space="preserve"> </w:t>
      </w:r>
      <w:r w:rsidR="00E058F9">
        <w:rPr>
          <w:rFonts w:ascii="Book Antiqua" w:eastAsia="Book Antiqua" w:hAnsi="Book Antiqua" w:cs="Book Antiqua"/>
          <w:color w:val="000000"/>
        </w:rPr>
        <w:t>T</w:t>
      </w:r>
      <w:r w:rsidR="0078214E" w:rsidRPr="00BD2429">
        <w:rPr>
          <w:rFonts w:ascii="Book Antiqua" w:eastAsia="Book Antiqua" w:hAnsi="Book Antiqua" w:cs="Book Antiqua"/>
          <w:color w:val="000000"/>
        </w:rPr>
        <w:t>ype 2 diabetes mellitus; TGs</w:t>
      </w:r>
      <w:r w:rsidR="00E058F9">
        <w:rPr>
          <w:rFonts w:ascii="Book Antiqua" w:eastAsia="Book Antiqua" w:hAnsi="Book Antiqua" w:cs="Book Antiqua"/>
          <w:color w:val="000000"/>
        </w:rPr>
        <w:t>:</w:t>
      </w:r>
      <w:r w:rsidR="0078214E" w:rsidRPr="00BD2429">
        <w:rPr>
          <w:rFonts w:ascii="Book Antiqua" w:eastAsia="Book Antiqua" w:hAnsi="Book Antiqua" w:cs="Book Antiqua"/>
          <w:color w:val="000000"/>
        </w:rPr>
        <w:t xml:space="preserve"> </w:t>
      </w:r>
      <w:r w:rsidR="00E058F9">
        <w:rPr>
          <w:rFonts w:ascii="Book Antiqua" w:eastAsia="Book Antiqua" w:hAnsi="Book Antiqua" w:cs="Book Antiqua"/>
          <w:color w:val="000000"/>
        </w:rPr>
        <w:t>T</w:t>
      </w:r>
      <w:r w:rsidR="0078214E" w:rsidRPr="00BD2429">
        <w:rPr>
          <w:rFonts w:ascii="Book Antiqua" w:eastAsia="Book Antiqua" w:hAnsi="Book Antiqua" w:cs="Book Antiqua"/>
          <w:color w:val="000000"/>
        </w:rPr>
        <w:t>riglycerides; UDCA</w:t>
      </w:r>
      <w:r w:rsidR="00E058F9">
        <w:rPr>
          <w:rFonts w:ascii="Book Antiqua" w:eastAsia="Book Antiqua" w:hAnsi="Book Antiqua" w:cs="Book Antiqua"/>
          <w:color w:val="000000"/>
        </w:rPr>
        <w:t>:</w:t>
      </w:r>
      <w:r w:rsidR="0078214E" w:rsidRPr="00BD242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E058F9">
        <w:rPr>
          <w:rFonts w:ascii="Book Antiqua" w:eastAsia="Book Antiqua" w:hAnsi="Book Antiqua" w:cs="Book Antiqua"/>
          <w:color w:val="000000"/>
        </w:rPr>
        <w:t>U</w:t>
      </w:r>
      <w:r w:rsidR="0078214E" w:rsidRPr="00BD2429">
        <w:rPr>
          <w:rFonts w:ascii="Book Antiqua" w:eastAsia="Book Antiqua" w:hAnsi="Book Antiqua" w:cs="Book Antiqua"/>
          <w:color w:val="000000"/>
        </w:rPr>
        <w:t>rsodeoxycholic</w:t>
      </w:r>
      <w:proofErr w:type="spellEnd"/>
      <w:r w:rsidR="0078214E" w:rsidRPr="00BD2429">
        <w:rPr>
          <w:rFonts w:ascii="Book Antiqua" w:eastAsia="Book Antiqua" w:hAnsi="Book Antiqua" w:cs="Book Antiqua"/>
          <w:color w:val="000000"/>
        </w:rPr>
        <w:t xml:space="preserve"> acid; VLDL</w:t>
      </w:r>
      <w:r w:rsidR="00E058F9">
        <w:rPr>
          <w:rFonts w:ascii="Book Antiqua" w:eastAsia="Book Antiqua" w:hAnsi="Book Antiqua" w:cs="Book Antiqua"/>
          <w:color w:val="000000"/>
        </w:rPr>
        <w:t>:</w:t>
      </w:r>
      <w:r w:rsidR="0078214E" w:rsidRPr="00BD2429">
        <w:rPr>
          <w:rFonts w:ascii="Book Antiqua" w:eastAsia="Book Antiqua" w:hAnsi="Book Antiqua" w:cs="Book Antiqua"/>
          <w:color w:val="000000"/>
        </w:rPr>
        <w:t xml:space="preserve"> </w:t>
      </w:r>
      <w:r w:rsidR="00E058F9">
        <w:rPr>
          <w:rFonts w:ascii="Book Antiqua" w:eastAsia="Book Antiqua" w:hAnsi="Book Antiqua" w:cs="Book Antiqua"/>
          <w:color w:val="000000"/>
        </w:rPr>
        <w:t>V</w:t>
      </w:r>
      <w:r w:rsidR="0078214E" w:rsidRPr="00BD2429">
        <w:rPr>
          <w:rFonts w:ascii="Book Antiqua" w:eastAsia="Book Antiqua" w:hAnsi="Book Antiqua" w:cs="Book Antiqua"/>
          <w:color w:val="000000"/>
        </w:rPr>
        <w:t>ery-low-density lipoprotein</w:t>
      </w:r>
      <w:r w:rsidR="00BD2429" w:rsidRPr="00BD2429">
        <w:rPr>
          <w:rFonts w:ascii="Book Antiqua" w:eastAsia="Book Antiqua" w:hAnsi="Book Antiqua" w:cs="Book Antiqua"/>
          <w:color w:val="000000"/>
        </w:rPr>
        <w:t>.</w:t>
      </w:r>
    </w:p>
    <w:p w14:paraId="7EA01CEB" w14:textId="7CD51ABE" w:rsidR="00054517" w:rsidRPr="00093AFA" w:rsidRDefault="0078214E" w:rsidP="00DF4A09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color w:val="000000" w:themeColor="text1"/>
        </w:rPr>
      </w:pPr>
      <w:r>
        <w:rPr>
          <w:rFonts w:ascii="Book Antiqua" w:hAnsi="Book Antiqua"/>
          <w:b/>
          <w:bCs/>
          <w:color w:val="000000" w:themeColor="text1"/>
        </w:rPr>
        <w:br w:type="page"/>
      </w:r>
      <w:r w:rsidR="00054517" w:rsidRPr="00093AFA">
        <w:rPr>
          <w:rFonts w:ascii="Book Antiqua" w:hAnsi="Book Antiqua"/>
          <w:b/>
          <w:bCs/>
          <w:color w:val="000000" w:themeColor="text1"/>
        </w:rPr>
        <w:lastRenderedPageBreak/>
        <w:t xml:space="preserve">Table 2 Drugs that target bile acids and gut microbes to alleviate metabolic diseases </w:t>
      </w:r>
    </w:p>
    <w:tbl>
      <w:tblPr>
        <w:tblStyle w:val="PlainTable2"/>
        <w:tblW w:w="5000" w:type="pct"/>
        <w:tblLook w:val="04A0" w:firstRow="1" w:lastRow="0" w:firstColumn="1" w:lastColumn="0" w:noHBand="0" w:noVBand="1"/>
      </w:tblPr>
      <w:tblGrid>
        <w:gridCol w:w="747"/>
        <w:gridCol w:w="2338"/>
        <w:gridCol w:w="2726"/>
        <w:gridCol w:w="2649"/>
        <w:gridCol w:w="900"/>
      </w:tblGrid>
      <w:tr w:rsidR="005733F0" w:rsidRPr="005733F0" w14:paraId="77A7CA42" w14:textId="77777777" w:rsidTr="00A312A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9" w:type="pct"/>
          </w:tcPr>
          <w:p w14:paraId="5F824F6B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Cs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Cs w:val="0"/>
                <w:color w:val="000000" w:themeColor="text1"/>
              </w:rPr>
              <w:t>No.</w:t>
            </w:r>
          </w:p>
        </w:tc>
        <w:tc>
          <w:tcPr>
            <w:tcW w:w="1249" w:type="pct"/>
          </w:tcPr>
          <w:p w14:paraId="252D92DD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Cs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Cs w:val="0"/>
                <w:color w:val="000000" w:themeColor="text1"/>
              </w:rPr>
              <w:t>Drugs</w:t>
            </w:r>
          </w:p>
        </w:tc>
        <w:tc>
          <w:tcPr>
            <w:tcW w:w="1456" w:type="pct"/>
          </w:tcPr>
          <w:p w14:paraId="6067FDB4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Cs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Cs w:val="0"/>
                <w:color w:val="000000" w:themeColor="text1"/>
              </w:rPr>
              <w:t>Model</w:t>
            </w:r>
          </w:p>
        </w:tc>
        <w:tc>
          <w:tcPr>
            <w:tcW w:w="1415" w:type="pct"/>
          </w:tcPr>
          <w:p w14:paraId="107CBEEE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Cs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Cs w:val="0"/>
                <w:color w:val="000000" w:themeColor="text1"/>
              </w:rPr>
              <w:t>Findings</w:t>
            </w:r>
          </w:p>
        </w:tc>
        <w:tc>
          <w:tcPr>
            <w:tcW w:w="481" w:type="pct"/>
          </w:tcPr>
          <w:p w14:paraId="1CB57074" w14:textId="76999424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Cs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Cs w:val="0"/>
                <w:color w:val="000000" w:themeColor="text1"/>
              </w:rPr>
              <w:t>Ref</w:t>
            </w:r>
            <w:r w:rsidR="005733F0" w:rsidRPr="005733F0">
              <w:rPr>
                <w:rFonts w:ascii="Book Antiqua" w:hAnsi="Book Antiqua" w:cs="Times New Roman"/>
                <w:bCs w:val="0"/>
                <w:color w:val="000000" w:themeColor="text1"/>
              </w:rPr>
              <w:t>.</w:t>
            </w:r>
          </w:p>
        </w:tc>
      </w:tr>
      <w:tr w:rsidR="005733F0" w:rsidRPr="00093AFA" w14:paraId="421BDDF8" w14:textId="77777777" w:rsidTr="00A312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9" w:type="pct"/>
            <w:tcBorders>
              <w:bottom w:val="nil"/>
            </w:tcBorders>
          </w:tcPr>
          <w:p w14:paraId="7B07480C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 w:val="0"/>
                <w:color w:val="000000" w:themeColor="text1"/>
              </w:rPr>
              <w:t>1</w:t>
            </w:r>
          </w:p>
        </w:tc>
        <w:tc>
          <w:tcPr>
            <w:tcW w:w="1249" w:type="pct"/>
            <w:tcBorders>
              <w:bottom w:val="nil"/>
            </w:tcBorders>
          </w:tcPr>
          <w:p w14:paraId="548CF455" w14:textId="05B8D17A" w:rsidR="00054517" w:rsidRPr="006346A5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Malgun Gothic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A combination of GLP-1 and DMR</w:t>
            </w:r>
          </w:p>
        </w:tc>
        <w:tc>
          <w:tcPr>
            <w:tcW w:w="1456" w:type="pct"/>
            <w:tcBorders>
              <w:bottom w:val="nil"/>
            </w:tcBorders>
          </w:tcPr>
          <w:p w14:paraId="3E863F70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An insulin-dependent T2DM clinical study</w:t>
            </w:r>
          </w:p>
        </w:tc>
        <w:tc>
          <w:tcPr>
            <w:tcW w:w="1415" w:type="pct"/>
            <w:tcBorders>
              <w:bottom w:val="nil"/>
            </w:tcBorders>
          </w:tcPr>
          <w:p w14:paraId="3F3C8E5E" w14:textId="1E48D6D1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Combined treatment allowed the discontinuation of insulin treatment in 69% of patients, increased postprandial unconjugated bile acid responses, induced an overall increase in the secondary bile acid response, induced an increase in the 12α-hydroxy:</w:t>
            </w:r>
            <w:r w:rsidR="006346A5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non-12α-hydroxy BA ratio, and improved the microbiome response. </w:t>
            </w:r>
          </w:p>
        </w:tc>
        <w:tc>
          <w:tcPr>
            <w:tcW w:w="481" w:type="pct"/>
            <w:tcBorders>
              <w:bottom w:val="nil"/>
            </w:tcBorders>
          </w:tcPr>
          <w:p w14:paraId="112E8E75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Meiring&lt;/Author&gt;&lt;Year&gt;2022&lt;/Year&gt;&lt;RecNum&gt;479&lt;/RecNum&gt;&lt;DisplayText&gt;[158]&lt;/DisplayText&gt;&lt;record&gt;&lt;rec-number&gt;479&lt;/rec-number&gt;&lt;foreign-keys&gt;&lt;key app="EN" db-id="w5vxxr2riff29kewpey5x09ad0sfs2pw5ep0" timestamp="1661839333" guid="b3e3dcb0-de3f-4399-8d91-ff1949efff70"&gt;479&lt;/key&gt;&lt;/foreign-keys&gt;&lt;ref-type name="Journal Article"&gt;17&lt;/ref-type&gt;&lt;contributors&gt;&lt;authors&gt;&lt;author&gt;Meiring, Suzanne&lt;/author&gt;&lt;author&gt;Meessen, Emma CE&lt;/author&gt;&lt;author&gt;van Baar, Annieke CG&lt;/author&gt;&lt;author&gt;Holleman, Frits&lt;/author&gt;&lt;author&gt;Nieuwdorp, Max&lt;/author&gt;&lt;author&gt;Olde Damink, Steven W&lt;/author&gt;&lt;author&gt;Schaap, Frank G&lt;/author&gt;&lt;author&gt;Vaz, Fred M&lt;/author&gt;&lt;author&gt;Groen, Albert K&lt;/author&gt;&lt;author&gt;Soeters, Maarten R&lt;/author&gt;&lt;/authors&gt;&lt;/contributors&gt;&lt;titles&gt;&lt;title&gt;Duodenal mucosal resurfacing with a GLP-1 receptor agonist increases postprandial unconjugated bile acids in patients with insulin-dependent type 2 diabetes&lt;/title&gt;&lt;secondary-title&gt;American Journal of Physiology-Endocrinology and Metabolism&lt;/secondary-title&gt;&lt;/titles&gt;&lt;periodical&gt;&lt;full-title&gt;American Journal of Physiology-Endocrinology and Metabolism&lt;/full-title&gt;&lt;/periodical&gt;&lt;pages&gt;E132-E140&lt;/pages&gt;&lt;volume&gt;322&lt;/volume&gt;&lt;number&gt;2&lt;/number&gt;&lt;dates&gt;&lt;year&gt;2022&lt;/year&gt;&lt;/dates&gt;&lt;isbn&gt;0193-1849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58" w:tooltip="Meiring, 2022 #479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58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5733F0" w:rsidRPr="00093AFA" w14:paraId="7650EFB0" w14:textId="77777777" w:rsidTr="00A312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9" w:type="pct"/>
            <w:tcBorders>
              <w:top w:val="nil"/>
              <w:bottom w:val="nil"/>
            </w:tcBorders>
          </w:tcPr>
          <w:p w14:paraId="421F472A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 w:val="0"/>
                <w:color w:val="000000" w:themeColor="text1"/>
              </w:rPr>
              <w:t>2</w:t>
            </w:r>
          </w:p>
        </w:tc>
        <w:tc>
          <w:tcPr>
            <w:tcW w:w="1249" w:type="pct"/>
            <w:tcBorders>
              <w:top w:val="nil"/>
              <w:bottom w:val="nil"/>
            </w:tcBorders>
          </w:tcPr>
          <w:p w14:paraId="44F9E874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proofErr w:type="spellStart"/>
            <w:r w:rsidRPr="00093AFA">
              <w:rPr>
                <w:rFonts w:ascii="Book Antiqua" w:hAnsi="Book Antiqua" w:cs="Times New Roman"/>
                <w:color w:val="000000" w:themeColor="text1"/>
              </w:rPr>
              <w:t>Colesevelam</w:t>
            </w:r>
            <w:proofErr w:type="spellEnd"/>
          </w:p>
        </w:tc>
        <w:tc>
          <w:tcPr>
            <w:tcW w:w="1456" w:type="pct"/>
            <w:tcBorders>
              <w:top w:val="nil"/>
              <w:bottom w:val="nil"/>
            </w:tcBorders>
          </w:tcPr>
          <w:p w14:paraId="42578DF2" w14:textId="7529242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Germ-free C57BL/6 mice with obesity, NAFLD, and NASH</w:t>
            </w:r>
          </w:p>
        </w:tc>
        <w:tc>
          <w:tcPr>
            <w:tcW w:w="1415" w:type="pct"/>
            <w:tcBorders>
              <w:top w:val="nil"/>
              <w:bottom w:val="nil"/>
            </w:tcBorders>
          </w:tcPr>
          <w:p w14:paraId="32D57F68" w14:textId="3C11F6FF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Reduced body and liver weight gain were noted in microbiome-humanized mice, in addition to the amelioration of hepatic inflammation, steatosis, fibrosis, and IR. </w:t>
            </w:r>
            <w:proofErr w:type="spellStart"/>
            <w:r w:rsidRPr="00093AFA">
              <w:rPr>
                <w:rFonts w:ascii="Book Antiqua" w:hAnsi="Book Antiqua" w:cs="Times New Roman"/>
                <w:color w:val="000000" w:themeColor="text1"/>
              </w:rPr>
              <w:t>Colesevelam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increased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de novo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bile acid synthesis and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lastRenderedPageBreak/>
              <w:t xml:space="preserve">reduced the hepatic cholesterol content in microbiome-humanized mice, induced the expression of the antimicrobial genes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Reg3g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and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Reg3b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in the distal small intestine, and reduced plasma LPS levels.</w:t>
            </w:r>
          </w:p>
        </w:tc>
        <w:tc>
          <w:tcPr>
            <w:tcW w:w="481" w:type="pct"/>
            <w:tcBorders>
              <w:top w:val="nil"/>
              <w:bottom w:val="nil"/>
            </w:tcBorders>
          </w:tcPr>
          <w:p w14:paraId="43859278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lastRenderedPageBreak/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Hartmann&lt;/Author&gt;&lt;Year&gt;2022&lt;/Year&gt;&lt;RecNum&gt;480&lt;/RecNum&gt;&lt;DisplayText&gt;[159]&lt;/DisplayText&gt;&lt;record&gt;&lt;rec-number&gt;480&lt;/rec-number&gt;&lt;foreign-keys&gt;&lt;key app="EN" db-id="w5vxxr2riff29kewpey5x09ad0sfs2pw5ep0" timestamp="1661839452" guid="03d2fcef-8b6c-46d0-a903-e052cd4b8530"&gt;480&lt;/key&gt;&lt;/foreign-keys&gt;&lt;ref-type name="Journal Article"&gt;17&lt;/ref-type&gt;&lt;contributors&gt;&lt;authors&gt;&lt;author&gt;Hartmann, Phillipp&lt;/author&gt;&lt;author&gt;Duan, Yi&lt;/author&gt;&lt;author&gt;Miyamoto, Yukiko&lt;/author&gt;&lt;author&gt;Demir, Münevver&lt;/author&gt;&lt;author&gt;Lang, Sonja&lt;/author&gt;&lt;author&gt;Hasa, Elda&lt;/author&gt;&lt;author&gt;Stern, Patrick&lt;/author&gt;&lt;author&gt;Yamashita, Dennis&lt;/author&gt;&lt;author&gt;Conrad, Mary&lt;/author&gt;&lt;author&gt;Eckmann, Lars&lt;/author&gt;&lt;/authors&gt;&lt;/contributors&gt;&lt;titles&gt;&lt;title&gt;Colesevelam ameliorates non-alcoholic steatohepatitis and obesity in mice&lt;/title&gt;&lt;secondary-title&gt;Hepatology International&lt;/secondary-title&gt;&lt;/titles&gt;&lt;periodical&gt;&lt;full-title&gt;Hepatology International&lt;/full-title&gt;&lt;/periodical&gt;&lt;pages&gt;359-370&lt;/pages&gt;&lt;volume&gt;16&lt;/volume&gt;&lt;number&gt;2&lt;/number&gt;&lt;dates&gt;&lt;year&gt;2022&lt;/year&gt;&lt;/dates&gt;&lt;isbn&gt;1936-0541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59" w:tooltip="Hartmann, 2022 #480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59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5733F0" w:rsidRPr="00093AFA" w14:paraId="5328A2D7" w14:textId="77777777" w:rsidTr="00A312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9" w:type="pct"/>
            <w:tcBorders>
              <w:top w:val="nil"/>
              <w:bottom w:val="nil"/>
            </w:tcBorders>
          </w:tcPr>
          <w:p w14:paraId="1A083AEF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 w:val="0"/>
                <w:color w:val="000000" w:themeColor="text1"/>
              </w:rPr>
              <w:t>3</w:t>
            </w:r>
          </w:p>
        </w:tc>
        <w:tc>
          <w:tcPr>
            <w:tcW w:w="1249" w:type="pct"/>
            <w:tcBorders>
              <w:top w:val="nil"/>
              <w:bottom w:val="nil"/>
            </w:tcBorders>
          </w:tcPr>
          <w:p w14:paraId="48C9B060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Vancomycin</w:t>
            </w:r>
          </w:p>
        </w:tc>
        <w:tc>
          <w:tcPr>
            <w:tcW w:w="1456" w:type="pct"/>
            <w:tcBorders>
              <w:top w:val="nil"/>
              <w:bottom w:val="nil"/>
            </w:tcBorders>
          </w:tcPr>
          <w:p w14:paraId="7C802CA3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proofErr w:type="spellStart"/>
            <w:r w:rsidRPr="00093AFA">
              <w:rPr>
                <w:rFonts w:ascii="Book Antiqua" w:hAnsi="Book Antiqua" w:cs="Times New Roman"/>
                <w:color w:val="000000" w:themeColor="text1"/>
              </w:rPr>
              <w:t>iNOS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  <w:vertAlign w:val="superscript"/>
              </w:rPr>
              <w:t>−/−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mice</w:t>
            </w:r>
          </w:p>
        </w:tc>
        <w:tc>
          <w:tcPr>
            <w:tcW w:w="1415" w:type="pct"/>
            <w:tcBorders>
              <w:top w:val="nil"/>
              <w:bottom w:val="nil"/>
            </w:tcBorders>
          </w:tcPr>
          <w:p w14:paraId="5C3D5A48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Metabolic disturbances, dyslipidemia, and insulin resistance in </w:t>
            </w:r>
            <w:proofErr w:type="spellStart"/>
            <w:r w:rsidRPr="00093AFA">
              <w:rPr>
                <w:rFonts w:ascii="Book Antiqua" w:hAnsi="Book Antiqua" w:cs="Times New Roman"/>
                <w:color w:val="000000" w:themeColor="text1"/>
              </w:rPr>
              <w:t>iNOS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  <w:vertAlign w:val="superscript"/>
              </w:rPr>
              <w:t>−/−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mice were improved by the vancomycin-mediated reduction of gram-positive bacteria.</w:t>
            </w:r>
          </w:p>
        </w:tc>
        <w:tc>
          <w:tcPr>
            <w:tcW w:w="481" w:type="pct"/>
            <w:tcBorders>
              <w:top w:val="nil"/>
              <w:bottom w:val="nil"/>
            </w:tcBorders>
          </w:tcPr>
          <w:p w14:paraId="38BD59BE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Aggarwal&lt;/Author&gt;&lt;Year&gt;2022&lt;/Year&gt;&lt;RecNum&gt;483&lt;/RecNum&gt;&lt;DisplayText&gt;[160]&lt;/DisplayText&gt;&lt;record&gt;&lt;rec-number&gt;483&lt;/rec-number&gt;&lt;foreign-keys&gt;&lt;key app="EN" db-id="w5vxxr2riff29kewpey5x09ad0sfs2pw5ep0" timestamp="1661839871" guid="1755d9c3-4064-44a7-b7b2-e930915d36de"&gt;483&lt;/key&gt;&lt;/foreign-keys&gt;&lt;ref-type name="Journal Article"&gt;17&lt;/ref-type&gt;&lt;contributors&gt;&lt;authors&gt;&lt;author&gt;Aggarwal, Hobby&lt;/author&gt;&lt;author&gt;Pathak, Priya&lt;/author&gt;&lt;author&gt;Singh, Vishal&lt;/author&gt;&lt;author&gt;Kumar, Yashwant&lt;/author&gt;&lt;author&gt;Shankar, Manoharan&lt;/author&gt;&lt;author&gt;Das, Bhabatosh&lt;/author&gt;&lt;author&gt;Jagavelu, Kumaravelu&lt;/author&gt;&lt;author&gt;Dikshit, Madhu&lt;/author&gt;&lt;/authors&gt;&lt;/contributors&gt;&lt;titles&gt;&lt;title&gt;Vancomycin-Induced Modulation of Gram-Positive Gut Bacteria and Metabolites Remediates Insulin Resistance in iNOS Knockout Mice&lt;/title&gt;&lt;secondary-title&gt;Frontiers in cellular and infection microbiology&lt;/secondary-title&gt;&lt;/titles&gt;&lt;periodical&gt;&lt;full-title&gt;Frontiers in cellular and infection microbiology&lt;/full-title&gt;&lt;/periodical&gt;&lt;pages&gt;1439&lt;/pages&gt;&lt;dates&gt;&lt;year&gt;2022&lt;/year&gt;&lt;/dates&gt;&lt;isbn&gt;2235-2988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60" w:tooltip="Aggarwal, 2022 #483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60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5733F0" w:rsidRPr="00093AFA" w14:paraId="46C3AA08" w14:textId="77777777" w:rsidTr="00A312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9" w:type="pct"/>
            <w:tcBorders>
              <w:top w:val="nil"/>
              <w:bottom w:val="nil"/>
            </w:tcBorders>
          </w:tcPr>
          <w:p w14:paraId="58FC039F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 w:val="0"/>
                <w:color w:val="000000" w:themeColor="text1"/>
              </w:rPr>
              <w:t>4</w:t>
            </w:r>
          </w:p>
        </w:tc>
        <w:tc>
          <w:tcPr>
            <w:tcW w:w="1249" w:type="pct"/>
            <w:tcBorders>
              <w:top w:val="nil"/>
              <w:bottom w:val="nil"/>
            </w:tcBorders>
          </w:tcPr>
          <w:p w14:paraId="5723CBB8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Sevelamer</w:t>
            </w:r>
          </w:p>
        </w:tc>
        <w:tc>
          <w:tcPr>
            <w:tcW w:w="1456" w:type="pct"/>
            <w:tcBorders>
              <w:top w:val="nil"/>
              <w:bottom w:val="nil"/>
            </w:tcBorders>
          </w:tcPr>
          <w:p w14:paraId="134B2D56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Western diet-fed C57BL/6J mice with NASH</w:t>
            </w:r>
          </w:p>
        </w:tc>
        <w:tc>
          <w:tcPr>
            <w:tcW w:w="1415" w:type="pct"/>
            <w:tcBorders>
              <w:top w:val="nil"/>
              <w:bottom w:val="nil"/>
            </w:tcBorders>
          </w:tcPr>
          <w:p w14:paraId="6E91B27A" w14:textId="7FEBAF4C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Interruption of intestinal reabsorption and reduction of circulating bile acid levels were noted.</w:t>
            </w:r>
            <w:r w:rsidR="006346A5">
              <w:rPr>
                <w:rFonts w:ascii="Book Antiqua" w:hAnsi="Book Antiqua" w:cs="Times New Roman" w:hint="eastAsia"/>
                <w:color w:val="000000" w:themeColor="text1"/>
                <w:lang w:eastAsia="zh-CN"/>
              </w:rPr>
              <w:t xml:space="preserve">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Microbiota complexity in the cecum was reversed by increasing the abundance of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Lactobacillus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and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lastRenderedPageBreak/>
              <w:t xml:space="preserve">decreasing the abundance of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Desulfovibrio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>. Hepatic injury was reversed, and the progression of NASH, including steatosis, inflammation, and fibrosis, was inhibited.</w:t>
            </w:r>
          </w:p>
        </w:tc>
        <w:tc>
          <w:tcPr>
            <w:tcW w:w="481" w:type="pct"/>
            <w:tcBorders>
              <w:top w:val="nil"/>
              <w:bottom w:val="nil"/>
            </w:tcBorders>
          </w:tcPr>
          <w:p w14:paraId="6678E3AF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lastRenderedPageBreak/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Takahashi&lt;/Author&gt;&lt;Year&gt;2020&lt;/Year&gt;&lt;RecNum&gt;485&lt;/RecNum&gt;&lt;DisplayText&gt;[161]&lt;/DisplayText&gt;&lt;record&gt;&lt;rec-number&gt;485&lt;/rec-number&gt;&lt;foreign-keys&gt;&lt;key app="EN" db-id="w5vxxr2riff29kewpey5x09ad0sfs2pw5ep0" timestamp="1661840186" guid="a9c99619-8e4f-425b-b46d-b8e5542949b3"&gt;485&lt;/key&gt;&lt;/foreign-keys&gt;&lt;ref-type name="Journal Article"&gt;17&lt;/ref-type&gt;&lt;contributors&gt;&lt;authors&gt;&lt;author&gt;Takahashi, Shogo&lt;/author&gt;&lt;author&gt;Luo, Yuhuan&lt;/author&gt;&lt;author&gt;Ranjit, Suman&lt;/author&gt;&lt;author&gt;Xie, Cen&lt;/author&gt;&lt;author&gt;Libby, Andrew E&lt;/author&gt;&lt;author&gt;Orlicky, David J&lt;/author&gt;&lt;author&gt;Dvornikov, Alexander&lt;/author&gt;&lt;author&gt;Wang, Xiaoxin X&lt;/author&gt;&lt;author&gt;Myakala, Komuraiah&lt;/author&gt;&lt;author&gt;Jones, Bryce A&lt;/author&gt;&lt;/authors&gt;&lt;/contributors&gt;&lt;titles&gt;&lt;title&gt;Bile acid sequestration reverses liver injury and prevents progression of nonalcoholic steatohepatitis in Western diet–fed mice&lt;/title&gt;&lt;secondary-title&gt;Journal of Biological Chemistry&lt;/secondary-title&gt;&lt;/titles&gt;&lt;periodical&gt;&lt;full-title&gt;Journal of Biological Chemistry&lt;/full-title&gt;&lt;/periodical&gt;&lt;pages&gt;4733-4747&lt;/pages&gt;&lt;volume&gt;295&lt;/volume&gt;&lt;number&gt;14&lt;/number&gt;&lt;dates&gt;&lt;year&gt;2020&lt;/year&gt;&lt;/dates&gt;&lt;isbn&gt;0021-9258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61" w:tooltip="Takahashi, 2020 #485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61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5733F0" w:rsidRPr="00093AFA" w14:paraId="581612A1" w14:textId="77777777" w:rsidTr="00A312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9" w:type="pct"/>
            <w:tcBorders>
              <w:top w:val="nil"/>
              <w:bottom w:val="nil"/>
            </w:tcBorders>
          </w:tcPr>
          <w:p w14:paraId="5B5EDF9A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 w:val="0"/>
                <w:color w:val="000000" w:themeColor="text1"/>
              </w:rPr>
              <w:t>5</w:t>
            </w:r>
          </w:p>
        </w:tc>
        <w:tc>
          <w:tcPr>
            <w:tcW w:w="1249" w:type="pct"/>
            <w:tcBorders>
              <w:top w:val="nil"/>
              <w:bottom w:val="nil"/>
            </w:tcBorders>
          </w:tcPr>
          <w:p w14:paraId="61B509F5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Sevelamer</w:t>
            </w:r>
          </w:p>
        </w:tc>
        <w:tc>
          <w:tcPr>
            <w:tcW w:w="1456" w:type="pct"/>
            <w:tcBorders>
              <w:top w:val="nil"/>
              <w:bottom w:val="nil"/>
            </w:tcBorders>
          </w:tcPr>
          <w:p w14:paraId="794BF53C" w14:textId="16D5B92F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CDHF-fed C57BL/6J mice</w:t>
            </w:r>
          </w:p>
        </w:tc>
        <w:tc>
          <w:tcPr>
            <w:tcW w:w="1415" w:type="pct"/>
            <w:tcBorders>
              <w:top w:val="nil"/>
              <w:bottom w:val="nil"/>
            </w:tcBorders>
          </w:tcPr>
          <w:p w14:paraId="58D19569" w14:textId="32441C7E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Hepatic steatosis, macrophage infiltration, and pericellular fibrosis were prevented in CDHF-fed mice.</w:t>
            </w:r>
            <w:r w:rsidR="006346A5">
              <w:rPr>
                <w:rFonts w:ascii="Book Antiqua" w:hAnsi="Book Antiqua" w:cs="Times New Roman" w:hint="eastAsia"/>
                <w:color w:val="000000" w:themeColor="text1"/>
                <w:lang w:eastAsia="zh-CN"/>
              </w:rPr>
              <w:t xml:space="preserve">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>The portal levels of total bile acid were reduced, and hepatic and intestinal FXR activation was inhibited.</w:t>
            </w:r>
            <w:r w:rsidR="006346A5">
              <w:rPr>
                <w:rFonts w:ascii="Book Antiqua" w:hAnsi="Book Antiqua" w:cs="Times New Roman" w:hint="eastAsia"/>
                <w:color w:val="000000" w:themeColor="text1"/>
                <w:lang w:eastAsia="zh-CN"/>
              </w:rPr>
              <w:t xml:space="preserve">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The α-diversity was decreased, and decreases in </w:t>
            </w:r>
            <w:proofErr w:type="spellStart"/>
            <w:r w:rsidRPr="006346A5">
              <w:rPr>
                <w:rFonts w:ascii="Book Antiqua" w:hAnsi="Book Antiqua" w:cs="Times New Roman"/>
                <w:i/>
                <w:iCs/>
                <w:color w:val="000000" w:themeColor="text1"/>
              </w:rPr>
              <w:t>Lactobacillaceae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and </w:t>
            </w:r>
            <w:proofErr w:type="spellStart"/>
            <w:r w:rsidRPr="006346A5">
              <w:rPr>
                <w:rFonts w:ascii="Book Antiqua" w:hAnsi="Book Antiqua" w:cs="Times New Roman"/>
                <w:i/>
                <w:iCs/>
                <w:color w:val="000000" w:themeColor="text1"/>
              </w:rPr>
              <w:t>Clostridiaceae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populations and increases in </w:t>
            </w:r>
            <w:proofErr w:type="spellStart"/>
            <w:r w:rsidRPr="006346A5">
              <w:rPr>
                <w:rFonts w:ascii="Book Antiqua" w:hAnsi="Book Antiqua" w:cs="Times New Roman"/>
                <w:i/>
                <w:iCs/>
                <w:color w:val="000000" w:themeColor="text1"/>
              </w:rPr>
              <w:t>Desulfovibrionaceae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and </w:t>
            </w:r>
            <w:r w:rsidRPr="006346A5">
              <w:rPr>
                <w:rFonts w:ascii="Book Antiqua" w:hAnsi="Book Antiqua" w:cs="Times New Roman"/>
                <w:i/>
                <w:iCs/>
                <w:color w:val="000000" w:themeColor="text1"/>
              </w:rPr>
              <w:lastRenderedPageBreak/>
              <w:t>Enterobacteriaceae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populations were prevented in CDHF-fed mice.</w:t>
            </w:r>
            <w:r w:rsidR="006346A5">
              <w:rPr>
                <w:rFonts w:ascii="Book Antiqua" w:hAnsi="Book Antiqua" w:cs="Times New Roman" w:hint="eastAsia"/>
                <w:color w:val="000000" w:themeColor="text1"/>
                <w:lang w:eastAsia="zh-CN"/>
              </w:rPr>
              <w:t xml:space="preserve">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>Intestinal tight junction proteins were restored and portal LPS levels were reduced, resulting in the suppression of the hepatic toll-like receptor 4 signaling pathway.</w:t>
            </w:r>
          </w:p>
        </w:tc>
        <w:tc>
          <w:tcPr>
            <w:tcW w:w="481" w:type="pct"/>
            <w:tcBorders>
              <w:top w:val="nil"/>
              <w:bottom w:val="nil"/>
            </w:tcBorders>
          </w:tcPr>
          <w:p w14:paraId="7B5DC9DD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lastRenderedPageBreak/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Tsuji&lt;/Author&gt;&lt;Year&gt;2020&lt;/Year&gt;&lt;RecNum&gt;486&lt;/RecNum&gt;&lt;DisplayText&gt;[162]&lt;/DisplayText&gt;&lt;record&gt;&lt;rec-number&gt;486&lt;/rec-number&gt;&lt;foreign-keys&gt;&lt;key app="EN" db-id="w5vxxr2riff29kewpey5x09ad0sfs2pw5ep0" timestamp="1661840221" guid="1cf4a053-d226-48da-8d49-9ed71ff05b1c"&gt;486&lt;/key&gt;&lt;/foreign-keys&gt;&lt;ref-type name="Journal Article"&gt;17&lt;/ref-type&gt;&lt;contributors&gt;&lt;authors&gt;&lt;author&gt;Tsuji, Yuki&lt;/author&gt;&lt;author&gt;Kaji, Kosuke&lt;/author&gt;&lt;author&gt;Kitade, Mitsuteru&lt;/author&gt;&lt;author&gt;Kaya, Daisuke&lt;/author&gt;&lt;author&gt;Kitagawa, Koh&lt;/author&gt;&lt;author&gt;Ozutsumi, Takahiro&lt;/author&gt;&lt;author&gt;Fujinaga, Yukihisa&lt;/author&gt;&lt;author&gt;Takaya, Hiroaki&lt;/author&gt;&lt;author&gt;Kawaratani, Hideto&lt;/author&gt;&lt;author&gt;Namisaki, Tadashi&lt;/author&gt;&lt;/authors&gt;&lt;/contributors&gt;&lt;titles&gt;&lt;title&gt;Bile acid sequestrant, sevelamer ameliorates hepatic fibrosis with reduced overload of endogenous lipopolysaccharide in experimental nonalcoholic steatohepatitis&lt;/title&gt;&lt;secondary-title&gt;Microorganisms&lt;/secondary-title&gt;&lt;/titles&gt;&lt;periodical&gt;&lt;full-title&gt;Microorganisms&lt;/full-title&gt;&lt;/periodical&gt;&lt;pages&gt;925&lt;/pages&gt;&lt;volume&gt;8&lt;/volume&gt;&lt;number&gt;6&lt;/number&gt;&lt;dates&gt;&lt;year&gt;2020&lt;/year&gt;&lt;/dates&gt;&lt;isbn&gt;2076-2607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62" w:tooltip="Tsuji, 2020 #486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62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5733F0" w:rsidRPr="00093AFA" w14:paraId="21862CB4" w14:textId="77777777" w:rsidTr="00A312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9" w:type="pct"/>
            <w:tcBorders>
              <w:top w:val="nil"/>
              <w:bottom w:val="nil"/>
            </w:tcBorders>
          </w:tcPr>
          <w:p w14:paraId="61D5812E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 w:val="0"/>
                <w:color w:val="000000" w:themeColor="text1"/>
              </w:rPr>
              <w:t>6</w:t>
            </w:r>
          </w:p>
        </w:tc>
        <w:tc>
          <w:tcPr>
            <w:tcW w:w="1249" w:type="pct"/>
            <w:tcBorders>
              <w:top w:val="nil"/>
              <w:bottom w:val="nil"/>
            </w:tcBorders>
          </w:tcPr>
          <w:p w14:paraId="56C9A19E" w14:textId="294C90A3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i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B</w:t>
            </w:r>
            <w:r w:rsidR="0091291B">
              <w:rPr>
                <w:rFonts w:ascii="Book Antiqua" w:hAnsi="Book Antiqua" w:cs="Times New Roman"/>
                <w:i/>
                <w:color w:val="000000" w:themeColor="text1"/>
              </w:rPr>
              <w:t>.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animalis</w:t>
            </w:r>
            <w:proofErr w:type="spellEnd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>01</w:t>
            </w:r>
          </w:p>
        </w:tc>
        <w:tc>
          <w:tcPr>
            <w:tcW w:w="1456" w:type="pct"/>
            <w:tcBorders>
              <w:top w:val="nil"/>
              <w:bottom w:val="nil"/>
            </w:tcBorders>
          </w:tcPr>
          <w:p w14:paraId="104A176C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A T2DM rat model</w:t>
            </w:r>
          </w:p>
        </w:tc>
        <w:tc>
          <w:tcPr>
            <w:tcW w:w="1415" w:type="pct"/>
            <w:tcBorders>
              <w:top w:val="nil"/>
              <w:bottom w:val="nil"/>
            </w:tcBorders>
          </w:tcPr>
          <w:p w14:paraId="057148BA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Treatment with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B.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animalis</w:t>
            </w:r>
            <w:proofErr w:type="spellEnd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01 improved OGTT, HOMA-IR, and lipid profiles; reduced hepatic tissue injury; increased glycogen levels; improved antioxidant levels; and modulated the expression of genes involved in hepatic glucose metabolism and the IRS/PI3K/AKT pathway. Moreover, it positively regulated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lastRenderedPageBreak/>
              <w:t>the hepatic Keap1/Nrf2 pathway.</w:t>
            </w:r>
          </w:p>
        </w:tc>
        <w:tc>
          <w:tcPr>
            <w:tcW w:w="481" w:type="pct"/>
            <w:tcBorders>
              <w:top w:val="nil"/>
              <w:bottom w:val="nil"/>
            </w:tcBorders>
          </w:tcPr>
          <w:p w14:paraId="65FFCDC7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lastRenderedPageBreak/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Zhang&lt;/Author&gt;&lt;Year&gt;2020&lt;/Year&gt;&lt;RecNum&gt;585&lt;/RecNum&gt;&lt;DisplayText&gt;[141]&lt;/DisplayText&gt;&lt;record&gt;&lt;rec-number&gt;585&lt;/rec-number&gt;&lt;foreign-keys&gt;&lt;key app="EN" db-id="w5vxxr2riff29kewpey5x09ad0sfs2pw5ep0" timestamp="1663041339" guid="7198313d-cae6-4cf8-b9d0-126010e76b85"&gt;585&lt;/key&gt;&lt;/foreign-keys&gt;&lt;ref-type name="Journal Article"&gt;17&lt;/ref-type&gt;&lt;contributors&gt;&lt;authors&gt;&lt;author&gt;Zhang, Jinlan&lt;/author&gt;&lt;author&gt;Wang, Shibo&lt;/author&gt;&lt;author&gt;Zeng, Zhu&lt;/author&gt;&lt;author&gt;Qin, Yuxuan&lt;/author&gt;&lt;author&gt;Shen, Qian&lt;/author&gt;&lt;author&gt;Li, Pinglan&lt;/author&gt;&lt;/authors&gt;&lt;/contributors&gt;&lt;titles&gt;&lt;title&gt;Anti-diabetic effects of Bifidobacterium animalis 01 through improving hepatic insulin sensitivity in type 2 diabetic rat model&lt;/title&gt;&lt;secondary-title&gt;Journal of Functional Foods&lt;/secondary-title&gt;&lt;/titles&gt;&lt;periodical&gt;&lt;full-title&gt;Journal of Functional Foods&lt;/full-title&gt;&lt;/periodical&gt;&lt;pages&gt;103843&lt;/pages&gt;&lt;volume&gt;67&lt;/volume&gt;&lt;dates&gt;&lt;year&gt;2020&lt;/year&gt;&lt;/dates&gt;&lt;isbn&gt;1756-4646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41" w:tooltip="Zhang, 2020 #585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41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5733F0" w:rsidRPr="00093AFA" w14:paraId="61F2183D" w14:textId="77777777" w:rsidTr="00A312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9" w:type="pct"/>
            <w:tcBorders>
              <w:top w:val="nil"/>
              <w:bottom w:val="nil"/>
            </w:tcBorders>
          </w:tcPr>
          <w:p w14:paraId="336DADF6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 w:val="0"/>
                <w:color w:val="000000" w:themeColor="text1"/>
              </w:rPr>
              <w:t>7</w:t>
            </w:r>
          </w:p>
        </w:tc>
        <w:tc>
          <w:tcPr>
            <w:tcW w:w="1249" w:type="pct"/>
            <w:tcBorders>
              <w:top w:val="nil"/>
              <w:bottom w:val="nil"/>
            </w:tcBorders>
          </w:tcPr>
          <w:p w14:paraId="11B79587" w14:textId="3C47959B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i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A</w:t>
            </w:r>
            <w:r w:rsidR="0091291B">
              <w:rPr>
                <w:rFonts w:ascii="Book Antiqua" w:hAnsi="Book Antiqua" w:cs="Times New Roman"/>
                <w:i/>
                <w:color w:val="000000" w:themeColor="text1"/>
              </w:rPr>
              <w:t>.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muciniphila</w:t>
            </w:r>
            <w:proofErr w:type="spellEnd"/>
          </w:p>
        </w:tc>
        <w:tc>
          <w:tcPr>
            <w:tcW w:w="1456" w:type="pct"/>
            <w:tcBorders>
              <w:top w:val="nil"/>
              <w:bottom w:val="nil"/>
            </w:tcBorders>
          </w:tcPr>
          <w:p w14:paraId="4AF029BE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Overweight/obese insulin-resistant volunteers</w:t>
            </w:r>
          </w:p>
        </w:tc>
        <w:tc>
          <w:tcPr>
            <w:tcW w:w="1415" w:type="pct"/>
            <w:tcBorders>
              <w:top w:val="nil"/>
              <w:bottom w:val="nil"/>
            </w:tcBorders>
          </w:tcPr>
          <w:p w14:paraId="7A7E45B9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A.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muciniphila</w:t>
            </w:r>
            <w:proofErr w:type="spellEnd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improved insulin sensitivity; reduced insulinemia and plasma total cholesterol levels; and slightly reduced body weight, fat mass, and hip circumference. Three months after supplementation with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A.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muciniphila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>, liver dysfunction and inflammatory blood marker levels decreased without affecting the gut microbiome structure.</w:t>
            </w:r>
          </w:p>
        </w:tc>
        <w:tc>
          <w:tcPr>
            <w:tcW w:w="481" w:type="pct"/>
            <w:tcBorders>
              <w:top w:val="nil"/>
              <w:bottom w:val="nil"/>
            </w:tcBorders>
          </w:tcPr>
          <w:p w14:paraId="5945B308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Depommier&lt;/Author&gt;&lt;Year&gt;2019&lt;/Year&gt;&lt;RecNum&gt;569&lt;/RecNum&gt;&lt;DisplayText&gt;[132]&lt;/DisplayText&gt;&lt;record&gt;&lt;rec-number&gt;569&lt;/rec-number&gt;&lt;foreign-keys&gt;&lt;key app="EN" db-id="w5vxxr2riff29kewpey5x09ad0sfs2pw5ep0" timestamp="1662972133" guid="89ca5609-458f-49ea-bb01-72f0f5c451af"&gt;569&lt;/key&gt;&lt;/foreign-keys&gt;&lt;ref-type name="Journal Article"&gt;17&lt;/ref-type&gt;&lt;contributors&gt;&lt;authors&gt;&lt;author&gt;Depommier, Clara&lt;/author&gt;&lt;author&gt;Everard, Amandine&lt;/author&gt;&lt;author&gt;Druart, Céline&lt;/author&gt;&lt;author&gt;Plovier, Hubert&lt;/author&gt;&lt;author&gt;Van Hul, Matthias&lt;/author&gt;&lt;author&gt;Vieira-Silva, Sara&lt;/author&gt;&lt;author&gt;Falony, Gwen&lt;/author&gt;&lt;author&gt;Raes, Jeroen&lt;/author&gt;&lt;author&gt;Maiter, Dominique&lt;/author&gt;&lt;author&gt;Delzenne, Nathalie M&lt;/author&gt;&lt;/authors&gt;&lt;/contributors&gt;&lt;titles&gt;&lt;title&gt;Supplementation with Akkermansia muciniphila in overweight and obese human volunteers: a proof-of-concept exploratory study&lt;/title&gt;&lt;secondary-title&gt;Nature medicine&lt;/secondary-title&gt;&lt;/titles&gt;&lt;periodical&gt;&lt;full-title&gt;Nature medicine&lt;/full-title&gt;&lt;/periodical&gt;&lt;pages&gt;1096-1103&lt;/pages&gt;&lt;volume&gt;25&lt;/volume&gt;&lt;number&gt;7&lt;/number&gt;&lt;dates&gt;&lt;year&gt;2019&lt;/year&gt;&lt;/dates&gt;&lt;isbn&gt;1546-170X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32" w:tooltip="Depommier, 2019 #569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32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5733F0" w:rsidRPr="00093AFA" w14:paraId="3B9A2F2A" w14:textId="77777777" w:rsidTr="00A312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9" w:type="pct"/>
            <w:tcBorders>
              <w:top w:val="nil"/>
              <w:bottom w:val="nil"/>
            </w:tcBorders>
          </w:tcPr>
          <w:p w14:paraId="1F98D04D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 w:val="0"/>
                <w:color w:val="000000" w:themeColor="text1"/>
              </w:rPr>
              <w:t>8</w:t>
            </w:r>
          </w:p>
        </w:tc>
        <w:tc>
          <w:tcPr>
            <w:tcW w:w="1249" w:type="pct"/>
            <w:tcBorders>
              <w:top w:val="nil"/>
              <w:bottom w:val="nil"/>
            </w:tcBorders>
          </w:tcPr>
          <w:p w14:paraId="447BE247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Bacteroides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>transplantation</w:t>
            </w:r>
          </w:p>
        </w:tc>
        <w:tc>
          <w:tcPr>
            <w:tcW w:w="1456" w:type="pct"/>
            <w:tcBorders>
              <w:top w:val="nil"/>
              <w:bottom w:val="nil"/>
            </w:tcBorders>
          </w:tcPr>
          <w:p w14:paraId="5FA4A27F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A clinical study on children with diabetes/germ-free NOD mice</w:t>
            </w:r>
          </w:p>
        </w:tc>
        <w:tc>
          <w:tcPr>
            <w:tcW w:w="1415" w:type="pct"/>
            <w:tcBorders>
              <w:top w:val="nil"/>
              <w:bottom w:val="nil"/>
            </w:tcBorders>
          </w:tcPr>
          <w:p w14:paraId="49FAC0C5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Compared with germ-free NOD mice, the onset of diabetes was markedly delayed in all bacteriome-humanized participants.</w:t>
            </w:r>
          </w:p>
        </w:tc>
        <w:tc>
          <w:tcPr>
            <w:tcW w:w="481" w:type="pct"/>
            <w:tcBorders>
              <w:top w:val="nil"/>
              <w:bottom w:val="nil"/>
            </w:tcBorders>
          </w:tcPr>
          <w:p w14:paraId="33C22F37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Neuman&lt;/Author&gt;&lt;Year&gt;2019&lt;/Year&gt;&lt;RecNum&gt;560&lt;/RecNum&gt;&lt;DisplayText&gt;[163]&lt;/DisplayText&gt;&lt;record&gt;&lt;rec-number&gt;560&lt;/rec-number&gt;&lt;foreign-keys&gt;&lt;key app="EN" db-id="w5vxxr2riff29kewpey5x09ad0sfs2pw5ep0" timestamp="1662604998" guid="1f61f406-5b61-4687-81a9-9735a9fe66ce"&gt;560&lt;/key&gt;&lt;/foreign-keys&gt;&lt;ref-type name="Journal Article"&gt;17&lt;/ref-type&gt;&lt;contributors&gt;&lt;authors&gt;&lt;author&gt;Neuman, Vit&lt;/author&gt;&lt;author&gt;Cinek, Ondrej&lt;/author&gt;&lt;author&gt;Funda, David P&lt;/author&gt;&lt;author&gt;Hudcovic, Tomas&lt;/author&gt;&lt;author&gt;Golias, Jaroslav&lt;/author&gt;&lt;author&gt;Kramna, Lenka&lt;/author&gt;&lt;author&gt;Petruzelkova, Lenka&lt;/author&gt;&lt;author&gt;Pruhova, Stepanka&lt;/author&gt;&lt;author&gt;Sumnik, Zdenek&lt;/author&gt;&lt;/authors&gt;&lt;/contributors&gt;&lt;titles&gt;&lt;title&gt;Human gut microbiota transferred to germ-free NOD mice modulate the progression towards type 1 diabetes regardless of the pace of beta cell function loss in the donor&lt;/title&gt;&lt;secondary-title&gt;Diabetologia&lt;/secondary-title&gt;&lt;/titles&gt;&lt;periodical&gt;&lt;full-title&gt;Diabetologia&lt;/full-title&gt;&lt;/periodical&gt;&lt;pages&gt;1291-1296&lt;/pages&gt;&lt;volume&gt;62&lt;/volume&gt;&lt;number&gt;7&lt;/number&gt;&lt;dates&gt;&lt;year&gt;2019&lt;/year&gt;&lt;/dates&gt;&lt;isbn&gt;1432-0428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63" w:tooltip="Neuman, 2019 #560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63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5733F0" w:rsidRPr="00093AFA" w14:paraId="5D59AC2C" w14:textId="77777777" w:rsidTr="00A312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9" w:type="pct"/>
            <w:tcBorders>
              <w:top w:val="nil"/>
              <w:bottom w:val="nil"/>
            </w:tcBorders>
          </w:tcPr>
          <w:p w14:paraId="25104476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 w:val="0"/>
                <w:color w:val="000000" w:themeColor="text1"/>
              </w:rPr>
              <w:t>9</w:t>
            </w:r>
          </w:p>
        </w:tc>
        <w:tc>
          <w:tcPr>
            <w:tcW w:w="1249" w:type="pct"/>
            <w:tcBorders>
              <w:top w:val="nil"/>
              <w:bottom w:val="nil"/>
            </w:tcBorders>
          </w:tcPr>
          <w:p w14:paraId="7C1F3369" w14:textId="2F706740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i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A</w:t>
            </w:r>
            <w:r w:rsidR="006015F9">
              <w:rPr>
                <w:rFonts w:ascii="Book Antiqua" w:hAnsi="Book Antiqua" w:cs="Times New Roman"/>
                <w:i/>
                <w:color w:val="000000" w:themeColor="text1"/>
              </w:rPr>
              <w:t>.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muciniphila</w:t>
            </w:r>
            <w:proofErr w:type="spellEnd"/>
          </w:p>
        </w:tc>
        <w:tc>
          <w:tcPr>
            <w:tcW w:w="1456" w:type="pct"/>
            <w:tcBorders>
              <w:top w:val="nil"/>
              <w:bottom w:val="nil"/>
            </w:tcBorders>
          </w:tcPr>
          <w:p w14:paraId="54044D76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C57BL/6 mice/HFD-fed mice </w:t>
            </w:r>
          </w:p>
        </w:tc>
        <w:tc>
          <w:tcPr>
            <w:tcW w:w="1415" w:type="pct"/>
            <w:tcBorders>
              <w:top w:val="nil"/>
              <w:bottom w:val="nil"/>
            </w:tcBorders>
          </w:tcPr>
          <w:p w14:paraId="166EF9FF" w14:textId="4E62916A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A.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muciniphila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treatment reversed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lastRenderedPageBreak/>
              <w:t>HFD-induced fat mass gain, metabolic endotoxemia, adipose tissue inflammation, and IR.</w:t>
            </w:r>
            <w:r w:rsidR="006346A5">
              <w:rPr>
                <w:rFonts w:ascii="Book Antiqua" w:hAnsi="Book Antiqua" w:cs="Times New Roman" w:hint="eastAsia"/>
                <w:color w:val="000000" w:themeColor="text1"/>
                <w:lang w:eastAsia="zh-CN"/>
              </w:rPr>
              <w:t xml:space="preserve">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A.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muciniphila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supplementation increased the intestinal levels of endocannabinoids that control inflammation, the gut barrier, and gut peptide secretion. </w:t>
            </w:r>
          </w:p>
        </w:tc>
        <w:tc>
          <w:tcPr>
            <w:tcW w:w="481" w:type="pct"/>
            <w:tcBorders>
              <w:top w:val="nil"/>
              <w:bottom w:val="nil"/>
            </w:tcBorders>
          </w:tcPr>
          <w:p w14:paraId="3A795FB6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lastRenderedPageBreak/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Everard&lt;/Author&gt;&lt;Year&gt;2013&lt;/Year&gt;&lt;RecNum&gt;528&lt;/RecNum&gt;&lt;DisplayText&gt;[32]&lt;/DisplayText&gt;&lt;record&gt;&lt;rec-number&gt;528&lt;/rec-number&gt;&lt;foreign-keys&gt;&lt;key app="EN" db-id="w5vxxr2riff29kewpey5x09ad0sfs2pw5ep0" timestamp="1662528991" guid="ec33617d-f5b0-4232-919c-c4ff3acbbafd"&gt;528&lt;/key&gt;&lt;/foreign-keys&gt;&lt;ref-type name="Journal Article"&gt;17&lt;/ref-type&gt;&lt;contributors&gt;&lt;authors&gt;&lt;author&gt;Everard, Amandine&lt;/author&gt;&lt;author&gt;Belzer, Clara&lt;/author&gt;&lt;author&gt;Geurts, Lucie&lt;/author&gt;&lt;author&gt;Ouwerkerk, Janneke P&lt;/author&gt;&lt;author&gt;Druart, Céline&lt;/author&gt;&lt;author&gt;Bindels, Laure B&lt;/author&gt;&lt;author&gt;Guiot, Yves&lt;/author&gt;&lt;author&gt;Derrien, Muriel&lt;/author&gt;&lt;author&gt;Muccioli, Giulio G&lt;/author&gt;&lt;author&gt;Delzenne, Nathalie M&lt;/author&gt;&lt;/authors&gt;&lt;/contributors&gt;&lt;titles&gt;&lt;title&gt;Cross-talk between Akkermansia muciniphila and intestinal epithelium controls diet-induced obesity&lt;/title&gt;&lt;secondary-title&gt;Proceedings of the national academy of sciences&lt;/secondary-title&gt;&lt;/titles&gt;&lt;periodical&gt;&lt;full-title&gt;Proceedings of the National Academy of Sciences&lt;/full-title&gt;&lt;/periodical&gt;&lt;pages&gt;9066-9071&lt;/pages&gt;&lt;volume&gt;110&lt;/volume&gt;&lt;number&gt;22&lt;/number&gt;&lt;dates&gt;&lt;year&gt;2013&lt;/year&gt;&lt;/dates&gt;&lt;isbn&gt;0027-8424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32" w:tooltip="Everard, 2013 #528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32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5733F0" w:rsidRPr="00093AFA" w14:paraId="739C3C0B" w14:textId="77777777" w:rsidTr="00A312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9" w:type="pct"/>
            <w:tcBorders>
              <w:top w:val="nil"/>
              <w:bottom w:val="nil"/>
            </w:tcBorders>
          </w:tcPr>
          <w:p w14:paraId="542EF2C5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 w:val="0"/>
                <w:color w:val="000000" w:themeColor="text1"/>
              </w:rPr>
              <w:t>10</w:t>
            </w:r>
          </w:p>
        </w:tc>
        <w:tc>
          <w:tcPr>
            <w:tcW w:w="1249" w:type="pct"/>
            <w:tcBorders>
              <w:top w:val="nil"/>
              <w:bottom w:val="nil"/>
            </w:tcBorders>
          </w:tcPr>
          <w:p w14:paraId="282440CA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Acarbose</w:t>
            </w:r>
          </w:p>
        </w:tc>
        <w:tc>
          <w:tcPr>
            <w:tcW w:w="1456" w:type="pct"/>
            <w:tcBorders>
              <w:top w:val="nil"/>
              <w:bottom w:val="nil"/>
            </w:tcBorders>
          </w:tcPr>
          <w:p w14:paraId="11D65B54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A clinical study</w:t>
            </w:r>
          </w:p>
        </w:tc>
        <w:tc>
          <w:tcPr>
            <w:tcW w:w="1415" w:type="pct"/>
            <w:tcBorders>
              <w:top w:val="nil"/>
              <w:bottom w:val="nil"/>
            </w:tcBorders>
          </w:tcPr>
          <w:p w14:paraId="5DABE350" w14:textId="5C8FA634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The ratio of primary:</w:t>
            </w:r>
            <w:r w:rsidR="006346A5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>secondary BAs and plasma levels of unconjugated BAs were increased.</w:t>
            </w:r>
            <w:r w:rsidR="006346A5">
              <w:rPr>
                <w:rFonts w:ascii="Book Antiqua" w:hAnsi="Book Antiqua" w:cs="Times New Roman" w:hint="eastAsia"/>
                <w:color w:val="000000" w:themeColor="text1"/>
                <w:lang w:eastAsia="zh-CN"/>
              </w:rPr>
              <w:t xml:space="preserve">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The relative abundance of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Lactobacillus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and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Bifidobacterium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species in the gut microbiota was increased and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Bacteroides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species were depleted in participants with T2DM.</w:t>
            </w:r>
          </w:p>
        </w:tc>
        <w:tc>
          <w:tcPr>
            <w:tcW w:w="481" w:type="pct"/>
            <w:tcBorders>
              <w:top w:val="nil"/>
              <w:bottom w:val="nil"/>
            </w:tcBorders>
          </w:tcPr>
          <w:p w14:paraId="263C552C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Gu&lt;/Author&gt;&lt;Year&gt;2017&lt;/Year&gt;&lt;RecNum&gt;489&lt;/RecNum&gt;&lt;DisplayText&gt;[164]&lt;/DisplayText&gt;&lt;record&gt;&lt;rec-number&gt;489&lt;/rec-number&gt;&lt;foreign-keys&gt;&lt;key app="EN" db-id="w5vxxr2riff29kewpey5x09ad0sfs2pw5ep0" timestamp="1661850378" guid="3016d5fd-c907-49dc-b28e-c3a6d47ae51b"&gt;489&lt;/key&gt;&lt;/foreign-keys&gt;&lt;ref-type name="Journal Article"&gt;17&lt;/ref-type&gt;&lt;contributors&gt;&lt;authors&gt;&lt;author&gt;Gu, Yanyun&lt;/author&gt;&lt;author&gt;Wang, Xiaokai&lt;/author&gt;&lt;author&gt;Li, Junhua&lt;/author&gt;&lt;author&gt;Zhang, Yifei&lt;/author&gt;&lt;author&gt;Zhong, Huanzi&lt;/author&gt;&lt;author&gt;Liu, Ruixin&lt;/author&gt;&lt;author&gt;Zhang, Dongya&lt;/author&gt;&lt;author&gt;Feng, Qiang&lt;/author&gt;&lt;author&gt;Xie, Xiaoyan&lt;/author&gt;&lt;author&gt;Hong, Jie&lt;/author&gt;&lt;/authors&gt;&lt;/contributors&gt;&lt;titles&gt;&lt;title&gt;Analyses of gut microbiota and plasma bile acids enable stratification of patients for antidiabetic treatment&lt;/title&gt;&lt;secondary-title&gt;Nature communications&lt;/secondary-title&gt;&lt;/titles&gt;&lt;periodical&gt;&lt;full-title&gt;Nature communications&lt;/full-title&gt;&lt;/periodical&gt;&lt;pages&gt;1-12&lt;/pages&gt;&lt;volume&gt;8&lt;/volume&gt;&lt;number&gt;1&lt;/number&gt;&lt;dates&gt;&lt;year&gt;2017&lt;/year&gt;&lt;/dates&gt;&lt;isbn&gt;2041-1723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64" w:tooltip="Gu, 2017 #489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64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5733F0" w:rsidRPr="00093AFA" w14:paraId="7C603FC3" w14:textId="77777777" w:rsidTr="00A312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9" w:type="pct"/>
            <w:tcBorders>
              <w:top w:val="nil"/>
              <w:bottom w:val="nil"/>
            </w:tcBorders>
          </w:tcPr>
          <w:p w14:paraId="4BB861A4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 w:val="0"/>
                <w:color w:val="000000" w:themeColor="text1"/>
              </w:rPr>
              <w:t>11</w:t>
            </w:r>
          </w:p>
        </w:tc>
        <w:tc>
          <w:tcPr>
            <w:tcW w:w="1249" w:type="pct"/>
            <w:tcBorders>
              <w:top w:val="nil"/>
              <w:bottom w:val="nil"/>
            </w:tcBorders>
          </w:tcPr>
          <w:p w14:paraId="7B869CC7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  <w:highlight w:val="magenta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Metformin</w:t>
            </w:r>
          </w:p>
        </w:tc>
        <w:tc>
          <w:tcPr>
            <w:tcW w:w="1456" w:type="pct"/>
            <w:tcBorders>
              <w:top w:val="nil"/>
              <w:bottom w:val="nil"/>
            </w:tcBorders>
          </w:tcPr>
          <w:p w14:paraId="76397414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A clinical study </w:t>
            </w:r>
          </w:p>
        </w:tc>
        <w:tc>
          <w:tcPr>
            <w:tcW w:w="1415" w:type="pct"/>
            <w:tcBorders>
              <w:top w:val="nil"/>
              <w:bottom w:val="nil"/>
            </w:tcBorders>
          </w:tcPr>
          <w:p w14:paraId="152711CA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Metformin-altered microbiota improved glucose tolerance, and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lastRenderedPageBreak/>
              <w:t xml:space="preserve">a significant negative correlation was noted between unconjugated BAs and HbA1c levels. </w:t>
            </w:r>
          </w:p>
        </w:tc>
        <w:tc>
          <w:tcPr>
            <w:tcW w:w="481" w:type="pct"/>
            <w:tcBorders>
              <w:top w:val="nil"/>
              <w:bottom w:val="nil"/>
            </w:tcBorders>
          </w:tcPr>
          <w:p w14:paraId="16E222DD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lastRenderedPageBreak/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Wu&lt;/Author&gt;&lt;Year&gt;2017&lt;/Year&gt;&lt;RecNum&gt;490&lt;/RecNum&gt;&lt;DisplayText&gt;[165]&lt;/DisplayText&gt;&lt;record&gt;&lt;rec-number&gt;490&lt;/rec-number&gt;&lt;foreign-keys&gt;&lt;key app="EN" db-id="w5vxxr2riff29kewpey5x09ad0sfs2pw5ep0" timestamp="1661850460" guid="73f560d4-e5bf-4e10-9aa9-012ed6427602"&gt;490&lt;/key&gt;&lt;/foreign-keys&gt;&lt;ref-type name="Journal Article"&gt;17&lt;/ref-type&gt;&lt;contributors&gt;&lt;authors&gt;&lt;author&gt;Wu, Hao&lt;/author&gt;&lt;author&gt;Esteve, Eduardo&lt;/author&gt;&lt;author&gt;Tremaroli, Valentina&lt;/author&gt;&lt;author&gt;Khan, Muhammad Tanweer&lt;/author&gt;&lt;author&gt;Caesar, Robert&lt;/author&gt;&lt;author&gt;Mannerås-Holm, Louise&lt;/author&gt;&lt;author&gt;Ståhlman, Marcus&lt;/author&gt;&lt;author&gt;Olsson, Lisa M&lt;/author&gt;&lt;author&gt;Serino, Matteo&lt;/author&gt;&lt;author&gt;Planas-Fèlix, Mercè&lt;/author&gt;&lt;/authors&gt;&lt;/contributors&gt;&lt;titles&gt;&lt;title&gt;Metformin alters the gut microbiome of individuals with treatment-naive type 2 diabetes, contributing to the therapeutic effects of the drug&lt;/title&gt;&lt;secondary-title&gt;Nature medicine&lt;/secondary-title&gt;&lt;/titles&gt;&lt;periodical&gt;&lt;full-title&gt;Nature medicine&lt;/full-title&gt;&lt;/periodical&gt;&lt;pages&gt;850-858&lt;/pages&gt;&lt;volume&gt;23&lt;/volume&gt;&lt;number&gt;7&lt;/number&gt;&lt;dates&gt;&lt;year&gt;2017&lt;/year&gt;&lt;/dates&gt;&lt;isbn&gt;1546-170X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65" w:tooltip="Wu, 2017 #490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65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5733F0" w:rsidRPr="00093AFA" w14:paraId="7A59FEE5" w14:textId="77777777" w:rsidTr="00A312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9" w:type="pct"/>
            <w:tcBorders>
              <w:top w:val="nil"/>
              <w:bottom w:val="nil"/>
            </w:tcBorders>
          </w:tcPr>
          <w:p w14:paraId="137B26FC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 w:val="0"/>
                <w:color w:val="000000" w:themeColor="text1"/>
              </w:rPr>
              <w:t>12</w:t>
            </w:r>
          </w:p>
        </w:tc>
        <w:tc>
          <w:tcPr>
            <w:tcW w:w="1249" w:type="pct"/>
            <w:tcBorders>
              <w:top w:val="nil"/>
              <w:bottom w:val="nil"/>
            </w:tcBorders>
          </w:tcPr>
          <w:p w14:paraId="769350DC" w14:textId="4307C001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Lactobacillus acidophilus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,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L.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casei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, and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Bifidobacterium bifidum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for 6 </w:t>
            </w:r>
            <w:proofErr w:type="spellStart"/>
            <w:r w:rsidRPr="00093AFA">
              <w:rPr>
                <w:rFonts w:ascii="Book Antiqua" w:hAnsi="Book Antiqua" w:cs="Times New Roman"/>
                <w:color w:val="000000" w:themeColor="text1"/>
              </w:rPr>
              <w:t>wk</w:t>
            </w:r>
            <w:proofErr w:type="spellEnd"/>
          </w:p>
        </w:tc>
        <w:tc>
          <w:tcPr>
            <w:tcW w:w="1456" w:type="pct"/>
            <w:tcBorders>
              <w:top w:val="nil"/>
              <w:bottom w:val="nil"/>
            </w:tcBorders>
          </w:tcPr>
          <w:p w14:paraId="0C91F46C" w14:textId="2F9F9AB0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GDM: </w:t>
            </w:r>
            <w:r w:rsidR="006346A5">
              <w:rPr>
                <w:rFonts w:ascii="Book Antiqua" w:hAnsi="Book Antiqua" w:cs="Times New Roman"/>
                <w:color w:val="000000" w:themeColor="text1"/>
              </w:rPr>
              <w:t>A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clinical study</w:t>
            </w:r>
          </w:p>
        </w:tc>
        <w:tc>
          <w:tcPr>
            <w:tcW w:w="1415" w:type="pct"/>
            <w:tcBorders>
              <w:top w:val="nil"/>
              <w:bottom w:val="nil"/>
            </w:tcBorders>
          </w:tcPr>
          <w:p w14:paraId="565A874F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Significant reductions were noted in fasting plasma glucose, serum insulin, serum triglyceride, and VLDL cholesterol levels and a significant increase was noted in the quantitative insulin sensitivity check index in women with GDM.</w:t>
            </w:r>
          </w:p>
        </w:tc>
        <w:tc>
          <w:tcPr>
            <w:tcW w:w="481" w:type="pct"/>
            <w:tcBorders>
              <w:top w:val="nil"/>
              <w:bottom w:val="nil"/>
            </w:tcBorders>
          </w:tcPr>
          <w:p w14:paraId="6A05C4C1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Karamali&lt;/Author&gt;&lt;Year&gt;2016&lt;/Year&gt;&lt;RecNum&gt;547&lt;/RecNum&gt;&lt;DisplayText&gt;[119]&lt;/DisplayText&gt;&lt;record&gt;&lt;rec-number&gt;547&lt;/rec-number&gt;&lt;foreign-keys&gt;&lt;key app="EN" db-id="w5vxxr2riff29kewpey5x09ad0sfs2pw5ep0" timestamp="1662541413" guid="7d64b1db-3f16-4fe4-84cc-51b3751ba64c"&gt;547&lt;/key&gt;&lt;/foreign-keys&gt;&lt;ref-type name="Journal Article"&gt;17&lt;/ref-type&gt;&lt;contributors&gt;&lt;authors&gt;&lt;author&gt;Karamali, MARYAM&lt;/author&gt;&lt;author&gt;Dadkhah, F&lt;/author&gt;&lt;author&gt;Sadrkhanlou, M&lt;/author&gt;&lt;author&gt;Jamilian, M&lt;/author&gt;&lt;author&gt;Ahmadi, S&lt;/author&gt;&lt;author&gt;Tajabadi-Ebrahimi, M&lt;/author&gt;&lt;author&gt;Jafari, P&lt;/author&gt;&lt;author&gt;Asemi, Z&lt;/author&gt;&lt;/authors&gt;&lt;/contributors&gt;&lt;titles&gt;&lt;title&gt;Effects of probiotic supplementation on glycaemic control and lipid profiles in gestational diabetes: a randomized, double-blind, placebo-controlled trial&lt;/title&gt;&lt;secondary-title&gt;Diabetes &amp;amp; metabolism&lt;/secondary-title&gt;&lt;/titles&gt;&lt;periodical&gt;&lt;full-title&gt;Diabetes &amp;amp; metabolism&lt;/full-title&gt;&lt;/periodical&gt;&lt;pages&gt;234-241&lt;/pages&gt;&lt;volume&gt;42&lt;/volume&gt;&lt;number&gt;4&lt;/number&gt;&lt;dates&gt;&lt;year&gt;2016&lt;/year&gt;&lt;/dates&gt;&lt;isbn&gt;1262-3636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19" w:tooltip="Karamali, 2016 #547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19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5733F0" w:rsidRPr="00093AFA" w14:paraId="4442B391" w14:textId="77777777" w:rsidTr="00A312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9" w:type="pct"/>
            <w:tcBorders>
              <w:top w:val="nil"/>
              <w:bottom w:val="nil"/>
            </w:tcBorders>
          </w:tcPr>
          <w:p w14:paraId="69948EC6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 w:val="0"/>
                <w:color w:val="000000" w:themeColor="text1"/>
              </w:rPr>
              <w:t>13</w:t>
            </w:r>
          </w:p>
        </w:tc>
        <w:tc>
          <w:tcPr>
            <w:tcW w:w="1249" w:type="pct"/>
            <w:tcBorders>
              <w:top w:val="nil"/>
              <w:bottom w:val="nil"/>
            </w:tcBorders>
          </w:tcPr>
          <w:p w14:paraId="03363E3D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Probiotics</w:t>
            </w:r>
          </w:p>
        </w:tc>
        <w:tc>
          <w:tcPr>
            <w:tcW w:w="1456" w:type="pct"/>
            <w:tcBorders>
              <w:top w:val="nil"/>
              <w:bottom w:val="nil"/>
            </w:tcBorders>
          </w:tcPr>
          <w:p w14:paraId="52FE6ABF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Cherry Valley Pekin ducks</w:t>
            </w:r>
          </w:p>
        </w:tc>
        <w:tc>
          <w:tcPr>
            <w:tcW w:w="1415" w:type="pct"/>
            <w:tcBorders>
              <w:top w:val="nil"/>
              <w:bottom w:val="nil"/>
            </w:tcBorders>
          </w:tcPr>
          <w:p w14:paraId="05521143" w14:textId="08B4579F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The LXRα and CYP7α1 enzymatic activity increased and TG and TC concentrations decreased.</w:t>
            </w:r>
          </w:p>
        </w:tc>
        <w:tc>
          <w:tcPr>
            <w:tcW w:w="481" w:type="pct"/>
            <w:tcBorders>
              <w:top w:val="nil"/>
              <w:bottom w:val="nil"/>
            </w:tcBorders>
          </w:tcPr>
          <w:p w14:paraId="386CE2B9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Huang&lt;/Author&gt;&lt;Year&gt;2015&lt;/Year&gt;&lt;RecNum&gt;550&lt;/RecNum&gt;&lt;DisplayText&gt;[123]&lt;/DisplayText&gt;&lt;record&gt;&lt;rec-number&gt;550&lt;/rec-number&gt;&lt;foreign-keys&gt;&lt;key app="EN" db-id="w5vxxr2riff29kewpey5x09ad0sfs2pw5ep0" timestamp="1662542827" guid="ccb0eb3a-398b-404c-a08a-d0e186ac31d6"&gt;550&lt;/key&gt;&lt;/foreign-keys&gt;&lt;ref-type name="Journal Article"&gt;17&lt;/ref-type&gt;&lt;contributors&gt;&lt;authors&gt;&lt;author&gt;Huang, Z&lt;/author&gt;&lt;author&gt;Mu, C&lt;/author&gt;&lt;author&gt;Chen, Y&lt;/author&gt;&lt;author&gt;Zhu, Z&lt;/author&gt;&lt;author&gt;Chen, C&lt;/author&gt;&lt;author&gt;Lan, L&lt;/author&gt;&lt;author&gt;Xu, Q&lt;/author&gt;&lt;author&gt;Zhao, W&lt;/author&gt;&lt;author&gt;Chen, G&lt;/author&gt;&lt;/authors&gt;&lt;/contributors&gt;&lt;titles&gt;&lt;title&gt;Effects of dietary probiotic supplementation on LXRα and CYP7α1 gene expression, liver enzyme activities and fat metabolism in ducks&lt;/title&gt;&lt;secondary-title&gt;British poultry science&lt;/secondary-title&gt;&lt;/titles&gt;&lt;periodical&gt;&lt;full-title&gt;British poultry science&lt;/full-title&gt;&lt;/periodical&gt;&lt;pages&gt;218-224&lt;/pages&gt;&lt;volume&gt;56&lt;/volume&gt;&lt;number&gt;2&lt;/number&gt;&lt;dates&gt;&lt;year&gt;2015&lt;/year&gt;&lt;/dates&gt;&lt;isbn&gt;0007-1668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23" w:tooltip="Huang, 2015 #550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23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5733F0" w:rsidRPr="00093AFA" w14:paraId="3C7F65BF" w14:textId="77777777" w:rsidTr="00A312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9" w:type="pct"/>
            <w:tcBorders>
              <w:top w:val="nil"/>
              <w:bottom w:val="nil"/>
            </w:tcBorders>
          </w:tcPr>
          <w:p w14:paraId="4DEF8BC8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 w:val="0"/>
                <w:color w:val="000000" w:themeColor="text1"/>
              </w:rPr>
              <w:t>14</w:t>
            </w:r>
          </w:p>
        </w:tc>
        <w:tc>
          <w:tcPr>
            <w:tcW w:w="1249" w:type="pct"/>
            <w:tcBorders>
              <w:top w:val="nil"/>
              <w:bottom w:val="nil"/>
            </w:tcBorders>
          </w:tcPr>
          <w:p w14:paraId="79D243C8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Probiotics (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Lactobacillus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salivarius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UCC118)</w:t>
            </w:r>
          </w:p>
        </w:tc>
        <w:tc>
          <w:tcPr>
            <w:tcW w:w="1456" w:type="pct"/>
            <w:tcBorders>
              <w:top w:val="nil"/>
              <w:bottom w:val="nil"/>
            </w:tcBorders>
          </w:tcPr>
          <w:p w14:paraId="127F3E7A" w14:textId="475D82A4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GDM: </w:t>
            </w:r>
            <w:r w:rsidR="0094775B">
              <w:rPr>
                <w:rFonts w:ascii="Book Antiqua" w:hAnsi="Book Antiqua" w:cs="Times New Roman"/>
                <w:color w:val="000000" w:themeColor="text1"/>
              </w:rPr>
              <w:t>A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clinical study</w:t>
            </w:r>
          </w:p>
        </w:tc>
        <w:tc>
          <w:tcPr>
            <w:tcW w:w="1415" w:type="pct"/>
            <w:tcBorders>
              <w:top w:val="nil"/>
              <w:bottom w:val="nil"/>
            </w:tcBorders>
          </w:tcPr>
          <w:p w14:paraId="368C9AAC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The body weight, FBG, and IR index significantly decreased and insulin sensitivity index increased in women with GDM.</w:t>
            </w:r>
          </w:p>
        </w:tc>
        <w:tc>
          <w:tcPr>
            <w:tcW w:w="481" w:type="pct"/>
            <w:tcBorders>
              <w:top w:val="nil"/>
              <w:bottom w:val="nil"/>
            </w:tcBorders>
          </w:tcPr>
          <w:p w14:paraId="4B1695D8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Dolatkhah&lt;/Author&gt;&lt;Year&gt;2015&lt;/Year&gt;&lt;RecNum&gt;556&lt;/RecNum&gt;&lt;DisplayText&gt;[166]&lt;/DisplayText&gt;&lt;record&gt;&lt;rec-number&gt;556&lt;/rec-number&gt;&lt;foreign-keys&gt;&lt;key app="EN" db-id="w5vxxr2riff29kewpey5x09ad0sfs2pw5ep0" timestamp="1662545015" guid="b5aa9dae-b4d4-40ff-a0ea-26dfbebe42e5"&gt;556&lt;/key&gt;&lt;/foreign-keys&gt;&lt;ref-type name="Journal Article"&gt;17&lt;/ref-type&gt;&lt;contributors&gt;&lt;authors&gt;&lt;author&gt;Dolatkhah, Neda&lt;/author&gt;&lt;author&gt;Hajifaraji, Majid&lt;/author&gt;&lt;author&gt;Abbasalizadeh, Fatemeh&lt;/author&gt;&lt;author&gt;Aghamohammadzadeh, Naser&lt;/author&gt;&lt;author&gt;Mehrabi, Yadollah&lt;/author&gt;&lt;author&gt;Mesgari Abbasi, Mehran&lt;/author&gt;&lt;/authors&gt;&lt;/contributors&gt;&lt;titles&gt;&lt;title&gt;Is there a value for probiotic supplements in gestational diabetes mellitus? A randomized clinical trial&lt;/title&gt;&lt;secondary-title&gt;Journal of Health, Population and Nutrition&lt;/secondary-title&gt;&lt;/titles&gt;&lt;periodical&gt;&lt;full-title&gt;Journal of Health, Population and Nutrition&lt;/full-title&gt;&lt;/periodical&gt;&lt;pages&gt;1-8&lt;/pages&gt;&lt;volume&gt;33&lt;/volume&gt;&lt;number&gt;1&lt;/number&gt;&lt;dates&gt;&lt;year&gt;2015&lt;/year&gt;&lt;/dates&gt;&lt;isbn&gt;2072-1315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66" w:tooltip="Dolatkhah, 2015 #556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66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5733F0" w:rsidRPr="00093AFA" w14:paraId="399EDACE" w14:textId="77777777" w:rsidTr="00A312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9" w:type="pct"/>
            <w:tcBorders>
              <w:top w:val="nil"/>
              <w:bottom w:val="nil"/>
            </w:tcBorders>
          </w:tcPr>
          <w:p w14:paraId="7E6F27E6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 w:val="0"/>
                <w:color w:val="000000" w:themeColor="text1"/>
              </w:rPr>
              <w:lastRenderedPageBreak/>
              <w:t>15</w:t>
            </w:r>
          </w:p>
        </w:tc>
        <w:tc>
          <w:tcPr>
            <w:tcW w:w="1249" w:type="pct"/>
            <w:tcBorders>
              <w:top w:val="nil"/>
              <w:bottom w:val="nil"/>
            </w:tcBorders>
          </w:tcPr>
          <w:p w14:paraId="095AA8C1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Probiotics (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Lactobacillus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salivarius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UCC118)</w:t>
            </w:r>
          </w:p>
        </w:tc>
        <w:tc>
          <w:tcPr>
            <w:tcW w:w="1456" w:type="pct"/>
            <w:tcBorders>
              <w:top w:val="nil"/>
              <w:bottom w:val="nil"/>
            </w:tcBorders>
          </w:tcPr>
          <w:p w14:paraId="7608B3E0" w14:textId="1576837A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Obese pregnant women: </w:t>
            </w:r>
            <w:r w:rsidR="0094775B">
              <w:rPr>
                <w:rFonts w:ascii="Book Antiqua" w:hAnsi="Book Antiqua" w:cs="Times New Roman"/>
                <w:color w:val="000000" w:themeColor="text1"/>
              </w:rPr>
              <w:t>A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clinical study</w:t>
            </w:r>
          </w:p>
        </w:tc>
        <w:tc>
          <w:tcPr>
            <w:tcW w:w="1415" w:type="pct"/>
            <w:tcBorders>
              <w:top w:val="nil"/>
              <w:bottom w:val="nil"/>
            </w:tcBorders>
          </w:tcPr>
          <w:p w14:paraId="46E98851" w14:textId="25FF1BF0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Significant alteration was noted in the BMI.</w:t>
            </w:r>
          </w:p>
        </w:tc>
        <w:tc>
          <w:tcPr>
            <w:tcW w:w="481" w:type="pct"/>
            <w:tcBorders>
              <w:top w:val="nil"/>
              <w:bottom w:val="nil"/>
            </w:tcBorders>
          </w:tcPr>
          <w:p w14:paraId="081F7381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Lindsay&lt;/Author&gt;&lt;Year&gt;2014&lt;/Year&gt;&lt;RecNum&gt;555&lt;/RecNum&gt;&lt;DisplayText&gt;[167]&lt;/DisplayText&gt;&lt;record&gt;&lt;rec-number&gt;555&lt;/rec-number&gt;&lt;foreign-keys&gt;&lt;key app="EN" db-id="w5vxxr2riff29kewpey5x09ad0sfs2pw5ep0" timestamp="1662544536" guid="11ebc219-9dbc-4f74-838a-9a760ad06eee"&gt;555&lt;/key&gt;&lt;/foreign-keys&gt;&lt;ref-type name="Journal Article"&gt;17&lt;/ref-type&gt;&lt;contributors&gt;&lt;authors&gt;&lt;author&gt;Lindsay, Karen L&lt;/author&gt;&lt;author&gt;Kennelly, Maria&lt;/author&gt;&lt;author&gt;Culliton, Marie&lt;/author&gt;&lt;author&gt;Smith, Thomas&lt;/author&gt;&lt;author&gt;Maguire, Orla C&lt;/author&gt;&lt;author&gt;Shanahan, Fergus&lt;/author&gt;&lt;author&gt;Brennan, Lorraine&lt;/author&gt;&lt;author&gt;McAuliffe, Fionnuala M&lt;/author&gt;&lt;/authors&gt;&lt;/contributors&gt;&lt;titles&gt;&lt;title&gt;Probiotics in obese pregnancy do not reduce maternal fasting glucose: a double-blind, placebo-controlled, randomized trial (Probiotics in Pregnancy Study)&lt;/title&gt;&lt;secondary-title&gt;The American journal of clinical nutrition&lt;/secondary-title&gt;&lt;/titles&gt;&lt;periodical&gt;&lt;full-title&gt;The American journal of clinical nutrition&lt;/full-title&gt;&lt;/periodical&gt;&lt;pages&gt;1432-1439&lt;/pages&gt;&lt;volume&gt;99&lt;/volume&gt;&lt;number&gt;6&lt;/number&gt;&lt;dates&gt;&lt;year&gt;2014&lt;/year&gt;&lt;/dates&gt;&lt;isbn&gt;0002-9165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67" w:tooltip="Lindsay, 2014 #555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67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5733F0" w:rsidRPr="00093AFA" w14:paraId="7065CF5F" w14:textId="77777777" w:rsidTr="00A312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9" w:type="pct"/>
            <w:tcBorders>
              <w:top w:val="nil"/>
              <w:bottom w:val="nil"/>
            </w:tcBorders>
          </w:tcPr>
          <w:p w14:paraId="1E3CDA7E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 w:val="0"/>
                <w:color w:val="000000" w:themeColor="text1"/>
              </w:rPr>
              <w:t>16</w:t>
            </w:r>
          </w:p>
        </w:tc>
        <w:tc>
          <w:tcPr>
            <w:tcW w:w="1249" w:type="pct"/>
            <w:tcBorders>
              <w:top w:val="nil"/>
              <w:bottom w:val="nil"/>
            </w:tcBorders>
          </w:tcPr>
          <w:p w14:paraId="1F96DC75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Probiotic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Lactobacillus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sporogenes</w:t>
            </w:r>
            <w:proofErr w:type="spellEnd"/>
          </w:p>
        </w:tc>
        <w:tc>
          <w:tcPr>
            <w:tcW w:w="1456" w:type="pct"/>
            <w:tcBorders>
              <w:top w:val="nil"/>
              <w:bottom w:val="nil"/>
            </w:tcBorders>
          </w:tcPr>
          <w:p w14:paraId="79942F52" w14:textId="073CB592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Third-trimester pregnancy: a </w:t>
            </w:r>
            <w:r w:rsidR="0094775B">
              <w:rPr>
                <w:rFonts w:ascii="Book Antiqua" w:hAnsi="Book Antiqua" w:cs="Times New Roman"/>
                <w:color w:val="000000" w:themeColor="text1"/>
              </w:rPr>
              <w:t>C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>linical study</w:t>
            </w:r>
          </w:p>
        </w:tc>
        <w:tc>
          <w:tcPr>
            <w:tcW w:w="1415" w:type="pct"/>
            <w:tcBorders>
              <w:top w:val="nil"/>
              <w:bottom w:val="nil"/>
            </w:tcBorders>
          </w:tcPr>
          <w:p w14:paraId="44E84D2E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A significant decrease was noted in serum insulin levels and HOMA-IR, and a significant difference was noted in HOMA-B.</w:t>
            </w:r>
          </w:p>
        </w:tc>
        <w:tc>
          <w:tcPr>
            <w:tcW w:w="481" w:type="pct"/>
            <w:tcBorders>
              <w:top w:val="nil"/>
              <w:bottom w:val="nil"/>
            </w:tcBorders>
          </w:tcPr>
          <w:p w14:paraId="1EE5C93C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Taghizadeh&lt;/Author&gt;&lt;Year&gt;2014&lt;/Year&gt;&lt;RecNum&gt;558&lt;/RecNum&gt;&lt;DisplayText&gt;[168]&lt;/DisplayText&gt;&lt;record&gt;&lt;rec-number&gt;558&lt;/rec-number&gt;&lt;foreign-keys&gt;&lt;key app="EN" db-id="w5vxxr2riff29kewpey5x09ad0sfs2pw5ep0" timestamp="1662545444" guid="ceeebd21-7386-41ba-9c48-c050f641cfbe"&gt;558&lt;/key&gt;&lt;/foreign-keys&gt;&lt;ref-type name="Journal Article"&gt;17&lt;/ref-type&gt;&lt;contributors&gt;&lt;authors&gt;&lt;author&gt;Taghizadeh, Mohsen&lt;/author&gt;&lt;author&gt;Asemi, Zatolla&lt;/author&gt;&lt;/authors&gt;&lt;/contributors&gt;&lt;titles&gt;&lt;title&gt;Effects of synbiotic food consumption on glycemic status and serum hs-CRP in pregnant women: a randomized controlled clinical trial&lt;/title&gt;&lt;secondary-title&gt;Hormones&lt;/secondary-title&gt;&lt;/titles&gt;&lt;periodical&gt;&lt;full-title&gt;Hormones&lt;/full-title&gt;&lt;/periodical&gt;&lt;pages&gt;398-406&lt;/pages&gt;&lt;volume&gt;13&lt;/volume&gt;&lt;number&gt;3&lt;/number&gt;&lt;dates&gt;&lt;year&gt;2014&lt;/year&gt;&lt;/dates&gt;&lt;isbn&gt;2520-8721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68" w:tooltip="Taghizadeh, 2014 #558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68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5733F0" w:rsidRPr="00093AFA" w14:paraId="5B010031" w14:textId="77777777" w:rsidTr="00A312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9" w:type="pct"/>
            <w:tcBorders>
              <w:top w:val="nil"/>
              <w:bottom w:val="nil"/>
            </w:tcBorders>
          </w:tcPr>
          <w:p w14:paraId="0CD161C8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 w:val="0"/>
                <w:color w:val="000000" w:themeColor="text1"/>
              </w:rPr>
              <w:t>17</w:t>
            </w:r>
          </w:p>
        </w:tc>
        <w:tc>
          <w:tcPr>
            <w:tcW w:w="1249" w:type="pct"/>
            <w:tcBorders>
              <w:top w:val="nil"/>
              <w:bottom w:val="nil"/>
            </w:tcBorders>
          </w:tcPr>
          <w:p w14:paraId="57A0E948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Probiotics (VSL#3)</w:t>
            </w:r>
          </w:p>
        </w:tc>
        <w:tc>
          <w:tcPr>
            <w:tcW w:w="1456" w:type="pct"/>
            <w:tcBorders>
              <w:top w:val="nil"/>
              <w:bottom w:val="nil"/>
            </w:tcBorders>
          </w:tcPr>
          <w:p w14:paraId="53224EC4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C57J/B6 male mice/HFD-fed mice</w:t>
            </w:r>
          </w:p>
        </w:tc>
        <w:tc>
          <w:tcPr>
            <w:tcW w:w="1415" w:type="pct"/>
            <w:tcBorders>
              <w:top w:val="nil"/>
              <w:bottom w:val="nil"/>
            </w:tcBorders>
          </w:tcPr>
          <w:p w14:paraId="66348659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Probiotic supplementation reduced the body weight IR; modulated the gut microbe composition; and increased GLP-1 release, glucose tolerance, SCFA levels, and butyrate levels.</w:t>
            </w:r>
          </w:p>
        </w:tc>
        <w:tc>
          <w:tcPr>
            <w:tcW w:w="481" w:type="pct"/>
            <w:tcBorders>
              <w:top w:val="nil"/>
              <w:bottom w:val="nil"/>
            </w:tcBorders>
          </w:tcPr>
          <w:p w14:paraId="0812F9AC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Yadav&lt;/Author&gt;&lt;Year&gt;2013&lt;/Year&gt;&lt;RecNum&gt;549&lt;/RecNum&gt;&lt;DisplayText&gt;[121]&lt;/DisplayText&gt;&lt;record&gt;&lt;rec-number&gt;549&lt;/rec-number&gt;&lt;foreign-keys&gt;&lt;key app="EN" db-id="w5vxxr2riff29kewpey5x09ad0sfs2pw5ep0" timestamp="1662542252" guid="475fd5ef-326c-4265-98b4-aadb433277a4"&gt;549&lt;/key&gt;&lt;/foreign-keys&gt;&lt;ref-type name="Journal Article"&gt;17&lt;/ref-type&gt;&lt;contributors&gt;&lt;authors&gt;&lt;author&gt;Yadav, Hariom&lt;/author&gt;&lt;author&gt;Lee, Ji-Hyeon&lt;/author&gt;&lt;author&gt;Lloyd, John&lt;/author&gt;&lt;author&gt;Walter, Peter&lt;/author&gt;&lt;author&gt;Rane, Sushil G&lt;/author&gt;&lt;/authors&gt;&lt;/contributors&gt;&lt;titles&gt;&lt;title&gt;Beneficial metabolic effects of a probiotic via butyrate-induced GLP-1 hormone secretion&lt;/title&gt;&lt;secondary-title&gt;Journal of biological chemistry&lt;/secondary-title&gt;&lt;/titles&gt;&lt;periodical&gt;&lt;full-title&gt;Journal of Biological Chemistry&lt;/full-title&gt;&lt;/periodical&gt;&lt;pages&gt;25088-25097&lt;/pages&gt;&lt;volume&gt;288&lt;/volume&gt;&lt;number&gt;35&lt;/number&gt;&lt;dates&gt;&lt;year&gt;2013&lt;/year&gt;&lt;/dates&gt;&lt;isbn&gt;0021-9258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21" w:tooltip="Yadav, 2013 #549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21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5733F0" w:rsidRPr="00093AFA" w14:paraId="1384E1CC" w14:textId="77777777" w:rsidTr="00A312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9" w:type="pct"/>
            <w:tcBorders>
              <w:top w:val="nil"/>
              <w:bottom w:val="nil"/>
            </w:tcBorders>
          </w:tcPr>
          <w:p w14:paraId="5071474B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 w:val="0"/>
                <w:color w:val="000000" w:themeColor="text1"/>
              </w:rPr>
              <w:t>18</w:t>
            </w:r>
          </w:p>
        </w:tc>
        <w:tc>
          <w:tcPr>
            <w:tcW w:w="1249" w:type="pct"/>
            <w:tcBorders>
              <w:top w:val="nil"/>
              <w:bottom w:val="nil"/>
            </w:tcBorders>
          </w:tcPr>
          <w:p w14:paraId="24C8ECE0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  <w:highlight w:val="magenta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Probiotics</w:t>
            </w:r>
          </w:p>
        </w:tc>
        <w:tc>
          <w:tcPr>
            <w:tcW w:w="1456" w:type="pct"/>
            <w:tcBorders>
              <w:top w:val="nil"/>
              <w:bottom w:val="nil"/>
            </w:tcBorders>
          </w:tcPr>
          <w:p w14:paraId="4B34250A" w14:textId="23BFBCF4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Pregnant women: </w:t>
            </w:r>
            <w:r w:rsidR="0094775B">
              <w:rPr>
                <w:rFonts w:ascii="Book Antiqua" w:hAnsi="Book Antiqua" w:cs="Times New Roman"/>
                <w:color w:val="000000" w:themeColor="text1"/>
              </w:rPr>
              <w:t>A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clinical study </w:t>
            </w:r>
          </w:p>
        </w:tc>
        <w:tc>
          <w:tcPr>
            <w:tcW w:w="1415" w:type="pct"/>
            <w:tcBorders>
              <w:top w:val="nil"/>
              <w:bottom w:val="nil"/>
            </w:tcBorders>
          </w:tcPr>
          <w:p w14:paraId="2A7DDE68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A significant reduction was noted in serum total LDL, HDL cholesterol, serum TG, and serum TC levels. </w:t>
            </w:r>
          </w:p>
        </w:tc>
        <w:tc>
          <w:tcPr>
            <w:tcW w:w="481" w:type="pct"/>
            <w:tcBorders>
              <w:top w:val="nil"/>
              <w:bottom w:val="nil"/>
            </w:tcBorders>
          </w:tcPr>
          <w:p w14:paraId="39C9F33B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Asemi&lt;/Author&gt;&lt;Year&gt;2012&lt;/Year&gt;&lt;RecNum&gt;551&lt;/RecNum&gt;&lt;DisplayText&gt;[122]&lt;/DisplayText&gt;&lt;record&gt;&lt;rec-number&gt;551&lt;/rec-number&gt;&lt;foreign-keys&gt;&lt;key app="EN" db-id="w5vxxr2riff29kewpey5x09ad0sfs2pw5ep0" timestamp="1662543415" guid="e6727fd8-3ddb-4c1c-8237-d2319512ddce"&gt;551&lt;/key&gt;&lt;/foreign-keys&gt;&lt;ref-type name="Journal Article"&gt;17&lt;/ref-type&gt;&lt;contributors&gt;&lt;authors&gt;&lt;author&gt;Asemi, Zatollah&lt;/author&gt;&lt;author&gt;Samimi, Mansoreh&lt;/author&gt;&lt;author&gt;Tabasi, Zohreh&lt;/author&gt;&lt;author&gt;Talebian, Parisa&lt;/author&gt;&lt;author&gt;Azarbad, Zohreh&lt;/author&gt;&lt;author&gt;Hydarzadeh, Zahra&lt;/author&gt;&lt;author&gt;Esmaillzadeh, Ahmad&lt;/author&gt;&lt;/authors&gt;&lt;/contributors&gt;&lt;titles&gt;&lt;title&gt;Effect of daily consumption of probiotic yoghurt on lipid profiles in pregnant women: a randomized controlled clinical trial&lt;/title&gt;&lt;secondary-title&gt;The Journal of Maternal-Fetal &amp;amp; Neonatal Medicine&lt;/secondary-title&gt;&lt;/titles&gt;&lt;periodical&gt;&lt;full-title&gt;The Journal of Maternal-Fetal &amp;amp; Neonatal Medicine&lt;/full-title&gt;&lt;/periodical&gt;&lt;pages&gt;1552-1556&lt;/pages&gt;&lt;volume&gt;25&lt;/volume&gt;&lt;number&gt;9&lt;/number&gt;&lt;dates&gt;&lt;year&gt;2012&lt;/year&gt;&lt;/dates&gt;&lt;isbn&gt;1476-7058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22" w:tooltip="Asemi, 2012 #551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22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5733F0" w:rsidRPr="00093AFA" w14:paraId="28E148F3" w14:textId="77777777" w:rsidTr="00A312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9" w:type="pct"/>
            <w:tcBorders>
              <w:top w:val="nil"/>
              <w:bottom w:val="nil"/>
            </w:tcBorders>
          </w:tcPr>
          <w:p w14:paraId="6BD70DE6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 w:val="0"/>
                <w:color w:val="000000" w:themeColor="text1"/>
              </w:rPr>
              <w:t>19</w:t>
            </w:r>
          </w:p>
        </w:tc>
        <w:tc>
          <w:tcPr>
            <w:tcW w:w="1249" w:type="pct"/>
            <w:tcBorders>
              <w:top w:val="nil"/>
              <w:bottom w:val="nil"/>
            </w:tcBorders>
          </w:tcPr>
          <w:p w14:paraId="343D12A3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Fecal microbiota transplantation </w:t>
            </w:r>
          </w:p>
        </w:tc>
        <w:tc>
          <w:tcPr>
            <w:tcW w:w="1456" w:type="pct"/>
            <w:tcBorders>
              <w:top w:val="nil"/>
              <w:bottom w:val="nil"/>
            </w:tcBorders>
          </w:tcPr>
          <w:p w14:paraId="2600C837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Male Caucasian obese participants</w:t>
            </w:r>
          </w:p>
        </w:tc>
        <w:tc>
          <w:tcPr>
            <w:tcW w:w="1415" w:type="pct"/>
            <w:tcBorders>
              <w:top w:val="nil"/>
              <w:bottom w:val="nil"/>
            </w:tcBorders>
          </w:tcPr>
          <w:p w14:paraId="070DA706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Improvement in peripheral and hepatic insulin sensitivity was noted, along with an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lastRenderedPageBreak/>
              <w:t>increase in butyrate-producing intestinal microbiota.</w:t>
            </w:r>
          </w:p>
        </w:tc>
        <w:tc>
          <w:tcPr>
            <w:tcW w:w="481" w:type="pct"/>
            <w:tcBorders>
              <w:top w:val="nil"/>
              <w:bottom w:val="nil"/>
            </w:tcBorders>
          </w:tcPr>
          <w:p w14:paraId="31CD37C5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lastRenderedPageBreak/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Vrieze&lt;/Author&gt;&lt;Year&gt;2012&lt;/Year&gt;&lt;RecNum&gt;559&lt;/RecNum&gt;&lt;DisplayText&gt;[126]&lt;/DisplayText&gt;&lt;record&gt;&lt;rec-number&gt;559&lt;/rec-number&gt;&lt;foreign-keys&gt;&lt;key app="EN" db-id="w5vxxr2riff29kewpey5x09ad0sfs2pw5ep0" timestamp="1662546268" guid="a9b6921b-6e69-4f57-8a19-6e13c0b482b4"&gt;559&lt;/key&gt;&lt;/foreign-keys&gt;&lt;ref-type name="Journal Article"&gt;17&lt;/ref-type&gt;&lt;contributors&gt;&lt;authors&gt;&lt;author&gt;Vrieze, Anne&lt;/author&gt;&lt;author&gt;Van Nood, Els&lt;/author&gt;&lt;author&gt;Holleman, Frits&lt;/author&gt;&lt;author&gt;Salojärvi, Jarkko&lt;/author&gt;&lt;author&gt;Kootte, Ruud S&lt;/author&gt;&lt;author&gt;Bartelsman, Joep FWM&lt;/author&gt;&lt;author&gt;Dallinga–Thie, Geesje M&lt;/author&gt;&lt;author&gt;Ackermans, Mariette T&lt;/author&gt;&lt;author&gt;Serlie, Mireille J&lt;/author&gt;&lt;author&gt;Oozeer, Raish&lt;/author&gt;&lt;/authors&gt;&lt;/contributors&gt;&lt;titles&gt;&lt;title&gt;Transfer of intestinal microbiota from lean donors increases insulin sensitivity in individuals with metabolic syndrome&lt;/title&gt;&lt;secondary-title&gt;Gastroenterology&lt;/secondary-title&gt;&lt;/titles&gt;&lt;periodical&gt;&lt;full-title&gt;Gastroenterology&lt;/full-title&gt;&lt;/periodical&gt;&lt;pages&gt;913-916. e7&lt;/pages&gt;&lt;volume&gt;143&lt;/volume&gt;&lt;number&gt;4&lt;/number&gt;&lt;dates&gt;&lt;year&gt;2012&lt;/year&gt;&lt;/dates&gt;&lt;isbn&gt;0016-5085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26" w:tooltip="Vrieze, 2012 #559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26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5733F0" w:rsidRPr="00093AFA" w14:paraId="4D5A9D0E" w14:textId="77777777" w:rsidTr="00A312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9" w:type="pct"/>
            <w:tcBorders>
              <w:top w:val="nil"/>
              <w:bottom w:val="nil"/>
            </w:tcBorders>
          </w:tcPr>
          <w:p w14:paraId="65B85796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 w:val="0"/>
                <w:color w:val="000000" w:themeColor="text1"/>
              </w:rPr>
              <w:t>20</w:t>
            </w:r>
          </w:p>
        </w:tc>
        <w:tc>
          <w:tcPr>
            <w:tcW w:w="1249" w:type="pct"/>
            <w:tcBorders>
              <w:top w:val="nil"/>
              <w:bottom w:val="nil"/>
            </w:tcBorders>
          </w:tcPr>
          <w:p w14:paraId="6C04F001" w14:textId="0DE80684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Probiotics </w:t>
            </w:r>
          </w:p>
        </w:tc>
        <w:tc>
          <w:tcPr>
            <w:tcW w:w="1456" w:type="pct"/>
            <w:tcBorders>
              <w:top w:val="nil"/>
              <w:bottom w:val="nil"/>
            </w:tcBorders>
          </w:tcPr>
          <w:p w14:paraId="14784064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Obese (</w:t>
            </w:r>
            <w:proofErr w:type="spellStart"/>
            <w:r w:rsidRPr="00093AFA">
              <w:rPr>
                <w:rFonts w:ascii="Book Antiqua" w:hAnsi="Book Antiqua" w:cs="Times New Roman"/>
                <w:color w:val="000000" w:themeColor="text1"/>
              </w:rPr>
              <w:t>ob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>/</w:t>
            </w:r>
            <w:proofErr w:type="spellStart"/>
            <w:r w:rsidRPr="00093AFA">
              <w:rPr>
                <w:rFonts w:ascii="Book Antiqua" w:hAnsi="Book Antiqua" w:cs="Times New Roman"/>
                <w:color w:val="000000" w:themeColor="text1"/>
              </w:rPr>
              <w:t>ob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>) mice</w:t>
            </w:r>
          </w:p>
        </w:tc>
        <w:tc>
          <w:tcPr>
            <w:tcW w:w="1415" w:type="pct"/>
            <w:tcBorders>
              <w:top w:val="nil"/>
              <w:bottom w:val="nil"/>
            </w:tcBorders>
          </w:tcPr>
          <w:p w14:paraId="2A0101F5" w14:textId="0C2AC6C9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An increase in the abundance of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Bifidobacterium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>species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 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>reduced metabolic endotoxemia and inflammation. Intestinal permeability was lowered by altering GLP-2 levels.</w:t>
            </w:r>
          </w:p>
        </w:tc>
        <w:tc>
          <w:tcPr>
            <w:tcW w:w="481" w:type="pct"/>
            <w:tcBorders>
              <w:top w:val="nil"/>
              <w:bottom w:val="nil"/>
            </w:tcBorders>
          </w:tcPr>
          <w:p w14:paraId="03B4E24F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Cani&lt;/Author&gt;&lt;Year&gt;2009&lt;/Year&gt;&lt;RecNum&gt;536&lt;/RecNum&gt;&lt;DisplayText&gt;[147]&lt;/DisplayText&gt;&lt;record&gt;&lt;rec-number&gt;536&lt;/rec-number&gt;&lt;foreign-keys&gt;&lt;key app="EN" db-id="w5vxxr2riff29kewpey5x09ad0sfs2pw5ep0" timestamp="1662536512" guid="72536ae0-82e0-4f79-a1f9-2e97f7c04711"&gt;536&lt;/key&gt;&lt;/foreign-keys&gt;&lt;ref-type name="Journal Article"&gt;17&lt;/ref-type&gt;&lt;contributors&gt;&lt;authors&gt;&lt;author&gt;Cani, Patrice D&lt;/author&gt;&lt;author&gt;Possemiers, Sam&lt;/author&gt;&lt;author&gt;Van de Wiele, Tom&lt;/author&gt;&lt;author&gt;Guiot, Yves&lt;/author&gt;&lt;author&gt;Everard, Amandine&lt;/author&gt;&lt;author&gt;Rottier, Olivier&lt;/author&gt;&lt;author&gt;Geurts, Lucie&lt;/author&gt;&lt;author&gt;Naslain, Damien&lt;/author&gt;&lt;author&gt;Neyrinck, Audrey&lt;/author&gt;&lt;author&gt;Lambert, Didier M&lt;/author&gt;&lt;/authors&gt;&lt;/contributors&gt;&lt;titles&gt;&lt;title&gt;Changes in gut microbiota control inflammation in obese mice through a mechanism involving GLP-2-driven improvement of gut permeability&lt;/title&gt;&lt;secondary-title&gt;Gut&lt;/secondary-title&gt;&lt;/titles&gt;&lt;periodical&gt;&lt;full-title&gt;Gut&lt;/full-title&gt;&lt;/periodical&gt;&lt;pages&gt;1091-1103&lt;/pages&gt;&lt;volume&gt;58&lt;/volume&gt;&lt;number&gt;8&lt;/number&gt;&lt;dates&gt;&lt;year&gt;2009&lt;/year&gt;&lt;/dates&gt;&lt;isbn&gt;0017-5749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47" w:tooltip="Cani, 2009 #536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47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5733F0" w:rsidRPr="00093AFA" w14:paraId="4805BBDB" w14:textId="77777777" w:rsidTr="00A312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9" w:type="pct"/>
            <w:tcBorders>
              <w:top w:val="nil"/>
            </w:tcBorders>
          </w:tcPr>
          <w:p w14:paraId="2848104F" w14:textId="77777777" w:rsidR="00054517" w:rsidRPr="005733F0" w:rsidRDefault="00054517" w:rsidP="00DF4A0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 w:val="0"/>
                <w:color w:val="000000" w:themeColor="text1"/>
              </w:rPr>
            </w:pPr>
            <w:r w:rsidRPr="005733F0">
              <w:rPr>
                <w:rFonts w:ascii="Book Antiqua" w:hAnsi="Book Antiqua" w:cs="Times New Roman"/>
                <w:b w:val="0"/>
                <w:color w:val="000000" w:themeColor="text1"/>
              </w:rPr>
              <w:t>21</w:t>
            </w:r>
          </w:p>
        </w:tc>
        <w:tc>
          <w:tcPr>
            <w:tcW w:w="1249" w:type="pct"/>
            <w:tcBorders>
              <w:top w:val="nil"/>
            </w:tcBorders>
          </w:tcPr>
          <w:p w14:paraId="6FA66197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Probiotics (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 xml:space="preserve">Lactobacillus </w:t>
            </w:r>
            <w:proofErr w:type="spellStart"/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rhamnosus</w:t>
            </w:r>
            <w:proofErr w:type="spellEnd"/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GG and </w:t>
            </w:r>
            <w:r w:rsidRPr="00093AFA">
              <w:rPr>
                <w:rFonts w:ascii="Book Antiqua" w:hAnsi="Book Antiqua" w:cs="Times New Roman"/>
                <w:i/>
                <w:color w:val="000000" w:themeColor="text1"/>
              </w:rPr>
              <w:t>Bifidobacterium lactis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 Bb12; diet/probiotics)</w:t>
            </w:r>
          </w:p>
        </w:tc>
        <w:tc>
          <w:tcPr>
            <w:tcW w:w="1456" w:type="pct"/>
            <w:tcBorders>
              <w:top w:val="nil"/>
            </w:tcBorders>
          </w:tcPr>
          <w:p w14:paraId="5CFAD537" w14:textId="50F55BE4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First-trimester pregnancy: a </w:t>
            </w:r>
            <w:r w:rsidR="0094775B">
              <w:rPr>
                <w:rFonts w:ascii="Book Antiqua" w:hAnsi="Book Antiqua" w:cs="Times New Roman"/>
                <w:color w:val="000000" w:themeColor="text1"/>
              </w:rPr>
              <w:t>C</w:t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t xml:space="preserve">linical study </w:t>
            </w:r>
          </w:p>
        </w:tc>
        <w:tc>
          <w:tcPr>
            <w:tcW w:w="1415" w:type="pct"/>
            <w:tcBorders>
              <w:top w:val="nil"/>
            </w:tcBorders>
          </w:tcPr>
          <w:p w14:paraId="1DD28675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 w:cs="Times New Roman"/>
                <w:color w:val="000000" w:themeColor="text1"/>
              </w:rPr>
              <w:t>Reduced blood glucose and insulin levels, improved glucose tolerance, and the highest quantitative insulin sensitivity check index were noted.</w:t>
            </w:r>
          </w:p>
        </w:tc>
        <w:tc>
          <w:tcPr>
            <w:tcW w:w="481" w:type="pct"/>
            <w:tcBorders>
              <w:top w:val="nil"/>
            </w:tcBorders>
          </w:tcPr>
          <w:p w14:paraId="307D0A6D" w14:textId="77777777" w:rsidR="00054517" w:rsidRPr="00093AFA" w:rsidRDefault="00054517" w:rsidP="00DF4A09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093AFA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093AFA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Laitinen&lt;/Author&gt;&lt;Year&gt;2008&lt;/Year&gt;&lt;RecNum&gt;557&lt;/RecNum&gt;&lt;DisplayText&gt;[169]&lt;/DisplayText&gt;&lt;record&gt;&lt;rec-number&gt;557&lt;/rec-number&gt;&lt;foreign-keys&gt;&lt;key app="EN" db-id="w5vxxr2riff29kewpey5x09ad0sfs2pw5ep0" timestamp="1662545347" guid="d026e3c5-b1eb-4f49-9f9f-38faa5905b9f"&gt;557&lt;/key&gt;&lt;/foreign-keys&gt;&lt;ref-type name="Journal Article"&gt;17&lt;/ref-type&gt;&lt;contributors&gt;&lt;authors&gt;&lt;author&gt;Laitinen, Kirsi&lt;/author&gt;&lt;author&gt;Poussa, Tuija&lt;/author&gt;&lt;author&gt;Isolauri, Erika&lt;/author&gt;&lt;/authors&gt;&lt;/contributors&gt;&lt;titles&gt;&lt;title&gt;Probiotics and dietary counselling contribute to glucose regulation during and after pregnancy: a randomised controlled trial&lt;/title&gt;&lt;secondary-title&gt;British Journal of Nutrition&lt;/secondary-title&gt;&lt;/titles&gt;&lt;periodical&gt;&lt;full-title&gt;British Journal of Nutrition&lt;/full-title&gt;&lt;/periodical&gt;&lt;pages&gt;1679-1687&lt;/pages&gt;&lt;volume&gt;101&lt;/volume&gt;&lt;number&gt;11&lt;/number&gt;&lt;dates&gt;&lt;year&gt;2008&lt;/year&gt;&lt;/dates&gt;&lt;isbn&gt;1475-2662&lt;/isbn&gt;&lt;urls&gt;&lt;/urls&gt;&lt;/record&gt;&lt;/Cite&gt;&lt;/EndNote&gt;</w:instrTex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hyperlink w:anchor="_ENREF_169" w:tooltip="Laitinen, 2008 #557" w:history="1">
              <w:r w:rsidRPr="00093AFA">
                <w:rPr>
                  <w:rFonts w:ascii="Book Antiqua" w:hAnsi="Book Antiqua" w:cs="Times New Roman"/>
                  <w:noProof/>
                  <w:color w:val="000000" w:themeColor="text1"/>
                </w:rPr>
                <w:t>169</w:t>
              </w:r>
            </w:hyperlink>
            <w:r w:rsidRPr="00093AFA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093AFA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</w:tbl>
    <w:p w14:paraId="16903B1E" w14:textId="21FE394A" w:rsidR="00396B7B" w:rsidRPr="006015F9" w:rsidRDefault="00396B7B" w:rsidP="00396B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015F9">
        <w:rPr>
          <w:rFonts w:ascii="Book Antiqua" w:hAnsi="Book Antiqua"/>
          <w:i/>
          <w:color w:val="000000" w:themeColor="text1"/>
        </w:rPr>
        <w:t xml:space="preserve">A. </w:t>
      </w:r>
      <w:proofErr w:type="spellStart"/>
      <w:r w:rsidRPr="006015F9">
        <w:rPr>
          <w:rFonts w:ascii="Book Antiqua" w:hAnsi="Book Antiqua"/>
          <w:i/>
          <w:color w:val="000000" w:themeColor="text1"/>
        </w:rPr>
        <w:t>muciniphila</w:t>
      </w:r>
      <w:proofErr w:type="spellEnd"/>
      <w:r w:rsidRPr="006015F9">
        <w:rPr>
          <w:rFonts w:ascii="Book Antiqua" w:hAnsi="Book Antiqua"/>
          <w:iCs/>
          <w:color w:val="000000" w:themeColor="text1"/>
        </w:rPr>
        <w:t>:</w:t>
      </w:r>
      <w:r w:rsidRPr="006015F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015F9">
        <w:rPr>
          <w:rFonts w:ascii="Book Antiqua" w:eastAsia="Book Antiqua" w:hAnsi="Book Antiqua" w:cs="Book Antiqua"/>
          <w:i/>
          <w:iCs/>
          <w:color w:val="000000"/>
        </w:rPr>
        <w:t>Akkermansia</w:t>
      </w:r>
      <w:proofErr w:type="spellEnd"/>
      <w:r w:rsidRPr="006015F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015F9">
        <w:rPr>
          <w:rFonts w:ascii="Book Antiqua" w:eastAsia="Book Antiqua" w:hAnsi="Book Antiqua" w:cs="Book Antiqua"/>
          <w:i/>
          <w:iCs/>
          <w:color w:val="000000"/>
        </w:rPr>
        <w:t>muciniphila</w:t>
      </w:r>
      <w:proofErr w:type="spellEnd"/>
      <w:r w:rsidRPr="006015F9">
        <w:rPr>
          <w:rFonts w:ascii="Book Antiqua" w:eastAsia="Book Antiqua" w:hAnsi="Book Antiqua" w:cs="Book Antiqua"/>
          <w:color w:val="000000"/>
        </w:rPr>
        <w:t xml:space="preserve">; BAs: Bile acids; </w:t>
      </w:r>
      <w:r w:rsidRPr="006015F9">
        <w:rPr>
          <w:rFonts w:ascii="Book Antiqua" w:hAnsi="Book Antiqua"/>
          <w:i/>
          <w:color w:val="000000" w:themeColor="text1"/>
        </w:rPr>
        <w:t xml:space="preserve">B. </w:t>
      </w:r>
      <w:proofErr w:type="spellStart"/>
      <w:r w:rsidRPr="006015F9">
        <w:rPr>
          <w:rFonts w:ascii="Book Antiqua" w:hAnsi="Book Antiqua"/>
          <w:i/>
          <w:color w:val="000000" w:themeColor="text1"/>
        </w:rPr>
        <w:t>animalis</w:t>
      </w:r>
      <w:proofErr w:type="spellEnd"/>
      <w:r w:rsidRPr="006015F9">
        <w:rPr>
          <w:rFonts w:ascii="Book Antiqua" w:hAnsi="Book Antiqua"/>
          <w:iCs/>
          <w:color w:val="000000" w:themeColor="text1"/>
        </w:rPr>
        <w:t>:</w:t>
      </w:r>
      <w:r w:rsidR="006015F9" w:rsidRPr="006015F9">
        <w:rPr>
          <w:rFonts w:ascii="Book Antiqua" w:hAnsi="Book Antiqua"/>
        </w:rPr>
        <w:t xml:space="preserve"> </w:t>
      </w:r>
      <w:r w:rsidR="006015F9" w:rsidRPr="006015F9">
        <w:rPr>
          <w:rFonts w:ascii="Book Antiqua" w:hAnsi="Book Antiqua"/>
          <w:i/>
          <w:iCs/>
        </w:rPr>
        <w:t xml:space="preserve">Bifidobacterium </w:t>
      </w:r>
      <w:proofErr w:type="spellStart"/>
      <w:r w:rsidR="006015F9" w:rsidRPr="006015F9">
        <w:rPr>
          <w:rFonts w:ascii="Book Antiqua" w:hAnsi="Book Antiqua"/>
          <w:i/>
          <w:iCs/>
        </w:rPr>
        <w:t>animalis</w:t>
      </w:r>
      <w:proofErr w:type="spellEnd"/>
      <w:r w:rsidR="006015F9">
        <w:rPr>
          <w:rFonts w:ascii="Book Antiqua" w:hAnsi="Book Antiqua"/>
        </w:rPr>
        <w:t>;</w:t>
      </w:r>
      <w:r w:rsidRPr="006015F9">
        <w:rPr>
          <w:rFonts w:ascii="Book Antiqua" w:eastAsia="Book Antiqua" w:hAnsi="Book Antiqua" w:cs="Book Antiqua"/>
          <w:color w:val="000000"/>
        </w:rPr>
        <w:t xml:space="preserve"> </w:t>
      </w:r>
      <w:r w:rsidR="006015F9" w:rsidRPr="006015F9">
        <w:rPr>
          <w:rFonts w:ascii="Book Antiqua" w:eastAsia="Book Antiqua" w:hAnsi="Book Antiqua" w:cs="Book Antiqua"/>
          <w:color w:val="000000"/>
        </w:rPr>
        <w:t xml:space="preserve">BMI: Body mass index; </w:t>
      </w:r>
      <w:r w:rsidRPr="006015F9">
        <w:rPr>
          <w:rFonts w:ascii="Book Antiqua" w:hAnsi="Book Antiqua"/>
          <w:color w:val="000000" w:themeColor="text1"/>
        </w:rPr>
        <w:t xml:space="preserve">CDHF: </w:t>
      </w:r>
      <w:r w:rsidR="006015F9">
        <w:rPr>
          <w:rFonts w:ascii="Book Antiqua" w:hAnsi="Book Antiqua"/>
          <w:color w:val="000000" w:themeColor="text1"/>
        </w:rPr>
        <w:t>C</w:t>
      </w:r>
      <w:r w:rsidR="006015F9" w:rsidRPr="006015F9">
        <w:rPr>
          <w:rFonts w:ascii="Book Antiqua" w:hAnsi="Book Antiqua"/>
          <w:color w:val="000000" w:themeColor="text1"/>
        </w:rPr>
        <w:t>holine-deficient high-fat diet</w:t>
      </w:r>
      <w:r w:rsidRPr="006015F9">
        <w:rPr>
          <w:rFonts w:ascii="Book Antiqua" w:hAnsi="Book Antiqua"/>
          <w:color w:val="000000" w:themeColor="text1"/>
        </w:rPr>
        <w:t>;</w:t>
      </w:r>
      <w:r w:rsidRPr="006015F9">
        <w:rPr>
          <w:rFonts w:ascii="Book Antiqua" w:hAnsi="Book Antiqua"/>
          <w:i/>
          <w:color w:val="000000" w:themeColor="text1"/>
        </w:rPr>
        <w:t xml:space="preserve"> </w:t>
      </w:r>
      <w:r w:rsidR="006015F9" w:rsidRPr="006015F9">
        <w:rPr>
          <w:rFonts w:ascii="Book Antiqua" w:eastAsia="Book Antiqua" w:hAnsi="Book Antiqua" w:cs="Book Antiqua"/>
          <w:color w:val="000000"/>
        </w:rPr>
        <w:t xml:space="preserve">DMR: Duodenal mucosal resurfacing; </w:t>
      </w:r>
      <w:r w:rsidRPr="006015F9">
        <w:rPr>
          <w:rFonts w:ascii="Book Antiqua" w:eastAsia="Book Antiqua" w:hAnsi="Book Antiqua" w:cs="Book Antiqua"/>
          <w:color w:val="000000"/>
        </w:rPr>
        <w:t xml:space="preserve">FBG: Fasting blood glucose; </w:t>
      </w:r>
      <w:r w:rsidR="006015F9" w:rsidRPr="006015F9">
        <w:rPr>
          <w:rFonts w:ascii="Book Antiqua" w:eastAsia="Book Antiqua" w:hAnsi="Book Antiqua" w:cs="Book Antiqua"/>
          <w:color w:val="000000"/>
        </w:rPr>
        <w:t xml:space="preserve">FXR: </w:t>
      </w:r>
      <w:proofErr w:type="spellStart"/>
      <w:r w:rsidR="006015F9" w:rsidRPr="006015F9">
        <w:rPr>
          <w:rFonts w:ascii="Book Antiqua" w:eastAsia="Book Antiqua" w:hAnsi="Book Antiqua" w:cs="Book Antiqua"/>
          <w:color w:val="000000"/>
        </w:rPr>
        <w:t>Farnesoid</w:t>
      </w:r>
      <w:proofErr w:type="spellEnd"/>
      <w:r w:rsidR="006015F9" w:rsidRPr="006015F9">
        <w:rPr>
          <w:rFonts w:ascii="Book Antiqua" w:eastAsia="Book Antiqua" w:hAnsi="Book Antiqua" w:cs="Book Antiqua"/>
          <w:color w:val="000000"/>
        </w:rPr>
        <w:t xml:space="preserve"> X receptor; </w:t>
      </w:r>
      <w:r w:rsidRPr="006015F9">
        <w:rPr>
          <w:rFonts w:ascii="Book Antiqua" w:eastAsia="Book Antiqua" w:hAnsi="Book Antiqua" w:cs="Book Antiqua"/>
          <w:color w:val="000000"/>
        </w:rPr>
        <w:t xml:space="preserve">GDM: Gestational diabetes mellitus; GLP-1: Glucagon-like peptide-1; HFD: High-fat diet; </w:t>
      </w:r>
      <w:r w:rsidR="006015F9" w:rsidRPr="006015F9">
        <w:rPr>
          <w:rFonts w:ascii="Book Antiqua" w:eastAsia="Book Antiqua" w:hAnsi="Book Antiqua" w:cs="Book Antiqua"/>
          <w:color w:val="000000"/>
        </w:rPr>
        <w:t xml:space="preserve">HbA1c: Hemoglobin A1C; HDL: High-density lipoprotein; HOMA: Homeostatic model assessment; IR: Insulin resistance; </w:t>
      </w:r>
      <w:r w:rsidRPr="006015F9">
        <w:rPr>
          <w:rFonts w:ascii="Book Antiqua" w:eastAsia="Book Antiqua" w:hAnsi="Book Antiqua" w:cs="Book Antiqua"/>
          <w:i/>
          <w:iCs/>
          <w:color w:val="000000"/>
        </w:rPr>
        <w:t xml:space="preserve">L. </w:t>
      </w:r>
      <w:proofErr w:type="spellStart"/>
      <w:r w:rsidRPr="006015F9">
        <w:rPr>
          <w:rFonts w:ascii="Book Antiqua" w:eastAsia="Book Antiqua" w:hAnsi="Book Antiqua" w:cs="Book Antiqua"/>
          <w:i/>
          <w:iCs/>
          <w:color w:val="000000"/>
        </w:rPr>
        <w:t>casei</w:t>
      </w:r>
      <w:proofErr w:type="spellEnd"/>
      <w:r w:rsidRPr="006015F9">
        <w:rPr>
          <w:rFonts w:ascii="Book Antiqua" w:eastAsia="Book Antiqua" w:hAnsi="Book Antiqua" w:cs="Book Antiqua"/>
          <w:color w:val="000000"/>
        </w:rPr>
        <w:t xml:space="preserve">: </w:t>
      </w:r>
      <w:r w:rsidR="006015F9" w:rsidRPr="006015F9">
        <w:rPr>
          <w:rFonts w:ascii="Book Antiqua" w:hAnsi="Book Antiqua"/>
          <w:i/>
          <w:iCs/>
        </w:rPr>
        <w:t xml:space="preserve">Lactobacillus </w:t>
      </w:r>
      <w:proofErr w:type="spellStart"/>
      <w:r w:rsidR="006015F9" w:rsidRPr="006015F9">
        <w:rPr>
          <w:rFonts w:ascii="Book Antiqua" w:hAnsi="Book Antiqua"/>
          <w:i/>
          <w:iCs/>
        </w:rPr>
        <w:t>casei</w:t>
      </w:r>
      <w:proofErr w:type="spellEnd"/>
      <w:r w:rsidRPr="006015F9">
        <w:rPr>
          <w:rFonts w:ascii="Book Antiqua" w:eastAsia="Book Antiqua" w:hAnsi="Book Antiqua" w:cs="Book Antiqua"/>
          <w:color w:val="000000"/>
        </w:rPr>
        <w:t xml:space="preserve">; LDL: Low-density lipoprotein; </w:t>
      </w:r>
      <w:r w:rsidR="006015F9" w:rsidRPr="006015F9">
        <w:rPr>
          <w:rFonts w:ascii="Book Antiqua" w:eastAsia="Book Antiqua" w:hAnsi="Book Antiqua" w:cs="Book Antiqua"/>
          <w:color w:val="000000"/>
        </w:rPr>
        <w:t xml:space="preserve">LPS: Lipopolysaccharide; NASH: Nonalcoholic steatohepatitis; NAFLD: Nonalcoholic fatty liver disease; SCFAs: Short-chain fatty acids; </w:t>
      </w:r>
      <w:r w:rsidRPr="006015F9">
        <w:rPr>
          <w:rFonts w:ascii="Book Antiqua" w:eastAsia="Book Antiqua" w:hAnsi="Book Antiqua" w:cs="Book Antiqua"/>
          <w:color w:val="000000"/>
        </w:rPr>
        <w:t xml:space="preserve">T2DM: Type 2 diabetes mellitus; </w:t>
      </w:r>
      <w:r w:rsidR="006015F9" w:rsidRPr="006015F9">
        <w:rPr>
          <w:rFonts w:ascii="Book Antiqua" w:eastAsia="Book Antiqua" w:hAnsi="Book Antiqua" w:cs="Book Antiqua"/>
          <w:color w:val="000000"/>
        </w:rPr>
        <w:t>TC: Total cholesterol</w:t>
      </w:r>
      <w:r w:rsidR="006015F9">
        <w:rPr>
          <w:rFonts w:ascii="Book Antiqua" w:eastAsia="Book Antiqua" w:hAnsi="Book Antiqua" w:cs="Book Antiqua"/>
          <w:color w:val="000000"/>
        </w:rPr>
        <w:t xml:space="preserve">; </w:t>
      </w:r>
      <w:r w:rsidRPr="006015F9">
        <w:rPr>
          <w:rFonts w:ascii="Book Antiqua" w:eastAsia="Book Antiqua" w:hAnsi="Book Antiqua" w:cs="Book Antiqua"/>
          <w:color w:val="000000"/>
        </w:rPr>
        <w:t>TGs: Triglycerides; VLDL: Very-low-density lipoprotein.</w:t>
      </w:r>
    </w:p>
    <w:p w14:paraId="04316573" w14:textId="1F04AC9C" w:rsidR="00A77B3E" w:rsidRDefault="00A77B3E">
      <w:pPr>
        <w:spacing w:line="360" w:lineRule="auto"/>
        <w:jc w:val="both"/>
      </w:pPr>
    </w:p>
    <w:sectPr w:rsidR="00A77B3E" w:rsidSect="00DF4A0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01BD1C6" w14:textId="77777777" w:rsidR="00827D25" w:rsidRDefault="00827D25" w:rsidP="00FD384B">
      <w:r>
        <w:separator/>
      </w:r>
    </w:p>
  </w:endnote>
  <w:endnote w:type="continuationSeparator" w:id="0">
    <w:p w14:paraId="4A47A13D" w14:textId="77777777" w:rsidR="00827D25" w:rsidRDefault="00827D25" w:rsidP="00FD384B">
      <w:r>
        <w:continuationSeparator/>
      </w:r>
    </w:p>
  </w:endnote>
  <w:endnote w:type="continuationNotice" w:id="1">
    <w:p w14:paraId="0BE65D80" w14:textId="77777777" w:rsidR="00827D25" w:rsidRDefault="00827D2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916293838"/>
      <w:docPartObj>
        <w:docPartGallery w:val="Page Numbers (Bottom of Page)"/>
        <w:docPartUnique/>
      </w:docPartObj>
    </w:sdtPr>
    <w:sdtEndPr>
      <w:rPr>
        <w:rFonts w:ascii="Book Antiqua" w:hAnsi="Book Antiqua"/>
      </w:rPr>
    </w:sdtEndPr>
    <w:sdtContent>
      <w:sdt>
        <w:sdtPr>
          <w:id w:val="-1769616900"/>
          <w:docPartObj>
            <w:docPartGallery w:val="Page Numbers (Top of Page)"/>
            <w:docPartUnique/>
          </w:docPartObj>
        </w:sdtPr>
        <w:sdtEndPr>
          <w:rPr>
            <w:rFonts w:ascii="Book Antiqua" w:hAnsi="Book Antiqua"/>
          </w:rPr>
        </w:sdtEndPr>
        <w:sdtContent>
          <w:p w14:paraId="2E85AD33" w14:textId="4214BAB0" w:rsidR="00FD384B" w:rsidRPr="00A312AD" w:rsidRDefault="00FD384B">
            <w:pPr>
              <w:pStyle w:val="Footer"/>
              <w:jc w:val="right"/>
              <w:rPr>
                <w:rFonts w:ascii="Book Antiqua" w:hAnsi="Book Antiqua"/>
              </w:rPr>
            </w:pPr>
            <w:r>
              <w:rPr>
                <w:lang w:val="zh-CN" w:eastAsia="zh-CN"/>
              </w:rPr>
              <w:t xml:space="preserve"> </w:t>
            </w:r>
            <w:r w:rsidRPr="00A312AD">
              <w:rPr>
                <w:rFonts w:ascii="Book Antiqua" w:hAnsi="Book Antiqua"/>
              </w:rPr>
              <w:fldChar w:fldCharType="begin"/>
            </w:r>
            <w:r w:rsidRPr="00A312AD">
              <w:rPr>
                <w:rFonts w:ascii="Book Antiqua" w:hAnsi="Book Antiqua"/>
              </w:rPr>
              <w:instrText>PAGE</w:instrText>
            </w:r>
            <w:r w:rsidRPr="00A312AD">
              <w:rPr>
                <w:rFonts w:ascii="Book Antiqua" w:hAnsi="Book Antiqua"/>
              </w:rPr>
              <w:fldChar w:fldCharType="separate"/>
            </w:r>
            <w:r w:rsidRPr="00A312AD">
              <w:rPr>
                <w:rFonts w:ascii="Book Antiqua" w:hAnsi="Book Antiqua"/>
                <w:lang w:val="zh-CN"/>
              </w:rPr>
              <w:t>2</w:t>
            </w:r>
            <w:r w:rsidRPr="00A312AD">
              <w:rPr>
                <w:rFonts w:ascii="Book Antiqua" w:hAnsi="Book Antiqua"/>
              </w:rPr>
              <w:fldChar w:fldCharType="end"/>
            </w:r>
            <w:r w:rsidRPr="00A312AD">
              <w:rPr>
                <w:rFonts w:ascii="Book Antiqua" w:hAnsi="Book Antiqua"/>
                <w:lang w:val="zh-CN"/>
              </w:rPr>
              <w:t xml:space="preserve"> / </w:t>
            </w:r>
            <w:r w:rsidRPr="00A312AD">
              <w:rPr>
                <w:rFonts w:ascii="Book Antiqua" w:hAnsi="Book Antiqua"/>
              </w:rPr>
              <w:fldChar w:fldCharType="begin"/>
            </w:r>
            <w:r w:rsidRPr="00A312AD">
              <w:rPr>
                <w:rFonts w:ascii="Book Antiqua" w:hAnsi="Book Antiqua"/>
              </w:rPr>
              <w:instrText>NUMPAGES</w:instrText>
            </w:r>
            <w:r w:rsidRPr="00A312AD">
              <w:rPr>
                <w:rFonts w:ascii="Book Antiqua" w:hAnsi="Book Antiqua"/>
              </w:rPr>
              <w:fldChar w:fldCharType="separate"/>
            </w:r>
            <w:r w:rsidRPr="00A312AD">
              <w:rPr>
                <w:rFonts w:ascii="Book Antiqua" w:hAnsi="Book Antiqua"/>
                <w:lang w:val="zh-CN"/>
              </w:rPr>
              <w:t>2</w:t>
            </w:r>
            <w:r w:rsidRPr="00A312AD">
              <w:rPr>
                <w:rFonts w:ascii="Book Antiqua" w:hAnsi="Book Antiqua"/>
              </w:rPr>
              <w:fldChar w:fldCharType="end"/>
            </w:r>
          </w:p>
        </w:sdtContent>
      </w:sdt>
    </w:sdtContent>
  </w:sdt>
  <w:p w14:paraId="3F0870CF" w14:textId="77777777" w:rsidR="00FD384B" w:rsidRDefault="00FD384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569DB66" w14:textId="77777777" w:rsidR="00827D25" w:rsidRDefault="00827D25" w:rsidP="00FD384B">
      <w:r>
        <w:separator/>
      </w:r>
    </w:p>
  </w:footnote>
  <w:footnote w:type="continuationSeparator" w:id="0">
    <w:p w14:paraId="2E3C647C" w14:textId="77777777" w:rsidR="00827D25" w:rsidRDefault="00827D25" w:rsidP="00FD384B">
      <w:r>
        <w:continuationSeparator/>
      </w:r>
    </w:p>
  </w:footnote>
  <w:footnote w:type="continuationNotice" w:id="1">
    <w:p w14:paraId="1C802EEB" w14:textId="77777777" w:rsidR="00827D25" w:rsidRDefault="00827D25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B2644E3"/>
    <w:multiLevelType w:val="hybridMultilevel"/>
    <w:tmpl w:val="A4EC8782"/>
    <w:lvl w:ilvl="0" w:tplc="5E52D75C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8D0602A"/>
    <w:multiLevelType w:val="hybridMultilevel"/>
    <w:tmpl w:val="EE444B14"/>
    <w:lvl w:ilvl="0" w:tplc="2030352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9001822"/>
    <w:multiLevelType w:val="hybridMultilevel"/>
    <w:tmpl w:val="E056BCD2"/>
    <w:lvl w:ilvl="0" w:tplc="BD6A14A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1E263E1"/>
    <w:multiLevelType w:val="hybridMultilevel"/>
    <w:tmpl w:val="BFACDCCC"/>
    <w:lvl w:ilvl="0" w:tplc="E1E81868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696D4FD5"/>
    <w:multiLevelType w:val="hybridMultilevel"/>
    <w:tmpl w:val="75DC18CA"/>
    <w:lvl w:ilvl="0" w:tplc="6A92FE6E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895091899">
    <w:abstractNumId w:val="2"/>
  </w:num>
  <w:num w:numId="2" w16cid:durableId="447357543">
    <w:abstractNumId w:val="1"/>
  </w:num>
  <w:num w:numId="3" w16cid:durableId="1032848574">
    <w:abstractNumId w:val="3"/>
  </w:num>
  <w:num w:numId="4" w16cid:durableId="1735086860">
    <w:abstractNumId w:val="4"/>
  </w:num>
  <w:num w:numId="5" w16cid:durableId="136455653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removePersonalInformation/>
  <w:removeDateAndTime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235E7"/>
    <w:rsid w:val="0003497D"/>
    <w:rsid w:val="00054517"/>
    <w:rsid w:val="00056026"/>
    <w:rsid w:val="00066F62"/>
    <w:rsid w:val="00070CF5"/>
    <w:rsid w:val="0007176C"/>
    <w:rsid w:val="00071FBD"/>
    <w:rsid w:val="00085070"/>
    <w:rsid w:val="00086321"/>
    <w:rsid w:val="001016C6"/>
    <w:rsid w:val="00113F22"/>
    <w:rsid w:val="00151DCD"/>
    <w:rsid w:val="00194DA4"/>
    <w:rsid w:val="0023265B"/>
    <w:rsid w:val="002355AD"/>
    <w:rsid w:val="00247360"/>
    <w:rsid w:val="00254C5D"/>
    <w:rsid w:val="00256834"/>
    <w:rsid w:val="00293211"/>
    <w:rsid w:val="002943C3"/>
    <w:rsid w:val="002A5357"/>
    <w:rsid w:val="002A796B"/>
    <w:rsid w:val="002B63CD"/>
    <w:rsid w:val="002D18FC"/>
    <w:rsid w:val="002F1567"/>
    <w:rsid w:val="00311934"/>
    <w:rsid w:val="00340DBC"/>
    <w:rsid w:val="0038212D"/>
    <w:rsid w:val="00396B7B"/>
    <w:rsid w:val="003A089E"/>
    <w:rsid w:val="003B628A"/>
    <w:rsid w:val="003D0761"/>
    <w:rsid w:val="003E6563"/>
    <w:rsid w:val="003F0C88"/>
    <w:rsid w:val="00413831"/>
    <w:rsid w:val="00420E5E"/>
    <w:rsid w:val="00436080"/>
    <w:rsid w:val="004720B5"/>
    <w:rsid w:val="00493E93"/>
    <w:rsid w:val="004B41D5"/>
    <w:rsid w:val="004C43AA"/>
    <w:rsid w:val="004F5784"/>
    <w:rsid w:val="004F7683"/>
    <w:rsid w:val="00513126"/>
    <w:rsid w:val="0055678C"/>
    <w:rsid w:val="00560D02"/>
    <w:rsid w:val="00560D2C"/>
    <w:rsid w:val="0057031C"/>
    <w:rsid w:val="0057211A"/>
    <w:rsid w:val="005733F0"/>
    <w:rsid w:val="00576019"/>
    <w:rsid w:val="005915AC"/>
    <w:rsid w:val="00597802"/>
    <w:rsid w:val="006015F9"/>
    <w:rsid w:val="00603E61"/>
    <w:rsid w:val="00616367"/>
    <w:rsid w:val="006167CE"/>
    <w:rsid w:val="006346A5"/>
    <w:rsid w:val="006527A1"/>
    <w:rsid w:val="00654C03"/>
    <w:rsid w:val="00655281"/>
    <w:rsid w:val="006770FD"/>
    <w:rsid w:val="006B45D7"/>
    <w:rsid w:val="006C04B2"/>
    <w:rsid w:val="006D4C81"/>
    <w:rsid w:val="006D7D3E"/>
    <w:rsid w:val="006F18F8"/>
    <w:rsid w:val="00700335"/>
    <w:rsid w:val="00712045"/>
    <w:rsid w:val="0078214E"/>
    <w:rsid w:val="00786CC8"/>
    <w:rsid w:val="007C63BA"/>
    <w:rsid w:val="007D4B9E"/>
    <w:rsid w:val="007F00F5"/>
    <w:rsid w:val="00827D25"/>
    <w:rsid w:val="00874ADF"/>
    <w:rsid w:val="008B5A9C"/>
    <w:rsid w:val="008E2D24"/>
    <w:rsid w:val="008F397B"/>
    <w:rsid w:val="0091291B"/>
    <w:rsid w:val="0094775B"/>
    <w:rsid w:val="00955D5A"/>
    <w:rsid w:val="00987F0D"/>
    <w:rsid w:val="009B4785"/>
    <w:rsid w:val="009F2E74"/>
    <w:rsid w:val="009F6835"/>
    <w:rsid w:val="00A312AD"/>
    <w:rsid w:val="00A77404"/>
    <w:rsid w:val="00A77B3E"/>
    <w:rsid w:val="00A9330B"/>
    <w:rsid w:val="00A95563"/>
    <w:rsid w:val="00AB056E"/>
    <w:rsid w:val="00AE3A72"/>
    <w:rsid w:val="00B21E91"/>
    <w:rsid w:val="00B337B1"/>
    <w:rsid w:val="00B4065D"/>
    <w:rsid w:val="00B81022"/>
    <w:rsid w:val="00B8435D"/>
    <w:rsid w:val="00B85C05"/>
    <w:rsid w:val="00B96EDF"/>
    <w:rsid w:val="00BB5BE7"/>
    <w:rsid w:val="00BD2429"/>
    <w:rsid w:val="00C03B5B"/>
    <w:rsid w:val="00C34126"/>
    <w:rsid w:val="00C919B2"/>
    <w:rsid w:val="00CA2A55"/>
    <w:rsid w:val="00DB5673"/>
    <w:rsid w:val="00DF3D49"/>
    <w:rsid w:val="00DF4A09"/>
    <w:rsid w:val="00DF5D8D"/>
    <w:rsid w:val="00E0459E"/>
    <w:rsid w:val="00E058F9"/>
    <w:rsid w:val="00E40814"/>
    <w:rsid w:val="00E4176B"/>
    <w:rsid w:val="00EC3ECA"/>
    <w:rsid w:val="00EF7E26"/>
    <w:rsid w:val="00F1545B"/>
    <w:rsid w:val="00F17745"/>
    <w:rsid w:val="00F92649"/>
    <w:rsid w:val="00FD384B"/>
    <w:rsid w:val="00FF36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3EDFAC5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iPriority="99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iPriority="99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396B7B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254C5D"/>
    <w:pPr>
      <w:spacing w:before="100" w:beforeAutospacing="1" w:after="100" w:afterAutospacing="1"/>
    </w:pPr>
    <w:rPr>
      <w:rFonts w:ascii="SimSun" w:eastAsia="SimSun" w:hAnsi="SimSun" w:cs="SimSun"/>
      <w:lang w:eastAsia="zh-CN"/>
    </w:rPr>
  </w:style>
  <w:style w:type="table" w:styleId="TableGrid">
    <w:name w:val="Table Grid"/>
    <w:basedOn w:val="TableNormal"/>
    <w:uiPriority w:val="39"/>
    <w:rsid w:val="00054517"/>
    <w:rPr>
      <w:rFonts w:asciiTheme="minorHAnsi" w:hAnsiTheme="minorHAnsi" w:cstheme="minorBidi"/>
      <w:sz w:val="24"/>
      <w:szCs w:val="24"/>
      <w:lang w:eastAsia="ko-K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54517"/>
    <w:pPr>
      <w:jc w:val="center"/>
    </w:pPr>
    <w:rPr>
      <w:rFonts w:ascii="Calibri" w:hAnsi="Calibri" w:cs="Calibri"/>
      <w:lang w:eastAsia="ko-KR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54517"/>
    <w:rPr>
      <w:rFonts w:ascii="Calibri" w:hAnsi="Calibri" w:cs="Calibri"/>
      <w:sz w:val="24"/>
      <w:szCs w:val="24"/>
      <w:lang w:eastAsia="ko-KR"/>
    </w:rPr>
  </w:style>
  <w:style w:type="paragraph" w:customStyle="1" w:styleId="EndNoteBibliography">
    <w:name w:val="EndNote Bibliography"/>
    <w:basedOn w:val="Normal"/>
    <w:link w:val="EndNoteBibliographyChar"/>
    <w:rsid w:val="00054517"/>
    <w:rPr>
      <w:rFonts w:ascii="Calibri" w:hAnsi="Calibri" w:cs="Calibri"/>
      <w:lang w:eastAsia="ko-KR"/>
    </w:rPr>
  </w:style>
  <w:style w:type="character" w:customStyle="1" w:styleId="EndNoteBibliographyChar">
    <w:name w:val="EndNote Bibliography Char"/>
    <w:basedOn w:val="DefaultParagraphFont"/>
    <w:link w:val="EndNoteBibliography"/>
    <w:rsid w:val="00054517"/>
    <w:rPr>
      <w:rFonts w:ascii="Calibri" w:hAnsi="Calibri" w:cs="Calibri"/>
      <w:sz w:val="24"/>
      <w:szCs w:val="24"/>
      <w:lang w:eastAsia="ko-KR"/>
    </w:rPr>
  </w:style>
  <w:style w:type="paragraph" w:styleId="ListParagraph">
    <w:name w:val="List Paragraph"/>
    <w:basedOn w:val="Normal"/>
    <w:uiPriority w:val="34"/>
    <w:qFormat/>
    <w:rsid w:val="00054517"/>
    <w:pPr>
      <w:ind w:left="720"/>
      <w:contextualSpacing/>
    </w:pPr>
    <w:rPr>
      <w:rFonts w:asciiTheme="minorHAnsi" w:hAnsiTheme="minorHAnsi" w:cstheme="minorBidi"/>
      <w:lang w:eastAsia="ko-KR"/>
    </w:rPr>
  </w:style>
  <w:style w:type="paragraph" w:styleId="Footer">
    <w:name w:val="footer"/>
    <w:basedOn w:val="Normal"/>
    <w:link w:val="FooterChar"/>
    <w:uiPriority w:val="99"/>
    <w:unhideWhenUsed/>
    <w:rsid w:val="00054517"/>
    <w:pPr>
      <w:tabs>
        <w:tab w:val="center" w:pos="4680"/>
        <w:tab w:val="right" w:pos="9360"/>
      </w:tabs>
    </w:pPr>
    <w:rPr>
      <w:rFonts w:asciiTheme="minorHAnsi" w:hAnsiTheme="minorHAnsi" w:cstheme="minorBidi"/>
      <w:lang w:eastAsia="ko-KR"/>
    </w:rPr>
  </w:style>
  <w:style w:type="character" w:customStyle="1" w:styleId="FooterChar">
    <w:name w:val="Footer Char"/>
    <w:basedOn w:val="DefaultParagraphFont"/>
    <w:link w:val="Footer"/>
    <w:uiPriority w:val="99"/>
    <w:rsid w:val="00054517"/>
    <w:rPr>
      <w:rFonts w:asciiTheme="minorHAnsi" w:hAnsiTheme="minorHAnsi" w:cstheme="minorBidi"/>
      <w:sz w:val="24"/>
      <w:szCs w:val="24"/>
      <w:lang w:eastAsia="ko-KR"/>
    </w:rPr>
  </w:style>
  <w:style w:type="character" w:styleId="PageNumber">
    <w:name w:val="page number"/>
    <w:basedOn w:val="DefaultParagraphFont"/>
    <w:uiPriority w:val="99"/>
    <w:semiHidden/>
    <w:unhideWhenUsed/>
    <w:rsid w:val="00054517"/>
  </w:style>
  <w:style w:type="paragraph" w:styleId="Header">
    <w:name w:val="header"/>
    <w:basedOn w:val="Normal"/>
    <w:link w:val="HeaderChar"/>
    <w:uiPriority w:val="99"/>
    <w:unhideWhenUsed/>
    <w:rsid w:val="00054517"/>
    <w:pPr>
      <w:tabs>
        <w:tab w:val="center" w:pos="4680"/>
        <w:tab w:val="right" w:pos="9360"/>
      </w:tabs>
    </w:pPr>
    <w:rPr>
      <w:rFonts w:asciiTheme="minorHAnsi" w:hAnsiTheme="minorHAnsi" w:cstheme="minorBidi"/>
      <w:lang w:eastAsia="ko-KR"/>
    </w:rPr>
  </w:style>
  <w:style w:type="character" w:customStyle="1" w:styleId="HeaderChar">
    <w:name w:val="Header Char"/>
    <w:basedOn w:val="DefaultParagraphFont"/>
    <w:link w:val="Header"/>
    <w:uiPriority w:val="99"/>
    <w:rsid w:val="00054517"/>
    <w:rPr>
      <w:rFonts w:asciiTheme="minorHAnsi" w:hAnsiTheme="minorHAnsi" w:cstheme="minorBidi"/>
      <w:sz w:val="24"/>
      <w:szCs w:val="24"/>
      <w:lang w:eastAsia="ko-KR"/>
    </w:rPr>
  </w:style>
  <w:style w:type="character" w:styleId="Hyperlink">
    <w:name w:val="Hyperlink"/>
    <w:basedOn w:val="DefaultParagraphFont"/>
    <w:uiPriority w:val="99"/>
    <w:unhideWhenUsed/>
    <w:rsid w:val="00054517"/>
    <w:rPr>
      <w:color w:val="0000FF" w:themeColor="hyperlink"/>
      <w:u w:val="single"/>
    </w:rPr>
  </w:style>
  <w:style w:type="character" w:customStyle="1" w:styleId="sciprofiles-linkname">
    <w:name w:val="sciprofiles-link__name"/>
    <w:basedOn w:val="DefaultParagraphFont"/>
    <w:rsid w:val="00054517"/>
  </w:style>
  <w:style w:type="table" w:styleId="PlainTable2">
    <w:name w:val="Plain Table 2"/>
    <w:basedOn w:val="TableNormal"/>
    <w:uiPriority w:val="42"/>
    <w:rsid w:val="00054517"/>
    <w:rPr>
      <w:rFonts w:asciiTheme="minorHAnsi" w:hAnsiTheme="minorHAnsi" w:cstheme="minorBidi"/>
      <w:sz w:val="24"/>
      <w:szCs w:val="24"/>
      <w:lang w:eastAsia="ko-KR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BalloonText">
    <w:name w:val="Balloon Text"/>
    <w:basedOn w:val="Normal"/>
    <w:link w:val="BalloonTextChar"/>
    <w:uiPriority w:val="99"/>
    <w:unhideWhenUsed/>
    <w:rsid w:val="00054517"/>
    <w:rPr>
      <w:rFonts w:ascii="Segoe UI" w:hAnsi="Segoe UI" w:cs="Segoe UI"/>
      <w:sz w:val="18"/>
      <w:szCs w:val="18"/>
      <w:lang w:eastAsia="ko-KR"/>
    </w:rPr>
  </w:style>
  <w:style w:type="character" w:customStyle="1" w:styleId="BalloonTextChar">
    <w:name w:val="Balloon Text Char"/>
    <w:basedOn w:val="DefaultParagraphFont"/>
    <w:link w:val="BalloonText"/>
    <w:uiPriority w:val="99"/>
    <w:rsid w:val="00054517"/>
    <w:rPr>
      <w:rFonts w:ascii="Segoe UI" w:hAnsi="Segoe UI" w:cs="Segoe UI"/>
      <w:sz w:val="18"/>
      <w:szCs w:val="18"/>
      <w:lang w:eastAsia="ko-KR"/>
    </w:rPr>
  </w:style>
  <w:style w:type="character" w:styleId="CommentReference">
    <w:name w:val="annotation reference"/>
    <w:basedOn w:val="DefaultParagraphFont"/>
    <w:uiPriority w:val="99"/>
    <w:semiHidden/>
    <w:unhideWhenUsed/>
    <w:rsid w:val="0005451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54517"/>
    <w:rPr>
      <w:rFonts w:asciiTheme="minorHAnsi" w:hAnsiTheme="minorHAnsi" w:cstheme="minorBidi"/>
      <w:sz w:val="20"/>
      <w:szCs w:val="20"/>
      <w:lang w:eastAsia="ko-KR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54517"/>
    <w:rPr>
      <w:rFonts w:asciiTheme="minorHAnsi" w:hAnsiTheme="minorHAnsi" w:cstheme="minorBidi"/>
      <w:lang w:eastAsia="ko-K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451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4517"/>
    <w:rPr>
      <w:rFonts w:asciiTheme="minorHAnsi" w:hAnsiTheme="minorHAnsi" w:cstheme="minorBidi"/>
      <w:b/>
      <w:bCs/>
      <w:lang w:eastAsia="ko-KR"/>
    </w:rPr>
  </w:style>
  <w:style w:type="character" w:customStyle="1" w:styleId="1">
    <w:name w:val="未处理的提及1"/>
    <w:basedOn w:val="DefaultParagraphFont"/>
    <w:uiPriority w:val="99"/>
    <w:semiHidden/>
    <w:unhideWhenUsed/>
    <w:rsid w:val="00054517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054517"/>
    <w:rPr>
      <w:rFonts w:asciiTheme="minorHAnsi" w:hAnsiTheme="minorHAnsi" w:cstheme="minorBidi"/>
      <w:sz w:val="24"/>
      <w:szCs w:val="24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42130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4</Pages>
  <Words>23972</Words>
  <Characters>136644</Characters>
  <Application>Microsoft Office Word</Application>
  <DocSecurity>0</DocSecurity>
  <Lines>1138</Lines>
  <Paragraphs>3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02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2-12-05T14:53:00Z</dcterms:created>
  <dcterms:modified xsi:type="dcterms:W3CDTF">2022-12-05T17:17:00Z</dcterms:modified>
</cp:coreProperties>
</file>